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1978189" w14:textId="77777777" w:rsidR="00612C0A" w:rsidRPr="00D3141E" w:rsidRDefault="00612C0A" w:rsidP="00D3141E">
      <w:pPr>
        <w:spacing w:before="0" w:after="0" w:line="240" w:lineRule="auto"/>
        <w:jc w:val="center"/>
        <w:rPr>
          <w:b/>
          <w:color w:val="auto"/>
          <w:sz w:val="28"/>
          <w:szCs w:val="28"/>
        </w:rPr>
      </w:pPr>
      <w:r w:rsidRPr="00D3141E">
        <w:rPr>
          <w:b/>
          <w:color w:val="auto"/>
          <w:sz w:val="28"/>
          <w:szCs w:val="28"/>
        </w:rPr>
        <w:t xml:space="preserve">Distribución </w:t>
      </w:r>
      <w:r w:rsidR="008747DB">
        <w:rPr>
          <w:b/>
          <w:color w:val="auto"/>
          <w:sz w:val="28"/>
          <w:szCs w:val="28"/>
        </w:rPr>
        <w:t xml:space="preserve">y condiciones </w:t>
      </w:r>
      <w:proofErr w:type="spellStart"/>
      <w:r w:rsidR="008747DB">
        <w:rPr>
          <w:b/>
          <w:color w:val="auto"/>
          <w:sz w:val="28"/>
          <w:szCs w:val="28"/>
        </w:rPr>
        <w:t>ecogeográficas</w:t>
      </w:r>
      <w:proofErr w:type="spellEnd"/>
      <w:r w:rsidR="008747DB">
        <w:rPr>
          <w:b/>
          <w:color w:val="auto"/>
          <w:sz w:val="28"/>
          <w:szCs w:val="28"/>
        </w:rPr>
        <w:t xml:space="preserve"> </w:t>
      </w:r>
      <w:r w:rsidRPr="00D3141E">
        <w:rPr>
          <w:b/>
          <w:color w:val="auto"/>
          <w:sz w:val="28"/>
          <w:szCs w:val="28"/>
        </w:rPr>
        <w:t>del</w:t>
      </w:r>
      <w:r w:rsidR="00861563" w:rsidRPr="00D3141E">
        <w:rPr>
          <w:b/>
          <w:color w:val="auto"/>
          <w:sz w:val="28"/>
          <w:szCs w:val="28"/>
        </w:rPr>
        <w:t xml:space="preserve"> bosque relict</w:t>
      </w:r>
      <w:r w:rsidR="00285997" w:rsidRPr="00D3141E">
        <w:rPr>
          <w:b/>
          <w:color w:val="auto"/>
          <w:sz w:val="28"/>
          <w:szCs w:val="28"/>
        </w:rPr>
        <w:t>o</w:t>
      </w:r>
      <w:r w:rsidR="00861563" w:rsidRPr="00D3141E">
        <w:rPr>
          <w:b/>
          <w:color w:val="auto"/>
          <w:sz w:val="28"/>
          <w:szCs w:val="28"/>
        </w:rPr>
        <w:t xml:space="preserve"> de </w:t>
      </w:r>
      <w:proofErr w:type="spellStart"/>
      <w:r w:rsidR="00E76108" w:rsidRPr="00D3141E">
        <w:rPr>
          <w:b/>
          <w:i/>
          <w:color w:val="auto"/>
          <w:sz w:val="28"/>
          <w:szCs w:val="28"/>
        </w:rPr>
        <w:t>Abies</w:t>
      </w:r>
      <w:proofErr w:type="spellEnd"/>
      <w:r w:rsidR="00E76108" w:rsidRPr="00D3141E">
        <w:rPr>
          <w:b/>
          <w:color w:val="auto"/>
          <w:sz w:val="28"/>
          <w:szCs w:val="28"/>
        </w:rPr>
        <w:t xml:space="preserve"> </w:t>
      </w:r>
      <w:r w:rsidR="00861563" w:rsidRPr="00D3141E">
        <w:rPr>
          <w:b/>
          <w:color w:val="auto"/>
          <w:sz w:val="28"/>
          <w:szCs w:val="28"/>
        </w:rPr>
        <w:t xml:space="preserve">en zonas montañosas </w:t>
      </w:r>
      <w:r w:rsidR="008747DB">
        <w:rPr>
          <w:b/>
          <w:color w:val="auto"/>
          <w:sz w:val="28"/>
          <w:szCs w:val="28"/>
        </w:rPr>
        <w:t>de Tamaulipas</w:t>
      </w:r>
    </w:p>
    <w:p w14:paraId="6C514BA5" w14:textId="77777777" w:rsidR="00861563" w:rsidRPr="00D3141E" w:rsidRDefault="00861563" w:rsidP="00D3141E">
      <w:pPr>
        <w:spacing w:before="0" w:after="0" w:line="240" w:lineRule="auto"/>
        <w:jc w:val="center"/>
        <w:rPr>
          <w:b/>
          <w:i/>
          <w:color w:val="auto"/>
          <w:sz w:val="28"/>
          <w:szCs w:val="28"/>
          <w:lang w:val="en-US"/>
        </w:rPr>
      </w:pPr>
      <w:r w:rsidRPr="00D3141E">
        <w:rPr>
          <w:b/>
          <w:i/>
          <w:color w:val="auto"/>
          <w:sz w:val="28"/>
          <w:szCs w:val="28"/>
          <w:lang w:val="en-US"/>
        </w:rPr>
        <w:t>Distribution</w:t>
      </w:r>
      <w:r w:rsidR="008747DB">
        <w:rPr>
          <w:b/>
          <w:i/>
          <w:color w:val="auto"/>
          <w:sz w:val="28"/>
          <w:szCs w:val="28"/>
          <w:lang w:val="en-US"/>
        </w:rPr>
        <w:t xml:space="preserve"> and ecogeographic conditions</w:t>
      </w:r>
      <w:r w:rsidRPr="00D3141E">
        <w:rPr>
          <w:b/>
          <w:i/>
          <w:color w:val="auto"/>
          <w:sz w:val="28"/>
          <w:szCs w:val="28"/>
          <w:lang w:val="en-US"/>
        </w:rPr>
        <w:t xml:space="preserve"> of relict</w:t>
      </w:r>
      <w:r w:rsidR="00285997" w:rsidRPr="00D3141E">
        <w:rPr>
          <w:b/>
          <w:i/>
          <w:color w:val="auto"/>
          <w:sz w:val="28"/>
          <w:szCs w:val="28"/>
          <w:lang w:val="en-US"/>
        </w:rPr>
        <w:t xml:space="preserve"> </w:t>
      </w:r>
      <w:proofErr w:type="spellStart"/>
      <w:r w:rsidR="00FF20FF" w:rsidRPr="00002EE9">
        <w:rPr>
          <w:b/>
          <w:color w:val="auto"/>
          <w:sz w:val="28"/>
          <w:szCs w:val="28"/>
          <w:lang w:val="en-US"/>
        </w:rPr>
        <w:t>Abies</w:t>
      </w:r>
      <w:proofErr w:type="spellEnd"/>
      <w:r w:rsidRPr="00D3141E">
        <w:rPr>
          <w:b/>
          <w:i/>
          <w:color w:val="auto"/>
          <w:sz w:val="28"/>
          <w:szCs w:val="28"/>
          <w:lang w:val="en-US"/>
        </w:rPr>
        <w:t xml:space="preserve"> forest at mountainous zones of </w:t>
      </w:r>
      <w:r w:rsidR="008747DB">
        <w:rPr>
          <w:b/>
          <w:i/>
          <w:color w:val="auto"/>
          <w:sz w:val="28"/>
          <w:szCs w:val="28"/>
          <w:lang w:val="en-US"/>
        </w:rPr>
        <w:t>Tamaulipas</w:t>
      </w:r>
    </w:p>
    <w:p w14:paraId="05CFE1D8" w14:textId="77777777" w:rsidR="001E031C" w:rsidRPr="00055382" w:rsidRDefault="001E031C" w:rsidP="009C29A7">
      <w:pPr>
        <w:spacing w:before="0" w:after="0" w:line="240" w:lineRule="auto"/>
        <w:rPr>
          <w:i/>
          <w:color w:val="auto"/>
          <w:sz w:val="28"/>
          <w:szCs w:val="28"/>
          <w:lang w:val="en-US"/>
        </w:rPr>
      </w:pPr>
    </w:p>
    <w:p w14:paraId="1317DA56" w14:textId="77777777" w:rsidR="00D3141E" w:rsidRPr="00D3141E" w:rsidRDefault="007B1DB3" w:rsidP="001E031C">
      <w:pPr>
        <w:spacing w:before="0" w:after="0" w:line="240" w:lineRule="auto"/>
        <w:jc w:val="both"/>
      </w:pPr>
      <w:r w:rsidRPr="00D3141E">
        <w:t>G</w:t>
      </w:r>
      <w:r w:rsidR="00195CA9" w:rsidRPr="00D3141E">
        <w:t>.</w:t>
      </w:r>
      <w:r w:rsidRPr="00D3141E">
        <w:t xml:space="preserve"> N. Requena-Lara</w:t>
      </w:r>
      <w:r w:rsidRPr="00D3141E">
        <w:rPr>
          <w:vertAlign w:val="superscript"/>
        </w:rPr>
        <w:t>1</w:t>
      </w:r>
      <w:r w:rsidR="00597A09" w:rsidRPr="00D3141E">
        <w:t xml:space="preserve">, </w:t>
      </w:r>
    </w:p>
    <w:p w14:paraId="151FD7EE" w14:textId="77777777" w:rsidR="00D3141E" w:rsidRPr="00D3141E" w:rsidRDefault="00597A09" w:rsidP="00F12FDB">
      <w:pPr>
        <w:spacing w:before="0" w:after="0" w:line="240" w:lineRule="auto"/>
      </w:pPr>
      <w:r w:rsidRPr="00D3141E">
        <w:t>P. E. Ochoa- Sandoval</w:t>
      </w:r>
      <w:r w:rsidRPr="00D3141E">
        <w:rPr>
          <w:vertAlign w:val="superscript"/>
        </w:rPr>
        <w:t>2</w:t>
      </w:r>
      <w:r w:rsidR="007B1DB3" w:rsidRPr="00D3141E">
        <w:t xml:space="preserve">, </w:t>
      </w:r>
    </w:p>
    <w:p w14:paraId="01AB9244" w14:textId="77777777" w:rsidR="00D3141E" w:rsidRPr="00D3141E" w:rsidRDefault="007B1DB3" w:rsidP="001E031C">
      <w:pPr>
        <w:spacing w:before="0" w:after="0" w:line="240" w:lineRule="auto"/>
        <w:jc w:val="both"/>
      </w:pPr>
      <w:r w:rsidRPr="00D3141E">
        <w:t>J</w:t>
      </w:r>
      <w:r w:rsidR="00195CA9" w:rsidRPr="00D3141E">
        <w:t>.</w:t>
      </w:r>
      <w:r w:rsidRPr="00D3141E">
        <w:t xml:space="preserve"> F. Morales-Pacheco</w:t>
      </w:r>
      <w:r w:rsidRPr="00D3141E">
        <w:rPr>
          <w:vertAlign w:val="superscript"/>
        </w:rPr>
        <w:t>1</w:t>
      </w:r>
      <w:r w:rsidRPr="00D3141E">
        <w:t xml:space="preserve">, </w:t>
      </w:r>
    </w:p>
    <w:p w14:paraId="2E16F526" w14:textId="77777777" w:rsidR="00D3141E" w:rsidRPr="00D3141E" w:rsidRDefault="00597A09" w:rsidP="001E031C">
      <w:pPr>
        <w:spacing w:before="0" w:after="0" w:line="240" w:lineRule="auto"/>
        <w:jc w:val="both"/>
      </w:pPr>
      <w:r w:rsidRPr="00D3141E">
        <w:t>H.A. Garza-Torres</w:t>
      </w:r>
      <w:r w:rsidRPr="00D3141E">
        <w:rPr>
          <w:vertAlign w:val="superscript"/>
        </w:rPr>
        <w:t>1</w:t>
      </w:r>
      <w:r w:rsidRPr="00D3141E">
        <w:t xml:space="preserve">, </w:t>
      </w:r>
    </w:p>
    <w:p w14:paraId="41C7805C" w14:textId="77777777" w:rsidR="00D3141E" w:rsidRPr="00D3141E" w:rsidRDefault="00C11DA7" w:rsidP="0025552B">
      <w:pPr>
        <w:tabs>
          <w:tab w:val="center" w:pos="4986"/>
        </w:tabs>
        <w:spacing w:before="0" w:after="0" w:line="240" w:lineRule="auto"/>
        <w:jc w:val="both"/>
        <w:rPr>
          <w:color w:val="auto"/>
        </w:rPr>
      </w:pPr>
      <w:r w:rsidRPr="00D3141E">
        <w:t>C. Zamora Tovar</w:t>
      </w:r>
      <w:r w:rsidR="007B1DB3" w:rsidRPr="00D3141E">
        <w:rPr>
          <w:color w:val="auto"/>
          <w:vertAlign w:val="superscript"/>
        </w:rPr>
        <w:t>1</w:t>
      </w:r>
      <w:r w:rsidR="00883FCD" w:rsidRPr="00D3141E">
        <w:rPr>
          <w:color w:val="auto"/>
        </w:rPr>
        <w:t xml:space="preserve"> </w:t>
      </w:r>
      <w:r w:rsidR="0025552B">
        <w:rPr>
          <w:color w:val="auto"/>
        </w:rPr>
        <w:tab/>
      </w:r>
    </w:p>
    <w:p w14:paraId="1D9413D4" w14:textId="77777777" w:rsidR="007B1DB3" w:rsidRPr="00D3141E" w:rsidRDefault="00C11DA7" w:rsidP="001E031C">
      <w:pPr>
        <w:spacing w:before="0" w:after="0" w:line="240" w:lineRule="auto"/>
        <w:jc w:val="both"/>
        <w:rPr>
          <w:color w:val="auto"/>
        </w:rPr>
      </w:pPr>
      <w:r w:rsidRPr="00D3141E">
        <w:rPr>
          <w:color w:val="auto"/>
        </w:rPr>
        <w:t>C.E. González-Romo</w:t>
      </w:r>
      <w:r w:rsidR="00932F96" w:rsidRPr="00D3141E">
        <w:rPr>
          <w:color w:val="auto"/>
          <w:vertAlign w:val="superscript"/>
        </w:rPr>
        <w:t>1</w:t>
      </w:r>
    </w:p>
    <w:p w14:paraId="54C96DA7" w14:textId="77777777" w:rsidR="00661015" w:rsidRDefault="00661015" w:rsidP="00661015">
      <w:pPr>
        <w:spacing w:before="0" w:after="0" w:line="240" w:lineRule="auto"/>
        <w:jc w:val="both"/>
        <w:rPr>
          <w:color w:val="auto"/>
          <w:vertAlign w:val="superscript"/>
        </w:rPr>
      </w:pPr>
      <w:r>
        <w:rPr>
          <w:color w:val="auto"/>
        </w:rPr>
        <w:t>A</w:t>
      </w:r>
      <w:r w:rsidRPr="00D3141E">
        <w:rPr>
          <w:color w:val="auto"/>
        </w:rPr>
        <w:t xml:space="preserve">. </w:t>
      </w:r>
      <w:r>
        <w:rPr>
          <w:color w:val="auto"/>
        </w:rPr>
        <w:t>Guerra-Pérez</w:t>
      </w:r>
      <w:r w:rsidRPr="00D3141E">
        <w:rPr>
          <w:color w:val="auto"/>
          <w:vertAlign w:val="superscript"/>
        </w:rPr>
        <w:t>1</w:t>
      </w:r>
    </w:p>
    <w:p w14:paraId="4E807E01" w14:textId="77777777" w:rsidR="005D20C0" w:rsidRPr="00D3141E" w:rsidRDefault="005D20C0" w:rsidP="005D20C0">
      <w:pPr>
        <w:spacing w:before="0" w:after="0" w:line="240" w:lineRule="auto"/>
        <w:jc w:val="both"/>
        <w:rPr>
          <w:color w:val="auto"/>
        </w:rPr>
      </w:pPr>
      <w:r>
        <w:rPr>
          <w:color w:val="auto"/>
        </w:rPr>
        <w:t>J. I. Manzano-Banda</w:t>
      </w:r>
      <w:r w:rsidRPr="00D3141E">
        <w:rPr>
          <w:color w:val="auto"/>
          <w:vertAlign w:val="superscript"/>
        </w:rPr>
        <w:t>1</w:t>
      </w:r>
    </w:p>
    <w:p w14:paraId="326EBA24" w14:textId="77777777" w:rsidR="005D20C0" w:rsidRPr="00BB018F" w:rsidRDefault="005D20C0" w:rsidP="005D20C0">
      <w:pPr>
        <w:spacing w:before="0" w:after="0" w:line="240" w:lineRule="auto"/>
        <w:jc w:val="both"/>
        <w:rPr>
          <w:color w:val="auto"/>
        </w:rPr>
      </w:pPr>
      <w:r w:rsidRPr="00BB018F">
        <w:rPr>
          <w:color w:val="auto"/>
        </w:rPr>
        <w:t>J. Treviño-Carreón</w:t>
      </w:r>
      <w:r w:rsidRPr="00BB018F">
        <w:rPr>
          <w:color w:val="auto"/>
          <w:vertAlign w:val="superscript"/>
        </w:rPr>
        <w:t>2</w:t>
      </w:r>
      <w:r w:rsidRPr="00BB018F">
        <w:rPr>
          <w:color w:val="auto"/>
        </w:rPr>
        <w:t xml:space="preserve">, </w:t>
      </w:r>
    </w:p>
    <w:p w14:paraId="5CE7BF62" w14:textId="77777777" w:rsidR="007B1DB3" w:rsidRPr="00BB018F" w:rsidRDefault="00D3141E" w:rsidP="001E031C">
      <w:pPr>
        <w:spacing w:before="0" w:after="0" w:line="240" w:lineRule="auto"/>
        <w:jc w:val="both"/>
        <w:rPr>
          <w:color w:val="auto"/>
        </w:rPr>
      </w:pPr>
      <w:r w:rsidRPr="00BB018F">
        <w:rPr>
          <w:color w:val="auto"/>
        </w:rPr>
        <w:t>1.</w:t>
      </w:r>
      <w:r w:rsidR="007B1DB3" w:rsidRPr="00BB018F">
        <w:rPr>
          <w:color w:val="auto"/>
        </w:rPr>
        <w:t xml:space="preserve"> Universidad Autónoma de Tamaulipas, Instituto de Ecolog</w:t>
      </w:r>
      <w:r w:rsidR="00E438C6" w:rsidRPr="00BB018F">
        <w:rPr>
          <w:color w:val="auto"/>
        </w:rPr>
        <w:t>ía Aplicada</w:t>
      </w:r>
      <w:r w:rsidR="00247608" w:rsidRPr="00BB018F">
        <w:rPr>
          <w:color w:val="auto"/>
        </w:rPr>
        <w:t>. c/ División del Golfo 356, Col. Libertad, 87019, Ciudad Victoria, Tamaulipas, México.</w:t>
      </w:r>
      <w:r w:rsidR="007B1DB3" w:rsidRPr="00BB018F">
        <w:rPr>
          <w:color w:val="auto"/>
        </w:rPr>
        <w:t xml:space="preserve"> </w:t>
      </w:r>
    </w:p>
    <w:p w14:paraId="41A5F74E" w14:textId="77777777" w:rsidR="007B1DB3" w:rsidRPr="00BB018F" w:rsidRDefault="00D3141E" w:rsidP="001E031C">
      <w:pPr>
        <w:spacing w:before="0" w:after="0" w:line="240" w:lineRule="auto"/>
        <w:jc w:val="both"/>
        <w:rPr>
          <w:color w:val="auto"/>
        </w:rPr>
      </w:pPr>
      <w:r w:rsidRPr="00BB018F">
        <w:rPr>
          <w:color w:val="auto"/>
        </w:rPr>
        <w:t>2.</w:t>
      </w:r>
      <w:r w:rsidR="007B1DB3" w:rsidRPr="00BB018F">
        <w:rPr>
          <w:color w:val="auto"/>
        </w:rPr>
        <w:t xml:space="preserve"> Universidad Autónoma de Tamaulipas,</w:t>
      </w:r>
      <w:r w:rsidR="00E438C6" w:rsidRPr="00BB018F">
        <w:rPr>
          <w:color w:val="auto"/>
        </w:rPr>
        <w:t xml:space="preserve"> Facultad de Ingeniería y Ciencias</w:t>
      </w:r>
      <w:r w:rsidR="00955C8D" w:rsidRPr="00BB018F">
        <w:rPr>
          <w:color w:val="auto"/>
        </w:rPr>
        <w:t>. Centro Universitario “Lic. Adolfo López Mateos”, Ciudad Victoria, 87149, Tamaulipas, México.</w:t>
      </w:r>
    </w:p>
    <w:p w14:paraId="170D49F9" w14:textId="77777777" w:rsidR="00D3141E" w:rsidRPr="00BB018F" w:rsidRDefault="00D3141E" w:rsidP="00D3141E">
      <w:pPr>
        <w:spacing w:before="0" w:after="0" w:line="240" w:lineRule="auto"/>
        <w:jc w:val="right"/>
        <w:rPr>
          <w:color w:val="auto"/>
        </w:rPr>
      </w:pPr>
      <w:r w:rsidRPr="00BB018F">
        <w:rPr>
          <w:color w:val="auto"/>
        </w:rPr>
        <w:t xml:space="preserve">Autor para correspondencia: </w:t>
      </w:r>
      <w:r w:rsidR="004940B1" w:rsidRPr="00BB018F">
        <w:rPr>
          <w:color w:val="auto"/>
        </w:rPr>
        <w:t>Juan F. Morales Pacheco. Juanmorales53@gmail.com</w:t>
      </w:r>
      <w:r w:rsidR="00E109A2" w:rsidRPr="00BB018F">
        <w:rPr>
          <w:color w:val="auto"/>
          <w:vertAlign w:val="superscript"/>
        </w:rPr>
        <w:t>1</w:t>
      </w:r>
      <w:r w:rsidRPr="00BB018F">
        <w:rPr>
          <w:color w:val="auto"/>
        </w:rPr>
        <w:t xml:space="preserve"> </w:t>
      </w:r>
    </w:p>
    <w:p w14:paraId="73DB98BD" w14:textId="77777777" w:rsidR="008145F5" w:rsidRPr="00BB018F" w:rsidRDefault="008145F5" w:rsidP="009C29A7">
      <w:pPr>
        <w:spacing w:before="0" w:after="0" w:line="240" w:lineRule="auto"/>
        <w:jc w:val="both"/>
        <w:rPr>
          <w:b/>
          <w:color w:val="auto"/>
          <w:sz w:val="22"/>
          <w:szCs w:val="22"/>
        </w:rPr>
      </w:pPr>
    </w:p>
    <w:p w14:paraId="4A7F8F35" w14:textId="77777777" w:rsidR="009C29A7" w:rsidRPr="00BB018F" w:rsidRDefault="009C29A7" w:rsidP="009C29A7">
      <w:pPr>
        <w:spacing w:before="0" w:after="0" w:line="240" w:lineRule="auto"/>
        <w:jc w:val="both"/>
        <w:rPr>
          <w:b/>
          <w:color w:val="auto"/>
          <w:sz w:val="32"/>
          <w:szCs w:val="32"/>
        </w:rPr>
      </w:pPr>
      <w:r w:rsidRPr="00BB018F">
        <w:rPr>
          <w:b/>
          <w:color w:val="auto"/>
          <w:sz w:val="32"/>
          <w:szCs w:val="32"/>
        </w:rPr>
        <w:t>Resumen</w:t>
      </w:r>
      <w:r w:rsidR="008145F5" w:rsidRPr="00BB018F">
        <w:rPr>
          <w:b/>
          <w:color w:val="auto"/>
          <w:sz w:val="32"/>
          <w:szCs w:val="32"/>
        </w:rPr>
        <w:t>:</w:t>
      </w:r>
    </w:p>
    <w:p w14:paraId="1AA5CA89" w14:textId="77777777" w:rsidR="00F41300" w:rsidRPr="00BB018F" w:rsidRDefault="0001732D" w:rsidP="009C29A7">
      <w:pPr>
        <w:spacing w:before="0" w:after="0" w:line="240" w:lineRule="auto"/>
        <w:jc w:val="both"/>
        <w:rPr>
          <w:color w:val="auto"/>
        </w:rPr>
      </w:pPr>
      <w:r w:rsidRPr="00BB018F">
        <w:rPr>
          <w:color w:val="auto"/>
        </w:rPr>
        <w:t xml:space="preserve">En el noreste de México, el género </w:t>
      </w:r>
      <w:proofErr w:type="spellStart"/>
      <w:r w:rsidRPr="00BB018F">
        <w:rPr>
          <w:i/>
          <w:color w:val="auto"/>
        </w:rPr>
        <w:t>Abies</w:t>
      </w:r>
      <w:proofErr w:type="spellEnd"/>
      <w:r w:rsidRPr="00BB018F">
        <w:rPr>
          <w:color w:val="auto"/>
        </w:rPr>
        <w:t xml:space="preserve"> forma bosques considerados relictos, con distribución sólo reconocida por instancias gubernamentales para el estado de Nuevo León. Dentro del estado de Tamaulipas</w:t>
      </w:r>
      <w:r w:rsidR="002F0D1C" w:rsidRPr="00BB018F">
        <w:rPr>
          <w:color w:val="auto"/>
        </w:rPr>
        <w:t xml:space="preserve"> </w:t>
      </w:r>
      <w:r w:rsidR="00B51048" w:rsidRPr="00BB018F">
        <w:rPr>
          <w:color w:val="auto"/>
        </w:rPr>
        <w:t>se conocen</w:t>
      </w:r>
      <w:r w:rsidR="002F0D1C" w:rsidRPr="00BB018F">
        <w:rPr>
          <w:color w:val="auto"/>
        </w:rPr>
        <w:t xml:space="preserve"> </w:t>
      </w:r>
      <w:r w:rsidR="00DB1213" w:rsidRPr="00BB018F">
        <w:rPr>
          <w:color w:val="auto"/>
        </w:rPr>
        <w:t>cuatro</w:t>
      </w:r>
      <w:r w:rsidR="00EE7B6A" w:rsidRPr="00BB018F">
        <w:rPr>
          <w:color w:val="auto"/>
        </w:rPr>
        <w:t xml:space="preserve"> especies</w:t>
      </w:r>
      <w:r w:rsidR="002F0D1C" w:rsidRPr="00BB018F">
        <w:rPr>
          <w:color w:val="auto"/>
        </w:rPr>
        <w:t xml:space="preserve"> de</w:t>
      </w:r>
      <w:r w:rsidR="00E76108" w:rsidRPr="00BB018F">
        <w:rPr>
          <w:color w:val="auto"/>
        </w:rPr>
        <w:t xml:space="preserve"> </w:t>
      </w:r>
      <w:proofErr w:type="spellStart"/>
      <w:r w:rsidR="00E76108" w:rsidRPr="00BB018F">
        <w:rPr>
          <w:i/>
          <w:color w:val="auto"/>
        </w:rPr>
        <w:t>Abies</w:t>
      </w:r>
      <w:proofErr w:type="spellEnd"/>
      <w:r w:rsidR="00DB10FC" w:rsidRPr="00BB018F">
        <w:rPr>
          <w:color w:val="auto"/>
        </w:rPr>
        <w:t xml:space="preserve"> que</w:t>
      </w:r>
      <w:r w:rsidR="00285997" w:rsidRPr="00BB018F">
        <w:rPr>
          <w:color w:val="auto"/>
        </w:rPr>
        <w:t xml:space="preserve"> </w:t>
      </w:r>
      <w:r w:rsidR="00DB10FC" w:rsidRPr="00BB018F">
        <w:rPr>
          <w:color w:val="auto"/>
        </w:rPr>
        <w:t xml:space="preserve">se encuentran enlistadas por IUCN, pero sólo </w:t>
      </w:r>
      <w:r w:rsidR="00E76108" w:rsidRPr="00BB018F">
        <w:rPr>
          <w:color w:val="auto"/>
        </w:rPr>
        <w:t xml:space="preserve">dos </w:t>
      </w:r>
      <w:r w:rsidR="005A4C18" w:rsidRPr="00BB018F">
        <w:rPr>
          <w:color w:val="auto"/>
        </w:rPr>
        <w:t>de ellas</w:t>
      </w:r>
      <w:r w:rsidR="00E63748" w:rsidRPr="00BB018F">
        <w:rPr>
          <w:color w:val="auto"/>
        </w:rPr>
        <w:t xml:space="preserve"> (</w:t>
      </w:r>
      <w:r w:rsidR="00E63748" w:rsidRPr="00BB018F">
        <w:rPr>
          <w:i/>
          <w:color w:val="auto"/>
        </w:rPr>
        <w:t xml:space="preserve">A. </w:t>
      </w:r>
      <w:proofErr w:type="spellStart"/>
      <w:r w:rsidR="00E63748" w:rsidRPr="00BB018F">
        <w:rPr>
          <w:i/>
          <w:color w:val="auto"/>
        </w:rPr>
        <w:t>vejarii</w:t>
      </w:r>
      <w:proofErr w:type="spellEnd"/>
      <w:r w:rsidR="00E63748" w:rsidRPr="00BB018F">
        <w:rPr>
          <w:color w:val="auto"/>
        </w:rPr>
        <w:t xml:space="preserve"> y </w:t>
      </w:r>
      <w:r w:rsidR="00E63748" w:rsidRPr="00BB018F">
        <w:rPr>
          <w:i/>
          <w:color w:val="auto"/>
        </w:rPr>
        <w:t xml:space="preserve">A. </w:t>
      </w:r>
      <w:proofErr w:type="spellStart"/>
      <w:r w:rsidR="00E63748" w:rsidRPr="00BB018F">
        <w:rPr>
          <w:i/>
          <w:color w:val="auto"/>
        </w:rPr>
        <w:t>guatemalensis</w:t>
      </w:r>
      <w:proofErr w:type="spellEnd"/>
      <w:r w:rsidR="00E63748" w:rsidRPr="00BB018F">
        <w:rPr>
          <w:color w:val="auto"/>
        </w:rPr>
        <w:t>)</w:t>
      </w:r>
      <w:r w:rsidR="005A4C18" w:rsidRPr="00BB018F">
        <w:rPr>
          <w:color w:val="auto"/>
        </w:rPr>
        <w:t xml:space="preserve"> </w:t>
      </w:r>
      <w:r w:rsidR="002F0D1C" w:rsidRPr="00BB018F">
        <w:rPr>
          <w:color w:val="auto"/>
        </w:rPr>
        <w:t>forman</w:t>
      </w:r>
      <w:r w:rsidR="00EE7B6A" w:rsidRPr="00BB018F">
        <w:rPr>
          <w:color w:val="auto"/>
        </w:rPr>
        <w:t xml:space="preserve"> bosques</w:t>
      </w:r>
      <w:r w:rsidR="00E63748" w:rsidRPr="00BB018F">
        <w:rPr>
          <w:color w:val="auto"/>
        </w:rPr>
        <w:t>,</w:t>
      </w:r>
      <w:r w:rsidR="00B51048" w:rsidRPr="00BB018F">
        <w:rPr>
          <w:color w:val="auto"/>
        </w:rPr>
        <w:t xml:space="preserve"> </w:t>
      </w:r>
      <w:r w:rsidR="00DB10FC" w:rsidRPr="00BB018F">
        <w:rPr>
          <w:color w:val="auto"/>
        </w:rPr>
        <w:t>siendo las que se encuentran en</w:t>
      </w:r>
      <w:r w:rsidR="00EE7B6A" w:rsidRPr="00BB018F">
        <w:rPr>
          <w:color w:val="auto"/>
        </w:rPr>
        <w:t xml:space="preserve"> categorías </w:t>
      </w:r>
      <w:r w:rsidR="00265E6F" w:rsidRPr="00BB018F">
        <w:rPr>
          <w:color w:val="auto"/>
        </w:rPr>
        <w:t xml:space="preserve">mexicanas </w:t>
      </w:r>
      <w:r w:rsidR="00EE7B6A" w:rsidRPr="00BB018F">
        <w:rPr>
          <w:color w:val="auto"/>
        </w:rPr>
        <w:t>de protección</w:t>
      </w:r>
      <w:r w:rsidR="00286EF7" w:rsidRPr="00BB018F">
        <w:rPr>
          <w:color w:val="auto"/>
        </w:rPr>
        <w:t xml:space="preserve">. </w:t>
      </w:r>
      <w:r w:rsidR="00B36BC1" w:rsidRPr="00BB018F">
        <w:rPr>
          <w:color w:val="auto"/>
        </w:rPr>
        <w:t>El uso</w:t>
      </w:r>
      <w:r w:rsidR="0017126B" w:rsidRPr="00BB018F">
        <w:rPr>
          <w:color w:val="auto"/>
        </w:rPr>
        <w:t xml:space="preserve"> herramientas gratuitas de visualiz</w:t>
      </w:r>
      <w:r w:rsidR="00B36BC1" w:rsidRPr="00BB018F">
        <w:rPr>
          <w:color w:val="auto"/>
        </w:rPr>
        <w:t xml:space="preserve">ación y modelación geoespacial permitió estudiar la distribución relicta de estos bosques tamaulipecos. A través de </w:t>
      </w:r>
      <w:r w:rsidR="004601AC" w:rsidRPr="00BB018F">
        <w:rPr>
          <w:color w:val="auto"/>
        </w:rPr>
        <w:t xml:space="preserve">Puntos </w:t>
      </w:r>
      <w:r w:rsidR="00B36BC1" w:rsidRPr="00BB018F">
        <w:rPr>
          <w:color w:val="auto"/>
        </w:rPr>
        <w:t xml:space="preserve">de </w:t>
      </w:r>
      <w:r w:rsidR="004601AC" w:rsidRPr="00BB018F">
        <w:rPr>
          <w:color w:val="auto"/>
        </w:rPr>
        <w:t xml:space="preserve">Control </w:t>
      </w:r>
      <w:r w:rsidR="00B36BC1" w:rsidRPr="00BB018F">
        <w:rPr>
          <w:color w:val="auto"/>
        </w:rPr>
        <w:t xml:space="preserve">en </w:t>
      </w:r>
      <w:r w:rsidR="004601AC" w:rsidRPr="00BB018F">
        <w:rPr>
          <w:color w:val="auto"/>
        </w:rPr>
        <w:t xml:space="preserve">Campo (PCC) </w:t>
      </w:r>
      <w:r w:rsidR="005F2EFD" w:rsidRPr="00BB018F">
        <w:rPr>
          <w:color w:val="auto"/>
        </w:rPr>
        <w:t xml:space="preserve">se registraron factores </w:t>
      </w:r>
      <w:proofErr w:type="spellStart"/>
      <w:r w:rsidR="005F2EFD" w:rsidRPr="00BB018F">
        <w:rPr>
          <w:color w:val="auto"/>
        </w:rPr>
        <w:t>ecogeográficos</w:t>
      </w:r>
      <w:proofErr w:type="spellEnd"/>
      <w:r w:rsidR="005F2EFD" w:rsidRPr="00BB018F">
        <w:rPr>
          <w:color w:val="auto"/>
        </w:rPr>
        <w:t xml:space="preserve"> de tres sitios de este bosque, mismos que permitieron establecer características ópticas sobre imágenes de satélite del visualizador Google Earth™. Con los valores de altitud, pendiente y exposición, se obtuvo un primer modelo (de aproximación), usando álgebra booleana con el módulo </w:t>
      </w:r>
      <w:proofErr w:type="spellStart"/>
      <w:r w:rsidR="005F2EFD" w:rsidRPr="00BB018F">
        <w:rPr>
          <w:i/>
          <w:color w:val="auto"/>
        </w:rPr>
        <w:t>Spatial</w:t>
      </w:r>
      <w:proofErr w:type="spellEnd"/>
      <w:r w:rsidR="005F2EFD" w:rsidRPr="00BB018F">
        <w:rPr>
          <w:color w:val="auto"/>
        </w:rPr>
        <w:t xml:space="preserve"> </w:t>
      </w:r>
      <w:proofErr w:type="spellStart"/>
      <w:r w:rsidR="005F2EFD" w:rsidRPr="00BB018F">
        <w:rPr>
          <w:i/>
          <w:color w:val="auto"/>
        </w:rPr>
        <w:t>Analyst</w:t>
      </w:r>
      <w:proofErr w:type="spellEnd"/>
      <w:r w:rsidR="005F2EFD" w:rsidRPr="00BB018F">
        <w:rPr>
          <w:color w:val="auto"/>
        </w:rPr>
        <w:t xml:space="preserve"> para </w:t>
      </w:r>
      <w:proofErr w:type="spellStart"/>
      <w:r w:rsidR="005F2EFD" w:rsidRPr="00BB018F">
        <w:rPr>
          <w:color w:val="auto"/>
        </w:rPr>
        <w:t>ArcView</w:t>
      </w:r>
      <w:proofErr w:type="spellEnd"/>
      <w:r w:rsidR="005F2EFD" w:rsidRPr="00BB018F">
        <w:rPr>
          <w:color w:val="auto"/>
        </w:rPr>
        <w:t xml:space="preserve"> 3.2 de ESRI™, que se sobrepuso a las imágenes del visualizador, para ajustarlo y obtener un modelo principal. Este modelo sirvió</w:t>
      </w:r>
      <w:r w:rsidR="002E3DCE" w:rsidRPr="00BB018F">
        <w:rPr>
          <w:color w:val="auto"/>
        </w:rPr>
        <w:t>,</w:t>
      </w:r>
      <w:r w:rsidR="005F2EFD" w:rsidRPr="00BB018F">
        <w:rPr>
          <w:color w:val="auto"/>
        </w:rPr>
        <w:t xml:space="preserve"> a su vez, como auxiliar para encontrar la distribución potencial, </w:t>
      </w:r>
      <w:r w:rsidR="002E3DCE" w:rsidRPr="00BB018F">
        <w:rPr>
          <w:color w:val="auto"/>
        </w:rPr>
        <w:t>ya que primero se buscaron registros</w:t>
      </w:r>
      <w:r w:rsidR="00C84FCB" w:rsidRPr="00BB018F">
        <w:rPr>
          <w:color w:val="auto"/>
        </w:rPr>
        <w:t xml:space="preserve"> de</w:t>
      </w:r>
      <w:r w:rsidR="002E3DCE" w:rsidRPr="00BB018F">
        <w:rPr>
          <w:color w:val="auto"/>
        </w:rPr>
        <w:t xml:space="preserve"> </w:t>
      </w:r>
      <w:proofErr w:type="spellStart"/>
      <w:r w:rsidR="002E3DCE" w:rsidRPr="00BB018F">
        <w:rPr>
          <w:i/>
          <w:color w:val="auto"/>
        </w:rPr>
        <w:t>Abies</w:t>
      </w:r>
      <w:proofErr w:type="spellEnd"/>
      <w:r w:rsidR="002E3DCE" w:rsidRPr="00BB018F">
        <w:rPr>
          <w:color w:val="auto"/>
        </w:rPr>
        <w:t xml:space="preserve"> en bases de datos, los cuales se sobrepusieron al modelo </w:t>
      </w:r>
      <w:r w:rsidR="00E63748" w:rsidRPr="00BB018F">
        <w:rPr>
          <w:color w:val="auto"/>
        </w:rPr>
        <w:t xml:space="preserve">principal </w:t>
      </w:r>
      <w:r w:rsidR="002E3DCE" w:rsidRPr="00BB018F">
        <w:rPr>
          <w:color w:val="auto"/>
        </w:rPr>
        <w:t>en Google</w:t>
      </w:r>
      <w:r w:rsidR="00E63748" w:rsidRPr="00BB018F">
        <w:rPr>
          <w:color w:val="auto"/>
        </w:rPr>
        <w:t xml:space="preserve"> Earth™</w:t>
      </w:r>
      <w:r w:rsidR="00C84FCB" w:rsidRPr="00BB018F">
        <w:rPr>
          <w:color w:val="auto"/>
        </w:rPr>
        <w:t>, para saber si se encontraban en sitios con características ópticas de bosque sim</w:t>
      </w:r>
      <w:r w:rsidR="00E63748" w:rsidRPr="00BB018F">
        <w:rPr>
          <w:color w:val="auto"/>
        </w:rPr>
        <w:t xml:space="preserve">ilares </w:t>
      </w:r>
      <w:r w:rsidR="00C84FCB" w:rsidRPr="00BB018F">
        <w:rPr>
          <w:color w:val="auto"/>
        </w:rPr>
        <w:t xml:space="preserve">a los puntos de control; otros puntos fueron agregados </w:t>
      </w:r>
      <w:r w:rsidR="00E63748" w:rsidRPr="00BB018F">
        <w:rPr>
          <w:color w:val="auto"/>
        </w:rPr>
        <w:t xml:space="preserve">sobre el visualizador </w:t>
      </w:r>
      <w:r w:rsidR="00C84FCB" w:rsidRPr="00BB018F">
        <w:rPr>
          <w:color w:val="auto"/>
        </w:rPr>
        <w:t>en lugares donde el INEGI registra la presencia del bosque en Nuevo León.</w:t>
      </w:r>
      <w:r w:rsidR="00E63748" w:rsidRPr="00BB018F">
        <w:rPr>
          <w:color w:val="auto"/>
        </w:rPr>
        <w:t xml:space="preserve"> Posteriormente,</w:t>
      </w:r>
      <w:r w:rsidR="00C84FCB" w:rsidRPr="00BB018F">
        <w:rPr>
          <w:color w:val="auto"/>
        </w:rPr>
        <w:t xml:space="preserve"> se </w:t>
      </w:r>
      <w:r w:rsidR="00E63748" w:rsidRPr="00BB018F">
        <w:rPr>
          <w:color w:val="auto"/>
        </w:rPr>
        <w:t>obtuvieron</w:t>
      </w:r>
      <w:r w:rsidR="00C84FCB" w:rsidRPr="00BB018F">
        <w:rPr>
          <w:color w:val="auto"/>
        </w:rPr>
        <w:t xml:space="preserve"> los valores</w:t>
      </w:r>
      <w:r w:rsidR="00E63748" w:rsidRPr="00BB018F">
        <w:rPr>
          <w:color w:val="auto"/>
        </w:rPr>
        <w:t xml:space="preserve"> para</w:t>
      </w:r>
      <w:r w:rsidR="00C84FCB" w:rsidRPr="00BB018F">
        <w:rPr>
          <w:color w:val="auto"/>
        </w:rPr>
        <w:t xml:space="preserve"> cada una de las variables de </w:t>
      </w:r>
      <w:proofErr w:type="spellStart"/>
      <w:r w:rsidR="00CE7D76" w:rsidRPr="005500EB">
        <w:rPr>
          <w:color w:val="auto"/>
        </w:rPr>
        <w:t>WordlClim</w:t>
      </w:r>
      <w:proofErr w:type="spellEnd"/>
      <w:r w:rsidR="00CE7D76" w:rsidRPr="005500EB">
        <w:rPr>
          <w:color w:val="auto"/>
        </w:rPr>
        <w:t xml:space="preserve"> </w:t>
      </w:r>
      <w:r w:rsidR="00E63748" w:rsidRPr="00BB018F">
        <w:rPr>
          <w:color w:val="auto"/>
        </w:rPr>
        <w:t>de los diez puntos obtenidos</w:t>
      </w:r>
      <w:r w:rsidR="00C84FCB" w:rsidRPr="00BB018F">
        <w:rPr>
          <w:color w:val="auto"/>
        </w:rPr>
        <w:t>, establec</w:t>
      </w:r>
      <w:r w:rsidR="00E63748" w:rsidRPr="00BB018F">
        <w:rPr>
          <w:color w:val="auto"/>
        </w:rPr>
        <w:t>iendo</w:t>
      </w:r>
      <w:r w:rsidR="00C84FCB" w:rsidRPr="00BB018F">
        <w:rPr>
          <w:color w:val="auto"/>
        </w:rPr>
        <w:t xml:space="preserve"> </w:t>
      </w:r>
      <w:r w:rsidR="006B46F2" w:rsidRPr="00BB018F">
        <w:rPr>
          <w:color w:val="auto"/>
        </w:rPr>
        <w:t>rangos que fueron procesados a través de álgebra booleana</w:t>
      </w:r>
      <w:r w:rsidR="000C7E82" w:rsidRPr="00BB018F">
        <w:rPr>
          <w:color w:val="auto"/>
        </w:rPr>
        <w:t xml:space="preserve">; además, se aplicó un análisis de </w:t>
      </w:r>
      <w:proofErr w:type="spellStart"/>
      <w:r w:rsidR="000C7E82" w:rsidRPr="00BB018F">
        <w:rPr>
          <w:color w:val="auto"/>
        </w:rPr>
        <w:t>clústers</w:t>
      </w:r>
      <w:proofErr w:type="spellEnd"/>
      <w:r w:rsidR="000C7E82" w:rsidRPr="00BB018F">
        <w:rPr>
          <w:color w:val="auto"/>
        </w:rPr>
        <w:t xml:space="preserve"> para obtener la similitud bioclimática entre los sitios</w:t>
      </w:r>
      <w:r w:rsidR="006B46F2" w:rsidRPr="00BB018F">
        <w:rPr>
          <w:color w:val="auto"/>
        </w:rPr>
        <w:t xml:space="preserve">. </w:t>
      </w:r>
      <w:r w:rsidR="000C7E82" w:rsidRPr="00BB018F">
        <w:rPr>
          <w:color w:val="auto"/>
        </w:rPr>
        <w:t>La</w:t>
      </w:r>
      <w:r w:rsidR="006B46F2" w:rsidRPr="00BB018F">
        <w:rPr>
          <w:color w:val="auto"/>
        </w:rPr>
        <w:t xml:space="preserve"> distribución potencial también fue sobrepuesta en Google Earth™ para repetir el proceso de ajuste del modelo y obtener así la distribución real </w:t>
      </w:r>
      <w:r w:rsidR="00B46B43" w:rsidRPr="00BB018F">
        <w:rPr>
          <w:color w:val="auto"/>
        </w:rPr>
        <w:t>de</w:t>
      </w:r>
      <w:r w:rsidR="002D54A5" w:rsidRPr="00BB018F">
        <w:rPr>
          <w:color w:val="auto"/>
        </w:rPr>
        <w:t xml:space="preserve">l bosque de </w:t>
      </w:r>
      <w:r w:rsidR="00B46B43" w:rsidRPr="00BB018F">
        <w:rPr>
          <w:color w:val="auto"/>
        </w:rPr>
        <w:t>oyamel en Tamaulipas</w:t>
      </w:r>
      <w:r w:rsidR="004601AC" w:rsidRPr="00BB018F">
        <w:rPr>
          <w:color w:val="auto"/>
        </w:rPr>
        <w:t>. De esta forma, se obtuvo</w:t>
      </w:r>
      <w:r w:rsidR="009C5B6A" w:rsidRPr="00BB018F">
        <w:rPr>
          <w:color w:val="auto"/>
        </w:rPr>
        <w:t xml:space="preserve"> como resultado </w:t>
      </w:r>
      <w:r w:rsidR="00B51048" w:rsidRPr="00BB018F">
        <w:rPr>
          <w:color w:val="auto"/>
        </w:rPr>
        <w:t xml:space="preserve">una superficie potencial de </w:t>
      </w:r>
      <w:r w:rsidR="001D4974" w:rsidRPr="00BB018F">
        <w:rPr>
          <w:color w:val="auto"/>
        </w:rPr>
        <w:t>165.9 Km</w:t>
      </w:r>
      <w:r w:rsidR="001D4974" w:rsidRPr="00BB018F">
        <w:rPr>
          <w:color w:val="auto"/>
          <w:vertAlign w:val="superscript"/>
        </w:rPr>
        <w:t>2</w:t>
      </w:r>
      <w:r w:rsidR="004601AC" w:rsidRPr="00BB018F">
        <w:rPr>
          <w:color w:val="auto"/>
        </w:rPr>
        <w:t>,</w:t>
      </w:r>
      <w:r w:rsidR="001D4974" w:rsidRPr="00BB018F">
        <w:rPr>
          <w:color w:val="auto"/>
        </w:rPr>
        <w:t xml:space="preserve"> </w:t>
      </w:r>
      <w:r w:rsidR="004601AC" w:rsidRPr="00BB018F">
        <w:rPr>
          <w:color w:val="auto"/>
        </w:rPr>
        <w:t>pero</w:t>
      </w:r>
      <w:r w:rsidR="001D4974" w:rsidRPr="00BB018F">
        <w:rPr>
          <w:color w:val="auto"/>
        </w:rPr>
        <w:t xml:space="preserve"> la</w:t>
      </w:r>
      <w:r w:rsidR="00493E72" w:rsidRPr="00BB018F">
        <w:rPr>
          <w:color w:val="auto"/>
        </w:rPr>
        <w:t xml:space="preserve"> distribución </w:t>
      </w:r>
      <w:r w:rsidR="00B51048" w:rsidRPr="00BB018F">
        <w:rPr>
          <w:color w:val="auto"/>
        </w:rPr>
        <w:t xml:space="preserve">real </w:t>
      </w:r>
      <w:r w:rsidR="00493E72" w:rsidRPr="00BB018F">
        <w:rPr>
          <w:color w:val="auto"/>
        </w:rPr>
        <w:t xml:space="preserve">es </w:t>
      </w:r>
      <w:r w:rsidR="00B51048" w:rsidRPr="00BB018F">
        <w:rPr>
          <w:color w:val="auto"/>
        </w:rPr>
        <w:t>de</w:t>
      </w:r>
      <w:r w:rsidR="00A40A4C" w:rsidRPr="00BB018F">
        <w:rPr>
          <w:color w:val="auto"/>
        </w:rPr>
        <w:t xml:space="preserve"> </w:t>
      </w:r>
      <w:r w:rsidR="00493E72" w:rsidRPr="00BB018F">
        <w:rPr>
          <w:color w:val="auto"/>
        </w:rPr>
        <w:t xml:space="preserve">apenas </w:t>
      </w:r>
      <w:r w:rsidR="00A40A4C" w:rsidRPr="00BB018F">
        <w:rPr>
          <w:color w:val="auto"/>
        </w:rPr>
        <w:t>3</w:t>
      </w:r>
      <w:r w:rsidR="000A10C8" w:rsidRPr="00BB018F">
        <w:rPr>
          <w:color w:val="auto"/>
        </w:rPr>
        <w:t>.</w:t>
      </w:r>
      <w:r w:rsidR="00A40A4C" w:rsidRPr="00BB018F">
        <w:rPr>
          <w:color w:val="auto"/>
        </w:rPr>
        <w:t xml:space="preserve">68 </w:t>
      </w:r>
      <w:r w:rsidR="000A10C8" w:rsidRPr="00BB018F">
        <w:rPr>
          <w:color w:val="auto"/>
        </w:rPr>
        <w:t>Km</w:t>
      </w:r>
      <w:r w:rsidR="000A10C8" w:rsidRPr="00BB018F">
        <w:rPr>
          <w:color w:val="auto"/>
          <w:vertAlign w:val="superscript"/>
        </w:rPr>
        <w:t>2</w:t>
      </w:r>
      <w:r w:rsidR="00B51048" w:rsidRPr="00BB018F">
        <w:rPr>
          <w:color w:val="auto"/>
        </w:rPr>
        <w:t xml:space="preserve">, </w:t>
      </w:r>
      <w:r w:rsidR="004601AC" w:rsidRPr="00BB018F">
        <w:rPr>
          <w:color w:val="auto"/>
        </w:rPr>
        <w:t xml:space="preserve">lo </w:t>
      </w:r>
      <w:r w:rsidR="00B51048" w:rsidRPr="00BB018F">
        <w:rPr>
          <w:color w:val="auto"/>
        </w:rPr>
        <w:t>que</w:t>
      </w:r>
      <w:r w:rsidR="00AD456C" w:rsidRPr="00BB018F">
        <w:rPr>
          <w:color w:val="auto"/>
        </w:rPr>
        <w:t xml:space="preserve"> </w:t>
      </w:r>
      <w:r w:rsidR="002F0D1C" w:rsidRPr="00BB018F">
        <w:rPr>
          <w:color w:val="auto"/>
        </w:rPr>
        <w:t>representa</w:t>
      </w:r>
      <w:r w:rsidR="009C5B6A" w:rsidRPr="00BB018F">
        <w:rPr>
          <w:color w:val="auto"/>
        </w:rPr>
        <w:t xml:space="preserve"> menos del</w:t>
      </w:r>
      <w:r w:rsidR="00273C9D" w:rsidRPr="00BB018F">
        <w:rPr>
          <w:color w:val="auto"/>
        </w:rPr>
        <w:t xml:space="preserve"> 1% de</w:t>
      </w:r>
      <w:r w:rsidR="009C30C6" w:rsidRPr="00BB018F">
        <w:rPr>
          <w:color w:val="auto"/>
        </w:rPr>
        <w:t xml:space="preserve">l </w:t>
      </w:r>
      <w:r w:rsidR="009C5B6A" w:rsidRPr="00BB018F">
        <w:rPr>
          <w:color w:val="auto"/>
        </w:rPr>
        <w:t>territorio estatal</w:t>
      </w:r>
      <w:r w:rsidR="00273C9D" w:rsidRPr="00BB018F">
        <w:rPr>
          <w:color w:val="auto"/>
        </w:rPr>
        <w:t>.</w:t>
      </w:r>
      <w:r w:rsidR="00A40A4C" w:rsidRPr="00BB018F">
        <w:rPr>
          <w:color w:val="auto"/>
        </w:rPr>
        <w:t xml:space="preserve"> En </w:t>
      </w:r>
      <w:r w:rsidR="004601AC" w:rsidRPr="00BB018F">
        <w:rPr>
          <w:color w:val="auto"/>
        </w:rPr>
        <w:t xml:space="preserve">los </w:t>
      </w:r>
      <w:proofErr w:type="spellStart"/>
      <w:r w:rsidR="004601AC" w:rsidRPr="00BB018F">
        <w:rPr>
          <w:color w:val="auto"/>
        </w:rPr>
        <w:t>PCC</w:t>
      </w:r>
      <w:r w:rsidR="00A40A4C" w:rsidRPr="00BB018F">
        <w:rPr>
          <w:color w:val="auto"/>
        </w:rPr>
        <w:t>s</w:t>
      </w:r>
      <w:proofErr w:type="spellEnd"/>
      <w:r w:rsidR="00A40A4C" w:rsidRPr="00BB018F">
        <w:rPr>
          <w:color w:val="auto"/>
        </w:rPr>
        <w:t xml:space="preserve"> se presentan condiciones de humedad y temperatura templada todo el año, que son producto de la exposición e inclinación de la ladera</w:t>
      </w:r>
      <w:r w:rsidR="000171A0" w:rsidRPr="00BB018F">
        <w:rPr>
          <w:color w:val="auto"/>
        </w:rPr>
        <w:t>; ahí,</w:t>
      </w:r>
      <w:r w:rsidR="00414BB2" w:rsidRPr="00BB018F">
        <w:rPr>
          <w:color w:val="auto"/>
        </w:rPr>
        <w:t xml:space="preserve"> la humedad depende</w:t>
      </w:r>
      <w:r w:rsidR="00A40A4C" w:rsidRPr="00BB018F">
        <w:rPr>
          <w:color w:val="auto"/>
        </w:rPr>
        <w:t xml:space="preserve"> de la altitud en los sitios </w:t>
      </w:r>
      <w:r w:rsidR="004601AC" w:rsidRPr="00BB018F">
        <w:rPr>
          <w:color w:val="auto"/>
        </w:rPr>
        <w:t>de la Sierra Madre Oriental,</w:t>
      </w:r>
      <w:r w:rsidR="00A40A4C" w:rsidRPr="00BB018F">
        <w:rPr>
          <w:color w:val="auto"/>
        </w:rPr>
        <w:t xml:space="preserve"> y de la </w:t>
      </w:r>
      <w:r w:rsidR="003E399C" w:rsidRPr="00BB018F">
        <w:rPr>
          <w:color w:val="auto"/>
        </w:rPr>
        <w:t>cercanía al</w:t>
      </w:r>
      <w:r w:rsidR="00A40A4C" w:rsidRPr="00BB018F">
        <w:rPr>
          <w:color w:val="auto"/>
        </w:rPr>
        <w:t xml:space="preserve"> Golfo de México </w:t>
      </w:r>
      <w:r w:rsidR="00CF7148" w:rsidRPr="00BB018F">
        <w:rPr>
          <w:color w:val="auto"/>
        </w:rPr>
        <w:t xml:space="preserve">en </w:t>
      </w:r>
      <w:r w:rsidR="004601AC" w:rsidRPr="00BB018F">
        <w:rPr>
          <w:color w:val="auto"/>
        </w:rPr>
        <w:t>el bosque de la Sierra de San Carlos</w:t>
      </w:r>
      <w:r w:rsidR="00567A95" w:rsidRPr="00BB018F">
        <w:rPr>
          <w:color w:val="auto"/>
        </w:rPr>
        <w:t>; esta diferencia en la provisión de humedad</w:t>
      </w:r>
      <w:r w:rsidR="006413D9" w:rsidRPr="00BB018F">
        <w:rPr>
          <w:color w:val="auto"/>
        </w:rPr>
        <w:t xml:space="preserve"> es la </w:t>
      </w:r>
      <w:r w:rsidR="00567A95" w:rsidRPr="00BB018F">
        <w:rPr>
          <w:color w:val="auto"/>
        </w:rPr>
        <w:t>variable</w:t>
      </w:r>
      <w:r w:rsidR="006413D9" w:rsidRPr="00BB018F">
        <w:rPr>
          <w:color w:val="auto"/>
        </w:rPr>
        <w:t xml:space="preserve"> de disgregación principal </w:t>
      </w:r>
      <w:r w:rsidR="00567A95" w:rsidRPr="00BB018F">
        <w:rPr>
          <w:color w:val="auto"/>
        </w:rPr>
        <w:t xml:space="preserve">entre ambos </w:t>
      </w:r>
      <w:r w:rsidR="00D1133F" w:rsidRPr="00BB018F">
        <w:rPr>
          <w:color w:val="auto"/>
        </w:rPr>
        <w:t>sitios</w:t>
      </w:r>
      <w:r w:rsidR="00A40A4C" w:rsidRPr="00BB018F">
        <w:rPr>
          <w:color w:val="auto"/>
        </w:rPr>
        <w:t>.</w:t>
      </w:r>
      <w:r w:rsidR="00A10FF1" w:rsidRPr="00BB018F">
        <w:rPr>
          <w:color w:val="auto"/>
        </w:rPr>
        <w:t xml:space="preserve"> Además de estas condiciones, otros factores han permitido </w:t>
      </w:r>
      <w:r w:rsidR="00A10FF1" w:rsidRPr="00BB018F">
        <w:rPr>
          <w:color w:val="auto"/>
        </w:rPr>
        <w:lastRenderedPageBreak/>
        <w:t xml:space="preserve">la prevalencia de los bosques en Tamaulipas, principalmente a su aislamiento y acceso difícil, </w:t>
      </w:r>
      <w:r w:rsidR="00CF7148" w:rsidRPr="00BB018F">
        <w:rPr>
          <w:color w:val="auto"/>
        </w:rPr>
        <w:t xml:space="preserve">por </w:t>
      </w:r>
      <w:r w:rsidR="00A10FF1" w:rsidRPr="00BB018F">
        <w:rPr>
          <w:color w:val="auto"/>
        </w:rPr>
        <w:t>lo que no son aprovechados comercialmente.</w:t>
      </w:r>
      <w:r w:rsidR="00493E72" w:rsidRPr="00BB018F">
        <w:rPr>
          <w:color w:val="auto"/>
        </w:rPr>
        <w:t xml:space="preserve"> Algunos </w:t>
      </w:r>
      <w:r w:rsidR="004601AC" w:rsidRPr="00BB018F">
        <w:rPr>
          <w:color w:val="auto"/>
        </w:rPr>
        <w:t>lugares de la distribución potencial</w:t>
      </w:r>
      <w:r w:rsidR="00493E72" w:rsidRPr="00BB018F">
        <w:rPr>
          <w:color w:val="auto"/>
        </w:rPr>
        <w:t xml:space="preserve"> se encuentran ocupados principalmente por bosques de pino, pero gran parte de la superficie ha sido afectada principalmente</w:t>
      </w:r>
      <w:r w:rsidR="00010DB1" w:rsidRPr="00BB018F">
        <w:rPr>
          <w:color w:val="auto"/>
        </w:rPr>
        <w:t xml:space="preserve"> por</w:t>
      </w:r>
      <w:r w:rsidR="00493E72" w:rsidRPr="00BB018F">
        <w:rPr>
          <w:color w:val="auto"/>
        </w:rPr>
        <w:t xml:space="preserve"> incendios, por lo que presentan </w:t>
      </w:r>
      <w:r w:rsidR="00774D6C" w:rsidRPr="00BB018F">
        <w:rPr>
          <w:color w:val="auto"/>
        </w:rPr>
        <w:t>chaparrales, matorrales</w:t>
      </w:r>
      <w:r w:rsidR="00493E72" w:rsidRPr="00BB018F">
        <w:rPr>
          <w:color w:val="auto"/>
        </w:rPr>
        <w:t xml:space="preserve"> o pastizales inducidos.</w:t>
      </w:r>
      <w:r w:rsidR="00273C9D" w:rsidRPr="00BB018F">
        <w:rPr>
          <w:color w:val="auto"/>
        </w:rPr>
        <w:t xml:space="preserve"> </w:t>
      </w:r>
      <w:r w:rsidR="00B51048" w:rsidRPr="00BB018F">
        <w:rPr>
          <w:color w:val="auto"/>
        </w:rPr>
        <w:t xml:space="preserve">Por ser un ecosistema aislado y </w:t>
      </w:r>
      <w:proofErr w:type="spellStart"/>
      <w:r w:rsidR="00B51048" w:rsidRPr="00BB018F">
        <w:rPr>
          <w:color w:val="auto"/>
        </w:rPr>
        <w:t>relictual</w:t>
      </w:r>
      <w:proofErr w:type="spellEnd"/>
      <w:r w:rsidR="00B51048" w:rsidRPr="00BB018F">
        <w:rPr>
          <w:color w:val="auto"/>
        </w:rPr>
        <w:t>, formado de</w:t>
      </w:r>
      <w:r w:rsidR="00C36FDA" w:rsidRPr="00BB018F">
        <w:rPr>
          <w:color w:val="auto"/>
        </w:rPr>
        <w:t xml:space="preserve"> </w:t>
      </w:r>
      <w:r w:rsidR="00704BFA" w:rsidRPr="00BB018F">
        <w:rPr>
          <w:color w:val="auto"/>
        </w:rPr>
        <w:t xml:space="preserve">especies en riesgo </w:t>
      </w:r>
      <w:r w:rsidR="00B51048" w:rsidRPr="00BB018F">
        <w:rPr>
          <w:color w:val="auto"/>
        </w:rPr>
        <w:t>y que además no cuenta con protección oficial</w:t>
      </w:r>
      <w:r w:rsidR="00C36FDA" w:rsidRPr="00BB018F">
        <w:rPr>
          <w:color w:val="auto"/>
        </w:rPr>
        <w:t>,</w:t>
      </w:r>
      <w:r w:rsidR="007E6BDA" w:rsidRPr="00BB018F">
        <w:rPr>
          <w:color w:val="auto"/>
        </w:rPr>
        <w:t xml:space="preserve"> puede</w:t>
      </w:r>
      <w:r w:rsidR="00C43F3D" w:rsidRPr="00BB018F">
        <w:rPr>
          <w:color w:val="auto"/>
        </w:rPr>
        <w:t xml:space="preserve"> presentar </w:t>
      </w:r>
      <w:r w:rsidR="00B46B43" w:rsidRPr="00BB018F">
        <w:rPr>
          <w:color w:val="auto"/>
        </w:rPr>
        <w:t xml:space="preserve">niveles significativos de </w:t>
      </w:r>
      <w:r w:rsidR="00C43F3D" w:rsidRPr="00BB018F">
        <w:rPr>
          <w:color w:val="auto"/>
        </w:rPr>
        <w:t>fragilidad y vulnerabilidad</w:t>
      </w:r>
      <w:r w:rsidR="00B46B43" w:rsidRPr="00BB018F">
        <w:rPr>
          <w:color w:val="auto"/>
        </w:rPr>
        <w:t>,</w:t>
      </w:r>
      <w:r w:rsidR="00C36FDA" w:rsidRPr="00BB018F">
        <w:rPr>
          <w:color w:val="auto"/>
        </w:rPr>
        <w:t xml:space="preserve"> especialmente</w:t>
      </w:r>
      <w:r w:rsidR="00C43F3D" w:rsidRPr="00BB018F">
        <w:rPr>
          <w:color w:val="auto"/>
        </w:rPr>
        <w:t xml:space="preserve"> ante las condiciones cambiantes </w:t>
      </w:r>
      <w:r w:rsidR="009C30C6" w:rsidRPr="00BB018F">
        <w:rPr>
          <w:color w:val="auto"/>
        </w:rPr>
        <w:t>d</w:t>
      </w:r>
      <w:r w:rsidR="00C43F3D" w:rsidRPr="00BB018F">
        <w:rPr>
          <w:color w:val="auto"/>
        </w:rPr>
        <w:t>el clima planetario.</w:t>
      </w:r>
      <w:r w:rsidR="007E6BDA" w:rsidRPr="00BB018F">
        <w:rPr>
          <w:color w:val="auto"/>
        </w:rPr>
        <w:t xml:space="preserve"> Conocer su distribución </w:t>
      </w:r>
      <w:r w:rsidR="00987786" w:rsidRPr="00BB018F">
        <w:rPr>
          <w:color w:val="auto"/>
        </w:rPr>
        <w:t>sienta bases</w:t>
      </w:r>
      <w:r w:rsidR="007E6BDA" w:rsidRPr="00BB018F">
        <w:rPr>
          <w:color w:val="auto"/>
        </w:rPr>
        <w:t xml:space="preserve"> para estudios más profundos</w:t>
      </w:r>
      <w:r w:rsidR="00B46B43" w:rsidRPr="00BB018F">
        <w:rPr>
          <w:color w:val="auto"/>
        </w:rPr>
        <w:t xml:space="preserve"> y estrategias de conservación</w:t>
      </w:r>
      <w:r w:rsidR="00C36FDA" w:rsidRPr="00BB018F">
        <w:rPr>
          <w:color w:val="auto"/>
        </w:rPr>
        <w:t xml:space="preserve"> adecuadas</w:t>
      </w:r>
      <w:r w:rsidR="00A40A4C" w:rsidRPr="00BB018F">
        <w:rPr>
          <w:color w:val="auto"/>
        </w:rPr>
        <w:t xml:space="preserve"> a estos bosques</w:t>
      </w:r>
      <w:r w:rsidR="007E6BDA" w:rsidRPr="00BB018F">
        <w:rPr>
          <w:color w:val="auto"/>
        </w:rPr>
        <w:t>.</w:t>
      </w:r>
      <w:r w:rsidR="008E182F" w:rsidRPr="00BB018F">
        <w:rPr>
          <w:color w:val="auto"/>
        </w:rPr>
        <w:t xml:space="preserve"> Finalmente, y a pesar de la limitación de cartografía digital a gran detalle, las herramientas geoespaciales y el método empleado resultaron adecuados para modelar la distribución real del bosque de </w:t>
      </w:r>
      <w:proofErr w:type="spellStart"/>
      <w:r w:rsidR="008E182F" w:rsidRPr="00BB018F">
        <w:rPr>
          <w:i/>
          <w:color w:val="auto"/>
        </w:rPr>
        <w:t>Abies</w:t>
      </w:r>
      <w:proofErr w:type="spellEnd"/>
      <w:r w:rsidR="008E182F" w:rsidRPr="00BB018F">
        <w:rPr>
          <w:color w:val="auto"/>
        </w:rPr>
        <w:t xml:space="preserve"> en el Tamaulipas, siendo más apropiado que el uso de algoritmos de nicho ecológico, debido principalmente a que estos dependen de un elevado número de registros. </w:t>
      </w:r>
    </w:p>
    <w:p w14:paraId="65579AEC" w14:textId="77777777" w:rsidR="000376D3" w:rsidRPr="00BB018F" w:rsidRDefault="000376D3" w:rsidP="009C29A7">
      <w:pPr>
        <w:spacing w:before="0" w:after="0" w:line="240" w:lineRule="auto"/>
        <w:jc w:val="both"/>
        <w:rPr>
          <w:color w:val="auto"/>
        </w:rPr>
      </w:pPr>
      <w:r w:rsidRPr="00BB018F">
        <w:rPr>
          <w:b/>
          <w:color w:val="auto"/>
        </w:rPr>
        <w:t>Palabras clave:</w:t>
      </w:r>
      <w:r w:rsidRPr="00BB018F">
        <w:rPr>
          <w:color w:val="auto"/>
        </w:rPr>
        <w:t xml:space="preserve"> Bosque</w:t>
      </w:r>
      <w:r w:rsidR="00E63748" w:rsidRPr="00BB018F">
        <w:rPr>
          <w:color w:val="auto"/>
        </w:rPr>
        <w:t xml:space="preserve"> </w:t>
      </w:r>
      <w:proofErr w:type="spellStart"/>
      <w:r w:rsidR="00E63748" w:rsidRPr="00BB018F">
        <w:rPr>
          <w:color w:val="auto"/>
        </w:rPr>
        <w:t>relictual</w:t>
      </w:r>
      <w:proofErr w:type="spellEnd"/>
      <w:r w:rsidRPr="00BB018F">
        <w:rPr>
          <w:color w:val="auto"/>
        </w:rPr>
        <w:t xml:space="preserve"> de </w:t>
      </w:r>
      <w:proofErr w:type="spellStart"/>
      <w:r w:rsidRPr="00BB018F">
        <w:rPr>
          <w:i/>
          <w:color w:val="auto"/>
        </w:rPr>
        <w:t>Abies</w:t>
      </w:r>
      <w:proofErr w:type="spellEnd"/>
      <w:r w:rsidRPr="00BB018F">
        <w:rPr>
          <w:color w:val="auto"/>
        </w:rPr>
        <w:t>, Google Earth™, Sistemas de Información Geográfica, Tamaulipas, México.</w:t>
      </w:r>
    </w:p>
    <w:p w14:paraId="6CDF2F91" w14:textId="77777777" w:rsidR="00C43F3D" w:rsidRPr="00055382" w:rsidRDefault="00C43F3D" w:rsidP="000376D3">
      <w:pPr>
        <w:spacing w:before="0" w:after="0" w:line="240" w:lineRule="auto"/>
        <w:rPr>
          <w:color w:val="auto"/>
          <w:sz w:val="20"/>
          <w:szCs w:val="20"/>
        </w:rPr>
      </w:pPr>
    </w:p>
    <w:p w14:paraId="4930B3BA" w14:textId="77777777" w:rsidR="000376D3" w:rsidRPr="008145F5" w:rsidRDefault="000376D3" w:rsidP="000376D3">
      <w:pPr>
        <w:spacing w:before="0" w:after="0" w:line="240" w:lineRule="auto"/>
        <w:jc w:val="both"/>
        <w:rPr>
          <w:b/>
          <w:sz w:val="32"/>
          <w:szCs w:val="32"/>
          <w:lang w:val="en-US"/>
        </w:rPr>
      </w:pPr>
      <w:r w:rsidRPr="008145F5">
        <w:rPr>
          <w:b/>
          <w:sz w:val="32"/>
          <w:szCs w:val="32"/>
          <w:lang w:val="en-US"/>
        </w:rPr>
        <w:t>Abstract:</w:t>
      </w:r>
    </w:p>
    <w:p w14:paraId="6C6BCFB1" w14:textId="77777777" w:rsidR="007D6AFC" w:rsidRDefault="007D6AFC" w:rsidP="007D6AFC">
      <w:pPr>
        <w:spacing w:before="0" w:after="0" w:line="240" w:lineRule="auto"/>
        <w:rPr>
          <w:color w:val="auto"/>
          <w:lang w:val="en-US"/>
        </w:rPr>
      </w:pPr>
      <w:r w:rsidRPr="00A17277">
        <w:rPr>
          <w:color w:val="auto"/>
          <w:lang w:val="en-US"/>
        </w:rPr>
        <w:t xml:space="preserve">In the northeast of Mexico, the genus </w:t>
      </w:r>
      <w:proofErr w:type="spellStart"/>
      <w:r w:rsidRPr="00A17277">
        <w:rPr>
          <w:i/>
          <w:color w:val="auto"/>
          <w:lang w:val="en-US"/>
        </w:rPr>
        <w:t>Abies</w:t>
      </w:r>
      <w:proofErr w:type="spellEnd"/>
      <w:r w:rsidRPr="00A17277">
        <w:rPr>
          <w:color w:val="auto"/>
          <w:lang w:val="en-US"/>
        </w:rPr>
        <w:t xml:space="preserve"> forms forests considered relicts, with distribution only recognized by governmental instances for the state of Nuevo León.</w:t>
      </w:r>
      <w:r>
        <w:rPr>
          <w:color w:val="auto"/>
          <w:lang w:val="en-US"/>
        </w:rPr>
        <w:t xml:space="preserve"> </w:t>
      </w:r>
      <w:r w:rsidRPr="006F466D">
        <w:rPr>
          <w:color w:val="auto"/>
          <w:lang w:val="en-US"/>
        </w:rPr>
        <w:t xml:space="preserve">There are four species of </w:t>
      </w:r>
      <w:proofErr w:type="spellStart"/>
      <w:r w:rsidRPr="006F466D">
        <w:rPr>
          <w:i/>
          <w:color w:val="auto"/>
          <w:lang w:val="en-US"/>
        </w:rPr>
        <w:t>Abies</w:t>
      </w:r>
      <w:proofErr w:type="spellEnd"/>
      <w:r w:rsidRPr="006F466D">
        <w:rPr>
          <w:color w:val="auto"/>
          <w:lang w:val="en-US"/>
        </w:rPr>
        <w:t xml:space="preserve"> known</w:t>
      </w:r>
      <w:r>
        <w:rPr>
          <w:color w:val="auto"/>
          <w:lang w:val="en-US"/>
        </w:rPr>
        <w:t xml:space="preserve"> within the state of Tamaulipas</w:t>
      </w:r>
      <w:r w:rsidRPr="00A17277">
        <w:rPr>
          <w:color w:val="auto"/>
          <w:lang w:val="en-US"/>
        </w:rPr>
        <w:t>, which are listed by IUCN, but only two of them (</w:t>
      </w:r>
      <w:r w:rsidRPr="00E72499">
        <w:rPr>
          <w:i/>
          <w:color w:val="auto"/>
          <w:lang w:val="en-US"/>
        </w:rPr>
        <w:t xml:space="preserve">A. </w:t>
      </w:r>
      <w:proofErr w:type="spellStart"/>
      <w:r w:rsidRPr="00E72499">
        <w:rPr>
          <w:i/>
          <w:color w:val="auto"/>
          <w:lang w:val="en-US"/>
        </w:rPr>
        <w:t>vejarii</w:t>
      </w:r>
      <w:proofErr w:type="spellEnd"/>
      <w:r w:rsidRPr="00A17277">
        <w:rPr>
          <w:color w:val="auto"/>
          <w:lang w:val="en-US"/>
        </w:rPr>
        <w:t xml:space="preserve"> and </w:t>
      </w:r>
      <w:r w:rsidRPr="00E72499">
        <w:rPr>
          <w:i/>
          <w:color w:val="auto"/>
          <w:lang w:val="en-US"/>
        </w:rPr>
        <w:t>A</w:t>
      </w:r>
      <w:r w:rsidRPr="00A17277">
        <w:rPr>
          <w:color w:val="auto"/>
          <w:lang w:val="en-US"/>
        </w:rPr>
        <w:t xml:space="preserve">. </w:t>
      </w:r>
      <w:proofErr w:type="spellStart"/>
      <w:r w:rsidRPr="00E72499">
        <w:rPr>
          <w:i/>
          <w:color w:val="auto"/>
          <w:lang w:val="en-US"/>
        </w:rPr>
        <w:t>guatemalensis</w:t>
      </w:r>
      <w:proofErr w:type="spellEnd"/>
      <w:r w:rsidRPr="00A17277">
        <w:rPr>
          <w:color w:val="auto"/>
          <w:lang w:val="en-US"/>
        </w:rPr>
        <w:t>) form forests, being those found in Mexican protection categories.</w:t>
      </w:r>
      <w:r>
        <w:rPr>
          <w:color w:val="auto"/>
          <w:lang w:val="en-US"/>
        </w:rPr>
        <w:t xml:space="preserve"> </w:t>
      </w:r>
      <w:r w:rsidRPr="00A17277">
        <w:rPr>
          <w:color w:val="auto"/>
          <w:lang w:val="en-US"/>
        </w:rPr>
        <w:t xml:space="preserve">The use of free visualization tools and geospatial modeling allowed us to study the relict distribution of these </w:t>
      </w:r>
      <w:proofErr w:type="spellStart"/>
      <w:r w:rsidRPr="00A17277">
        <w:rPr>
          <w:color w:val="auto"/>
          <w:lang w:val="en-US"/>
        </w:rPr>
        <w:t>Tamaulipa</w:t>
      </w:r>
      <w:r>
        <w:rPr>
          <w:color w:val="auto"/>
          <w:lang w:val="en-US"/>
        </w:rPr>
        <w:t>n</w:t>
      </w:r>
      <w:proofErr w:type="spellEnd"/>
      <w:r w:rsidRPr="00A17277">
        <w:rPr>
          <w:color w:val="auto"/>
          <w:lang w:val="en-US"/>
        </w:rPr>
        <w:t xml:space="preserve"> forests. </w:t>
      </w:r>
      <w:r w:rsidRPr="006F466D">
        <w:rPr>
          <w:color w:val="auto"/>
          <w:lang w:val="en-US"/>
        </w:rPr>
        <w:t>We recorded ecogeographic factors from three sites in this forest, at the Fi</w:t>
      </w:r>
      <w:r>
        <w:rPr>
          <w:color w:val="auto"/>
          <w:lang w:val="en-US"/>
        </w:rPr>
        <w:t xml:space="preserve">eld Control Points (PCC), which allowed to </w:t>
      </w:r>
      <w:r w:rsidRPr="00A17277">
        <w:rPr>
          <w:color w:val="auto"/>
          <w:lang w:val="en-US"/>
        </w:rPr>
        <w:t>establish optical characteristics on satellite images of the Google Earth ™ viewer.</w:t>
      </w:r>
      <w:r>
        <w:rPr>
          <w:color w:val="auto"/>
          <w:lang w:val="en-US"/>
        </w:rPr>
        <w:t xml:space="preserve"> </w:t>
      </w:r>
      <w:r w:rsidRPr="00A17277">
        <w:rPr>
          <w:color w:val="auto"/>
          <w:lang w:val="en-US"/>
        </w:rPr>
        <w:t xml:space="preserve">With the values of altitude, slope and exposure, </w:t>
      </w:r>
      <w:r w:rsidR="000171A0">
        <w:rPr>
          <w:color w:val="auto"/>
          <w:lang w:val="en-US"/>
        </w:rPr>
        <w:t>we</w:t>
      </w:r>
      <w:r w:rsidR="000171A0" w:rsidRPr="00A17277">
        <w:rPr>
          <w:color w:val="auto"/>
          <w:lang w:val="en-US"/>
        </w:rPr>
        <w:t xml:space="preserve"> obtained </w:t>
      </w:r>
      <w:r w:rsidRPr="00A17277">
        <w:rPr>
          <w:color w:val="auto"/>
          <w:lang w:val="en-US"/>
        </w:rPr>
        <w:t>a firs</w:t>
      </w:r>
      <w:r w:rsidR="000171A0">
        <w:rPr>
          <w:color w:val="auto"/>
          <w:lang w:val="en-US"/>
        </w:rPr>
        <w:t>t model (approximation model)</w:t>
      </w:r>
      <w:r w:rsidRPr="00A17277">
        <w:rPr>
          <w:color w:val="auto"/>
          <w:lang w:val="en-US"/>
        </w:rPr>
        <w:t xml:space="preserve">, using Boolean algebra with the Spatial Analyst module for ArcView 3.2 of ESRI ™, which was superimposed on the images of the visualizer, to adjust it and obtain a model principal. </w:t>
      </w:r>
      <w:r w:rsidRPr="00BA71FC">
        <w:rPr>
          <w:color w:val="auto"/>
          <w:lang w:val="en-US"/>
        </w:rPr>
        <w:t xml:space="preserve">We added other points on the viewer in places </w:t>
      </w:r>
      <w:r w:rsidRPr="00A17277">
        <w:rPr>
          <w:color w:val="auto"/>
          <w:lang w:val="en-US"/>
        </w:rPr>
        <w:t xml:space="preserve">where the INEGI records the presence of the forest in Nuevo León. Subsequently, the values for each of the </w:t>
      </w:r>
      <w:proofErr w:type="spellStart"/>
      <w:r w:rsidR="00CE7D76" w:rsidRPr="00CE7D76">
        <w:rPr>
          <w:color w:val="auto"/>
          <w:lang w:val="en-US"/>
        </w:rPr>
        <w:t>WordlClim</w:t>
      </w:r>
      <w:proofErr w:type="spellEnd"/>
      <w:r w:rsidR="00CE7D76" w:rsidRPr="00CE7D76">
        <w:rPr>
          <w:color w:val="auto"/>
          <w:lang w:val="en-US"/>
        </w:rPr>
        <w:t xml:space="preserve"> </w:t>
      </w:r>
      <w:r w:rsidRPr="00A17277">
        <w:rPr>
          <w:color w:val="auto"/>
          <w:lang w:val="en-US"/>
        </w:rPr>
        <w:t xml:space="preserve">variables of the ten points obtained were </w:t>
      </w:r>
      <w:r>
        <w:rPr>
          <w:color w:val="auto"/>
          <w:lang w:val="en-US"/>
        </w:rPr>
        <w:t>extracted, establishing ranges that we</w:t>
      </w:r>
      <w:r w:rsidRPr="00A17277">
        <w:rPr>
          <w:color w:val="auto"/>
          <w:lang w:val="en-US"/>
        </w:rPr>
        <w:t xml:space="preserve"> proc</w:t>
      </w:r>
      <w:r>
        <w:rPr>
          <w:color w:val="auto"/>
          <w:lang w:val="en-US"/>
        </w:rPr>
        <w:t>essed through Boolean algebra; also</w:t>
      </w:r>
      <w:r w:rsidRPr="00A17277">
        <w:rPr>
          <w:color w:val="auto"/>
          <w:lang w:val="en-US"/>
        </w:rPr>
        <w:t>, a cluster analysis was applied to obtain the bioclimatic similarity between the sites.</w:t>
      </w:r>
      <w:r>
        <w:rPr>
          <w:color w:val="auto"/>
          <w:lang w:val="en-US"/>
        </w:rPr>
        <w:t xml:space="preserve"> </w:t>
      </w:r>
      <w:r w:rsidRPr="00A17277">
        <w:rPr>
          <w:color w:val="auto"/>
          <w:lang w:val="en-US"/>
        </w:rPr>
        <w:t xml:space="preserve">The potential distribution was also superimposed on Google Earth ™ to repeat the adjustment process of the model and </w:t>
      </w:r>
      <w:r>
        <w:rPr>
          <w:color w:val="auto"/>
          <w:lang w:val="en-US"/>
        </w:rPr>
        <w:t>get</w:t>
      </w:r>
      <w:r w:rsidRPr="00A17277">
        <w:rPr>
          <w:color w:val="auto"/>
          <w:lang w:val="en-US"/>
        </w:rPr>
        <w:t xml:space="preserve"> the real distribution of the </w:t>
      </w:r>
      <w:proofErr w:type="spellStart"/>
      <w:r w:rsidRPr="00A17277">
        <w:rPr>
          <w:color w:val="auto"/>
          <w:lang w:val="en-US"/>
        </w:rPr>
        <w:t>Tamaulipan</w:t>
      </w:r>
      <w:proofErr w:type="spellEnd"/>
      <w:r w:rsidRPr="00A17277">
        <w:rPr>
          <w:color w:val="auto"/>
          <w:lang w:val="en-US"/>
        </w:rPr>
        <w:t xml:space="preserve"> forest. In this way, </w:t>
      </w:r>
      <w:r>
        <w:rPr>
          <w:color w:val="auto"/>
          <w:lang w:val="en-US"/>
        </w:rPr>
        <w:t>we</w:t>
      </w:r>
      <w:r w:rsidRPr="00A17277">
        <w:rPr>
          <w:color w:val="auto"/>
          <w:lang w:val="en-US"/>
        </w:rPr>
        <w:t xml:space="preserve"> obtained a potential area of 165.9 km</w:t>
      </w:r>
      <w:r w:rsidRPr="00E72499">
        <w:rPr>
          <w:color w:val="auto"/>
          <w:vertAlign w:val="superscript"/>
          <w:lang w:val="en-US"/>
        </w:rPr>
        <w:t>2</w:t>
      </w:r>
      <w:r w:rsidRPr="00A17277">
        <w:rPr>
          <w:color w:val="auto"/>
          <w:lang w:val="en-US"/>
        </w:rPr>
        <w:t>, but the actual distribution is only 3.68 km</w:t>
      </w:r>
      <w:r w:rsidRPr="00E72499">
        <w:rPr>
          <w:color w:val="auto"/>
          <w:vertAlign w:val="superscript"/>
          <w:lang w:val="en-US"/>
        </w:rPr>
        <w:t>2</w:t>
      </w:r>
      <w:r w:rsidRPr="00A17277">
        <w:rPr>
          <w:color w:val="auto"/>
          <w:lang w:val="en-US"/>
        </w:rPr>
        <w:t>, which represents less than 1% of the state territory.</w:t>
      </w:r>
      <w:r>
        <w:rPr>
          <w:color w:val="auto"/>
          <w:lang w:val="en-US"/>
        </w:rPr>
        <w:t xml:space="preserve"> </w:t>
      </w:r>
      <w:r w:rsidR="009C379A" w:rsidRPr="009C379A">
        <w:rPr>
          <w:color w:val="auto"/>
          <w:lang w:val="en-US"/>
        </w:rPr>
        <w:t>In the PCCs there are conditions of humidity and temperate temperature throughout the year, which are the product of the exposure and slope of the hillside;</w:t>
      </w:r>
      <w:r w:rsidR="000171A0" w:rsidRPr="000171A0">
        <w:rPr>
          <w:color w:val="auto"/>
          <w:lang w:val="en-US"/>
        </w:rPr>
        <w:t xml:space="preserve"> there</w:t>
      </w:r>
      <w:r w:rsidR="000171A0">
        <w:rPr>
          <w:color w:val="auto"/>
          <w:lang w:val="en-US"/>
        </w:rPr>
        <w:t xml:space="preserve">, </w:t>
      </w:r>
      <w:r w:rsidRPr="00A17277">
        <w:rPr>
          <w:color w:val="auto"/>
          <w:lang w:val="en-US"/>
        </w:rPr>
        <w:t>humidity depends on the altitude</w:t>
      </w:r>
      <w:r w:rsidR="009C379A">
        <w:rPr>
          <w:color w:val="auto"/>
          <w:lang w:val="en-US"/>
        </w:rPr>
        <w:t xml:space="preserve"> at the sites of the Sierra Madre Oriental, </w:t>
      </w:r>
      <w:r w:rsidRPr="00A17277">
        <w:rPr>
          <w:color w:val="auto"/>
          <w:lang w:val="en-US"/>
        </w:rPr>
        <w:t xml:space="preserve">and </w:t>
      </w:r>
      <w:r w:rsidR="009C379A">
        <w:rPr>
          <w:color w:val="auto"/>
          <w:lang w:val="en-US"/>
        </w:rPr>
        <w:t xml:space="preserve">on </w:t>
      </w:r>
      <w:r w:rsidRPr="00A17277">
        <w:rPr>
          <w:color w:val="auto"/>
          <w:lang w:val="en-US"/>
        </w:rPr>
        <w:t>the proximity to the Gulf of Mexico</w:t>
      </w:r>
      <w:r w:rsidR="00CF7148">
        <w:rPr>
          <w:color w:val="auto"/>
          <w:lang w:val="en-US"/>
        </w:rPr>
        <w:t xml:space="preserve"> </w:t>
      </w:r>
      <w:r w:rsidR="009C379A">
        <w:rPr>
          <w:color w:val="auto"/>
          <w:lang w:val="en-US"/>
        </w:rPr>
        <w:t>in</w:t>
      </w:r>
      <w:r w:rsidRPr="00A17277">
        <w:rPr>
          <w:color w:val="auto"/>
          <w:lang w:val="en-US"/>
        </w:rPr>
        <w:t xml:space="preserve"> the for</w:t>
      </w:r>
      <w:r w:rsidR="00567A95">
        <w:rPr>
          <w:color w:val="auto"/>
          <w:lang w:val="en-US"/>
        </w:rPr>
        <w:t>est of the Sierra de San Carlos. W</w:t>
      </w:r>
      <w:r w:rsidRPr="00A17277">
        <w:rPr>
          <w:color w:val="auto"/>
          <w:lang w:val="en-US"/>
        </w:rPr>
        <w:t xml:space="preserve">hich is the main </w:t>
      </w:r>
      <w:r w:rsidR="00D1133F" w:rsidRPr="00D1133F">
        <w:rPr>
          <w:color w:val="auto"/>
          <w:lang w:val="en-US"/>
        </w:rPr>
        <w:t xml:space="preserve">differentiation </w:t>
      </w:r>
      <w:r w:rsidR="00D1133F">
        <w:rPr>
          <w:color w:val="auto"/>
          <w:lang w:val="en-US"/>
        </w:rPr>
        <w:t xml:space="preserve">variable </w:t>
      </w:r>
      <w:r w:rsidR="00D1133F" w:rsidRPr="00D1133F">
        <w:rPr>
          <w:color w:val="auto"/>
          <w:lang w:val="en-US"/>
        </w:rPr>
        <w:t>between both sites</w:t>
      </w:r>
      <w:r w:rsidR="00BB018F">
        <w:rPr>
          <w:color w:val="auto"/>
          <w:lang w:val="en-US"/>
        </w:rPr>
        <w:t xml:space="preserve">. </w:t>
      </w:r>
      <w:r w:rsidRPr="00A17277">
        <w:rPr>
          <w:color w:val="auto"/>
          <w:lang w:val="en-US"/>
        </w:rPr>
        <w:t xml:space="preserve">In addition to these conditions, other factors have allowed the prevalence of forests in </w:t>
      </w:r>
      <w:r w:rsidR="00B63C14" w:rsidRPr="00B63C14">
        <w:rPr>
          <w:color w:val="auto"/>
          <w:lang w:val="en-US"/>
        </w:rPr>
        <w:t>Tamaulipas: they are not harvested commercially, mainly to their isolation and difficult access</w:t>
      </w:r>
      <w:r w:rsidRPr="00A17277">
        <w:rPr>
          <w:color w:val="auto"/>
          <w:lang w:val="en-US"/>
        </w:rPr>
        <w:t>.</w:t>
      </w:r>
      <w:r>
        <w:rPr>
          <w:color w:val="auto"/>
          <w:lang w:val="en-US"/>
        </w:rPr>
        <w:t xml:space="preserve"> </w:t>
      </w:r>
      <w:r w:rsidRPr="00A17277">
        <w:rPr>
          <w:color w:val="auto"/>
          <w:lang w:val="en-US"/>
        </w:rPr>
        <w:t>Some sites of the potenti</w:t>
      </w:r>
      <w:r w:rsidR="000171A0">
        <w:rPr>
          <w:color w:val="auto"/>
          <w:lang w:val="en-US"/>
        </w:rPr>
        <w:t>al distribution are occupied primari</w:t>
      </w:r>
      <w:r w:rsidRPr="00A17277">
        <w:rPr>
          <w:color w:val="auto"/>
          <w:lang w:val="en-US"/>
        </w:rPr>
        <w:t xml:space="preserve">ly by pine forests, but a large part of the surface has been affected mainly by fires, which means that there are </w:t>
      </w:r>
      <w:r w:rsidRPr="00D1133F">
        <w:rPr>
          <w:color w:val="auto"/>
          <w:lang w:val="en-US"/>
        </w:rPr>
        <w:t>chaparrals, shrubs</w:t>
      </w:r>
      <w:r w:rsidR="000171A0" w:rsidRPr="00D1133F">
        <w:rPr>
          <w:color w:val="auto"/>
          <w:lang w:val="en-US"/>
        </w:rPr>
        <w:t>,</w:t>
      </w:r>
      <w:r w:rsidRPr="00D1133F">
        <w:rPr>
          <w:color w:val="auto"/>
          <w:lang w:val="en-US"/>
        </w:rPr>
        <w:t xml:space="preserve"> or induced</w:t>
      </w:r>
      <w:r w:rsidRPr="00A17277">
        <w:rPr>
          <w:color w:val="auto"/>
          <w:lang w:val="en-US"/>
        </w:rPr>
        <w:t xml:space="preserve"> </w:t>
      </w:r>
      <w:r w:rsidR="00567A95">
        <w:rPr>
          <w:color w:val="auto"/>
          <w:lang w:val="en-US"/>
        </w:rPr>
        <w:t>grasslands</w:t>
      </w:r>
      <w:r w:rsidRPr="00A17277">
        <w:rPr>
          <w:color w:val="auto"/>
          <w:lang w:val="en-US"/>
        </w:rPr>
        <w:t xml:space="preserve">. Because it is an isolated and </w:t>
      </w:r>
      <w:proofErr w:type="spellStart"/>
      <w:r w:rsidRPr="00A17277">
        <w:rPr>
          <w:color w:val="auto"/>
          <w:lang w:val="en-US"/>
        </w:rPr>
        <w:t>relictual</w:t>
      </w:r>
      <w:proofErr w:type="spellEnd"/>
      <w:r w:rsidRPr="00A17277">
        <w:rPr>
          <w:color w:val="auto"/>
          <w:lang w:val="en-US"/>
        </w:rPr>
        <w:t xml:space="preserve"> ecosystem, formed of species at risk an</w:t>
      </w:r>
      <w:r w:rsidR="000171A0">
        <w:rPr>
          <w:color w:val="auto"/>
          <w:lang w:val="en-US"/>
        </w:rPr>
        <w:t>d that also does not have leg</w:t>
      </w:r>
      <w:r w:rsidRPr="00A17277">
        <w:rPr>
          <w:color w:val="auto"/>
          <w:lang w:val="en-US"/>
        </w:rPr>
        <w:t>al protection, it can present significant levels of fragility and vulnerability, especially in the face of changing global climate conditions.</w:t>
      </w:r>
      <w:r>
        <w:rPr>
          <w:color w:val="auto"/>
          <w:lang w:val="en-US"/>
        </w:rPr>
        <w:t xml:space="preserve"> </w:t>
      </w:r>
      <w:r w:rsidRPr="00A17277">
        <w:rPr>
          <w:color w:val="auto"/>
          <w:lang w:val="en-US"/>
        </w:rPr>
        <w:t xml:space="preserve">Knowing their distribution provides the basis for more in-depth studies and conservation strategies appropriate to these forests. Finally, and despite the limitation of digital cartography in great detail, the geospatial tools and the method used were adequate to model the real distribution of the </w:t>
      </w:r>
      <w:proofErr w:type="spellStart"/>
      <w:r w:rsidRPr="006F466D">
        <w:rPr>
          <w:i/>
          <w:color w:val="auto"/>
          <w:lang w:val="en-US"/>
        </w:rPr>
        <w:t>Abies</w:t>
      </w:r>
      <w:proofErr w:type="spellEnd"/>
      <w:r w:rsidRPr="00A17277">
        <w:rPr>
          <w:color w:val="auto"/>
          <w:lang w:val="en-US"/>
        </w:rPr>
        <w:t xml:space="preserve"> forest in Tamaulipas, being more appropriate than the use of ecological niche algorithms, mainly due to which they depend on a high number of records.</w:t>
      </w:r>
    </w:p>
    <w:p w14:paraId="7F0BB36E" w14:textId="77777777" w:rsidR="007B1DB3" w:rsidRPr="008145F5" w:rsidRDefault="00985707" w:rsidP="000376D3">
      <w:pPr>
        <w:spacing w:before="0" w:after="0" w:line="240" w:lineRule="auto"/>
        <w:rPr>
          <w:color w:val="auto"/>
          <w:lang w:val="en-US"/>
        </w:rPr>
      </w:pPr>
      <w:r w:rsidRPr="008145F5">
        <w:rPr>
          <w:b/>
          <w:lang w:val="en-US"/>
        </w:rPr>
        <w:lastRenderedPageBreak/>
        <w:t xml:space="preserve">Key words: </w:t>
      </w:r>
      <w:proofErr w:type="spellStart"/>
      <w:r w:rsidR="007B1DB3" w:rsidRPr="008145F5">
        <w:rPr>
          <w:i/>
          <w:color w:val="auto"/>
          <w:lang w:val="en-US"/>
        </w:rPr>
        <w:t>Abies</w:t>
      </w:r>
      <w:proofErr w:type="spellEnd"/>
      <w:r w:rsidR="008E4C8A" w:rsidRPr="00E63748">
        <w:rPr>
          <w:color w:val="auto"/>
          <w:lang w:val="en-US"/>
        </w:rPr>
        <w:t xml:space="preserve"> </w:t>
      </w:r>
      <w:proofErr w:type="spellStart"/>
      <w:r w:rsidR="00E63748" w:rsidRPr="00E63748">
        <w:rPr>
          <w:color w:val="auto"/>
          <w:lang w:val="en-US"/>
        </w:rPr>
        <w:t>relictual</w:t>
      </w:r>
      <w:proofErr w:type="spellEnd"/>
      <w:r w:rsidR="00E63748">
        <w:rPr>
          <w:i/>
          <w:color w:val="auto"/>
          <w:lang w:val="en-US"/>
        </w:rPr>
        <w:t xml:space="preserve"> </w:t>
      </w:r>
      <w:r w:rsidR="008E4C8A" w:rsidRPr="008145F5">
        <w:rPr>
          <w:color w:val="auto"/>
          <w:lang w:val="en-US"/>
        </w:rPr>
        <w:t>forest</w:t>
      </w:r>
      <w:r w:rsidR="007E59DC" w:rsidRPr="008145F5">
        <w:rPr>
          <w:color w:val="auto"/>
          <w:lang w:val="en-US"/>
        </w:rPr>
        <w:t>;</w:t>
      </w:r>
      <w:r w:rsidR="003736D8" w:rsidRPr="008145F5">
        <w:rPr>
          <w:color w:val="auto"/>
          <w:lang w:val="en-US"/>
        </w:rPr>
        <w:t xml:space="preserve"> </w:t>
      </w:r>
      <w:r w:rsidR="00896CAA" w:rsidRPr="008145F5">
        <w:rPr>
          <w:color w:val="auto"/>
          <w:lang w:val="en-US"/>
        </w:rPr>
        <w:t xml:space="preserve">Tamaulipas, México; </w:t>
      </w:r>
      <w:r w:rsidR="007B1DB3" w:rsidRPr="008145F5">
        <w:rPr>
          <w:color w:val="auto"/>
          <w:lang w:val="en-US"/>
        </w:rPr>
        <w:t>Geographic Inf</w:t>
      </w:r>
      <w:r w:rsidR="00896CAA" w:rsidRPr="008145F5">
        <w:rPr>
          <w:color w:val="auto"/>
          <w:lang w:val="en-US"/>
        </w:rPr>
        <w:t>ormation Systems; Google Earth™.</w:t>
      </w:r>
    </w:p>
    <w:p w14:paraId="7EEF8628" w14:textId="77777777" w:rsidR="002836F7" w:rsidRPr="00D96DDD" w:rsidRDefault="002836F7" w:rsidP="002836F7">
      <w:pPr>
        <w:spacing w:before="0" w:after="0" w:line="360" w:lineRule="auto"/>
        <w:rPr>
          <w:color w:val="auto"/>
          <w:lang w:val="en-US"/>
        </w:rPr>
      </w:pPr>
    </w:p>
    <w:p w14:paraId="45FAAED5" w14:textId="77777777" w:rsidR="00673167" w:rsidRPr="00D96DDD" w:rsidRDefault="0069017E" w:rsidP="002836F7">
      <w:pPr>
        <w:spacing w:before="0" w:after="0" w:line="360" w:lineRule="auto"/>
        <w:rPr>
          <w:b/>
          <w:sz w:val="32"/>
          <w:szCs w:val="32"/>
        </w:rPr>
      </w:pPr>
      <w:r w:rsidRPr="00D96DDD">
        <w:rPr>
          <w:b/>
          <w:sz w:val="32"/>
          <w:szCs w:val="32"/>
        </w:rPr>
        <w:t>Introducción</w:t>
      </w:r>
    </w:p>
    <w:p w14:paraId="3D11F66C" w14:textId="3B9025B3" w:rsidR="008E4995" w:rsidRPr="00D96DDD" w:rsidRDefault="00A14159" w:rsidP="0069017E">
      <w:pPr>
        <w:pStyle w:val="font8"/>
        <w:spacing w:before="0" w:beforeAutospacing="0" w:after="0" w:afterAutospacing="0" w:line="360" w:lineRule="auto"/>
        <w:jc w:val="both"/>
        <w:textAlignment w:val="baseline"/>
      </w:pPr>
      <w:r>
        <w:t>En México, los</w:t>
      </w:r>
      <w:r w:rsidR="006C4C50" w:rsidRPr="00D96DDD">
        <w:t xml:space="preserve"> bosques de montaña boreales</w:t>
      </w:r>
      <w:r w:rsidR="00CA6038" w:rsidRPr="00D96DDD">
        <w:t xml:space="preserve"> son relictos de</w:t>
      </w:r>
      <w:r>
        <w:t>l</w:t>
      </w:r>
      <w:r w:rsidR="00ED4110">
        <w:t xml:space="preserve"> </w:t>
      </w:r>
      <w:r w:rsidR="00CA6038" w:rsidRPr="00D96DDD">
        <w:t>periodo</w:t>
      </w:r>
      <w:r>
        <w:t xml:space="preserve"> glacial</w:t>
      </w:r>
      <w:r w:rsidR="00BF4D08">
        <w:t xml:space="preserve"> </w:t>
      </w:r>
      <w:r w:rsidR="00BF4D08">
        <w:fldChar w:fldCharType="begin" w:fldLock="1"/>
      </w:r>
      <w:r w:rsidR="00BF4D08">
        <w:instrText>ADDIN CSL_CITATION {"citationItems":[{"id":"ITEM-1","itemData":{"DOI":"10.5154/r.rchscfa.2012.11.058","ISSN":"20074018","abstract":"We studied the structure of fir stands (Abies religiosa) in the ejido El Conejo, residing inside the Cofre de Perote National Park, Veracruz. We assessed density, diameter at breast height, height and coverage of adult trees in 17 plots of 625 m2. The regeneration was measured in 17 plots using sub-quadrants of 312. 50 m2. Trees showed a growing structure \"J\"; however, trees are suppressed, even when regeneration is adequate, trees requires clear opening for its development. We found a highly fragmented forest area, and permanently threatened due to the growth of the agricultural frontier and extraction of wood for domestic use. Results show evidence that the national park category does not contribute to forest conservation. © 2013 Hogrefe Publishing.","author":[{"dropping-particle":"","family":"Pineda, M.; Ortega, M.; Sánchez, R.; Ortiz, G.&amp; Vázquez","given":"G.","non-dropping-particle":"","parse-names":false,"suffix":""}],"container-title":"Revista Chapingo, Serie Ciencias Forestales y del Ambiente","id":"ITEM-1","issue":"3","issued":{"date-parts":[["2013"]]},"page":"375-385","publisher":"Universidad Autonoma Chapingo","title":"Estructura poblacional de abies religiosa (Kunth) Schltdl. et Cham., En el ejido el conejo del parque nacional cofre de Perote, Veracruz, México","type":"article-journal","volume":"19"},"uris":["http://www.mendeley.com/documents/?uuid=f4998285-0254-3599-8c4a-1a49385505de"]}],"mendeley":{"formattedCitation":"(Pineda, M.; Ortega, M.; Sánchez, R.; Ortiz, G.&amp; Vázquez, 2013)","plainTextFormattedCitation":"(Pineda, M.; Ortega, M.; Sánchez, R.; Ortiz, G.&amp; Vázquez, 2013)","previouslyFormattedCitation":"(Pineda, M.; Ortega, M.; Sánchez, R.; Ortiz, G.&amp; Vázquez, 2013)"},"properties":{"noteIndex":0},"schema":"https://github.com/citation-style-language/schema/raw/master/csl-citation.json"}</w:instrText>
      </w:r>
      <w:r w:rsidR="00BF4D08">
        <w:fldChar w:fldCharType="separate"/>
      </w:r>
      <w:r w:rsidR="00BF4D08" w:rsidRPr="00BF4D08">
        <w:rPr>
          <w:noProof/>
        </w:rPr>
        <w:t>(Pineda, M.; Ortega, M.; Sánchez, R.; Ortiz, G.&amp; Vázquez, 2013)</w:t>
      </w:r>
      <w:r w:rsidR="00BF4D08">
        <w:fldChar w:fldCharType="end"/>
      </w:r>
      <w:r w:rsidR="00ED4110" w:rsidRPr="001706C3">
        <w:t>,</w:t>
      </w:r>
      <w:r w:rsidR="00CA6038" w:rsidRPr="00D96DDD">
        <w:t xml:space="preserve"> </w:t>
      </w:r>
      <w:r>
        <w:t>caracterizados</w:t>
      </w:r>
      <w:r w:rsidR="006C4C50" w:rsidRPr="00D96DDD">
        <w:t xml:space="preserve"> por</w:t>
      </w:r>
      <w:r w:rsidR="007B1DB3" w:rsidRPr="00D96DDD">
        <w:t xml:space="preserve"> </w:t>
      </w:r>
      <w:r>
        <w:t>e</w:t>
      </w:r>
      <w:r w:rsidR="007B1DB3" w:rsidRPr="00D96DDD">
        <w:t xml:space="preserve">l género </w:t>
      </w:r>
      <w:proofErr w:type="spellStart"/>
      <w:r w:rsidR="007B1DB3" w:rsidRPr="00D96DDD">
        <w:rPr>
          <w:i/>
        </w:rPr>
        <w:t>Abies</w:t>
      </w:r>
      <w:proofErr w:type="spellEnd"/>
      <w:r w:rsidR="006C4C50" w:rsidRPr="00D96DDD">
        <w:t>, por lo que</w:t>
      </w:r>
      <w:r w:rsidR="00F510EA" w:rsidRPr="00D96DDD">
        <w:t xml:space="preserve"> </w:t>
      </w:r>
      <w:r w:rsidR="00F34EC5" w:rsidRPr="00D96DDD">
        <w:t xml:space="preserve">se les conoce </w:t>
      </w:r>
      <w:r>
        <w:t xml:space="preserve">comúnmente </w:t>
      </w:r>
      <w:r w:rsidR="00F34EC5" w:rsidRPr="00D96DDD">
        <w:t>como bosque</w:t>
      </w:r>
      <w:r>
        <w:t>s</w:t>
      </w:r>
      <w:r w:rsidR="00F34EC5" w:rsidRPr="00D96DDD">
        <w:t xml:space="preserve"> de </w:t>
      </w:r>
      <w:proofErr w:type="spellStart"/>
      <w:r w:rsidR="00F34EC5" w:rsidRPr="00D96DDD">
        <w:rPr>
          <w:i/>
        </w:rPr>
        <w:t>Abies</w:t>
      </w:r>
      <w:proofErr w:type="spellEnd"/>
      <w:r w:rsidR="00091326">
        <w:t>,</w:t>
      </w:r>
      <w:r>
        <w:t xml:space="preserve"> </w:t>
      </w:r>
      <w:r w:rsidR="00F34EC5" w:rsidRPr="00D96DDD">
        <w:t>de oyamel</w:t>
      </w:r>
      <w:r w:rsidR="005F7BBF" w:rsidRPr="00D96DDD">
        <w:t xml:space="preserve"> o</w:t>
      </w:r>
      <w:r>
        <w:t xml:space="preserve"> de abeto</w:t>
      </w:r>
      <w:r w:rsidR="00832BC2">
        <w:t xml:space="preserve"> </w:t>
      </w:r>
      <w:r w:rsidR="00832BC2">
        <w:fldChar w:fldCharType="begin" w:fldLock="1"/>
      </w:r>
      <w:r w:rsidR="00BF4D08">
        <w:instrText>ADDIN CSL_CITATION {"citationItems":[{"id":"ITEM-1","itemData":{"author":[{"dropping-particle":"","family":"Rzedowski","given":"J.","non-dropping-particle":"","parse-names":false,"suffix":""}],"edition":"Primera","id":"ITEM-1","issued":{"date-parts":[["2006"]]},"number-of-pages":"525","publisher":"Comisión Nacional para el Conocimiento y Uso de la Biodiversidad","title":"Vegetación de México.","type":"book"},"uris":["http://www.mendeley.com/documents/?uuid=7528e2f9-6246-43da-9332-77f80f99e0d5"]}],"mendeley":{"formattedCitation":"(Rzedowski, 2006)","plainTextFormattedCitation":"(Rzedowski, 2006)","previouslyFormattedCitation":"(Rzedowski, 2006)"},"properties":{"noteIndex":0},"schema":"https://github.com/citation-style-language/schema/raw/master/csl-citation.json"}</w:instrText>
      </w:r>
      <w:r w:rsidR="00832BC2">
        <w:fldChar w:fldCharType="separate"/>
      </w:r>
      <w:r w:rsidR="00832BC2" w:rsidRPr="00832BC2">
        <w:rPr>
          <w:noProof/>
        </w:rPr>
        <w:t>(Rzedowski, 2006)</w:t>
      </w:r>
      <w:r w:rsidR="00832BC2">
        <w:fldChar w:fldCharType="end"/>
      </w:r>
      <w:r w:rsidR="00832BC2">
        <w:t>.</w:t>
      </w:r>
      <w:r w:rsidR="00095164" w:rsidRPr="00D96DDD">
        <w:t xml:space="preserve"> </w:t>
      </w:r>
      <w:r w:rsidR="00EF1125">
        <w:t>Leopold, a</w:t>
      </w:r>
      <w:r w:rsidR="00EF1125" w:rsidRPr="00D96DDD">
        <w:t xml:space="preserve"> mitad del siglo pasado, </w:t>
      </w:r>
      <w:r w:rsidR="00F34EC5" w:rsidRPr="00D96DDD">
        <w:t>lo</w:t>
      </w:r>
      <w:r w:rsidR="006C4C50" w:rsidRPr="00D96DDD">
        <w:t>s</w:t>
      </w:r>
      <w:r w:rsidR="00F34EC5" w:rsidRPr="00D96DDD">
        <w:t xml:space="preserve"> denominó bosque boreal, debido a sus similitudes </w:t>
      </w:r>
      <w:r w:rsidR="00EF1125" w:rsidRPr="00D96DDD">
        <w:t>florística</w:t>
      </w:r>
      <w:r w:rsidR="001168F5">
        <w:t>s</w:t>
      </w:r>
      <w:r w:rsidR="00EF1125" w:rsidRPr="00D96DDD">
        <w:t xml:space="preserve"> y ecológica</w:t>
      </w:r>
      <w:r w:rsidR="001168F5">
        <w:t>s</w:t>
      </w:r>
      <w:r w:rsidR="00EF1125" w:rsidRPr="00D96DDD">
        <w:t xml:space="preserve"> </w:t>
      </w:r>
      <w:r w:rsidR="00F34EC5" w:rsidRPr="00D96DDD">
        <w:t xml:space="preserve">con </w:t>
      </w:r>
      <w:r w:rsidR="00EF1125">
        <w:t>la</w:t>
      </w:r>
      <w:r w:rsidR="00F34EC5" w:rsidRPr="00D96DDD">
        <w:t xml:space="preserve"> Taiga</w:t>
      </w:r>
      <w:r w:rsidR="00BF4D08">
        <w:t xml:space="preserve"> </w:t>
      </w:r>
      <w:r w:rsidR="00BF4D08">
        <w:fldChar w:fldCharType="begin" w:fldLock="1"/>
      </w:r>
      <w:r w:rsidR="00975BCB">
        <w:instrText>ADDIN CSL_CITATION {"citationItems":[{"id":"ITEM-1","itemData":{"author":[{"dropping-particle":"","family":"Rzedowski","given":"J.","non-dropping-particle":"","parse-names":false,"suffix":""}],"edition":"Primera","id":"ITEM-1","issued":{"date-parts":[["2006"]]},"number-of-pages":"525","publisher":"Comisión Nacional para el Conocimiento y Uso de la Biodiversidad","title":"Vegetación de México.","type":"book"},"uris":["http://www.mendeley.com/documents/?uuid=7528e2f9-6246-43da-9332-77f80f99e0d5"]}],"mendeley":{"formattedCitation":"(Rzedowski, 2006)","plainTextFormattedCitation":"(Rzedowski, 2006)","previouslyFormattedCitation":"(Rzedowski, 2006)"},"properties":{"noteIndex":0},"schema":"https://github.com/citation-style-language/schema/raw/master/csl-citation.json"}</w:instrText>
      </w:r>
      <w:r w:rsidR="00BF4D08">
        <w:fldChar w:fldCharType="separate"/>
      </w:r>
      <w:r w:rsidR="00BF4D08" w:rsidRPr="00BF4D08">
        <w:rPr>
          <w:noProof/>
        </w:rPr>
        <w:t>(Rzedowski, 2006)</w:t>
      </w:r>
      <w:r w:rsidR="00BF4D08">
        <w:fldChar w:fldCharType="end"/>
      </w:r>
      <w:r w:rsidR="00F34EC5" w:rsidRPr="00D96DDD">
        <w:t xml:space="preserve">. </w:t>
      </w:r>
      <w:r w:rsidR="001168F5">
        <w:t>Estos bosques están asociados</w:t>
      </w:r>
      <w:r w:rsidR="005F7BBF" w:rsidRPr="00D96DDD">
        <w:t xml:space="preserve"> </w:t>
      </w:r>
      <w:r w:rsidR="004E7EF4" w:rsidRPr="00D96DDD">
        <w:t xml:space="preserve">con </w:t>
      </w:r>
      <w:r w:rsidR="005F7BBF" w:rsidRPr="00D96DDD">
        <w:t>especies</w:t>
      </w:r>
      <w:r w:rsidR="001168F5">
        <w:t xml:space="preserve"> de otros géneros</w:t>
      </w:r>
      <w:r w:rsidR="004E7EF4" w:rsidRPr="00D96DDD">
        <w:t xml:space="preserve"> </w:t>
      </w:r>
      <w:r w:rsidR="001F7492" w:rsidRPr="00D96DDD">
        <w:t>como</w:t>
      </w:r>
      <w:r w:rsidR="004E7EF4" w:rsidRPr="00D96DDD">
        <w:t xml:space="preserve"> </w:t>
      </w:r>
      <w:proofErr w:type="spellStart"/>
      <w:r w:rsidR="004E7EF4" w:rsidRPr="00D96DDD">
        <w:rPr>
          <w:i/>
        </w:rPr>
        <w:t>Pinus</w:t>
      </w:r>
      <w:proofErr w:type="spellEnd"/>
      <w:r w:rsidR="004E7EF4" w:rsidRPr="00D96DDD">
        <w:t>,</w:t>
      </w:r>
      <w:r w:rsidR="004E7EF4" w:rsidRPr="00D96DDD">
        <w:rPr>
          <w:i/>
        </w:rPr>
        <w:t xml:space="preserve"> </w:t>
      </w:r>
      <w:proofErr w:type="spellStart"/>
      <w:r w:rsidR="004E7EF4" w:rsidRPr="00D96DDD">
        <w:rPr>
          <w:i/>
        </w:rPr>
        <w:t>Pseudotsuga</w:t>
      </w:r>
      <w:proofErr w:type="spellEnd"/>
      <w:r w:rsidR="004E7EF4" w:rsidRPr="00D96DDD">
        <w:t xml:space="preserve">, </w:t>
      </w:r>
      <w:r w:rsidR="004E7EF4" w:rsidRPr="00D96DDD">
        <w:rPr>
          <w:i/>
        </w:rPr>
        <w:t>Picea</w:t>
      </w:r>
      <w:r w:rsidR="004E7EF4" w:rsidRPr="00D96DDD">
        <w:t xml:space="preserve">, </w:t>
      </w:r>
      <w:r w:rsidR="004E7EF4" w:rsidRPr="00D96DDD">
        <w:rPr>
          <w:i/>
        </w:rPr>
        <w:t>Quercus</w:t>
      </w:r>
      <w:r w:rsidR="004E7EF4" w:rsidRPr="00D96DDD">
        <w:t xml:space="preserve">, </w:t>
      </w:r>
      <w:proofErr w:type="spellStart"/>
      <w:r w:rsidR="004E7EF4" w:rsidRPr="00D96DDD">
        <w:rPr>
          <w:i/>
        </w:rPr>
        <w:t>Arbutus</w:t>
      </w:r>
      <w:proofErr w:type="spellEnd"/>
      <w:r w:rsidR="001168F5">
        <w:t xml:space="preserve"> </w:t>
      </w:r>
      <w:r w:rsidR="00F9773B">
        <w:fldChar w:fldCharType="begin" w:fldLock="1"/>
      </w:r>
      <w:r w:rsidR="00855E75">
        <w:instrText>ADDIN CSL_CITATION {"citationItems":[{"id":"ITEM-1","itemData":{"DOI":"https://doi.org/10.5424/516","author":[{"dropping-particle":"","family":"Ávila, C.; Aguirre, J.; García","given":"E.","non-dropping-particle":"","parse-names":false,"suffix":""}],"container-title":"Investigación Agraria, Sistemas y Recursos Forestales","id":"ITEM-1","issue":"1","issued":{"date-parts":[["1994"]]},"page":"5-17","title":"Variación estructural del bosque de oyamel(Abies hickelii Flous y Gaussen) en relación con factores ambientales en el pico de Orizaba, México.","type":"article-journal","volume":"3"},"uris":["http://www.mendeley.com/documents/?uuid=06fe3cd6-4f02-41df-9f98-a060cad24225"]},{"id":"ITEM-2","itemData":{"author":[{"dropping-particle":"","family":"Encina, J.A.; Encina, F.J.; Mata, E.&amp; Váldez","given":"J.","non-dropping-particle":"","parse-names":false,"suffix":""}],"container-title":"Boletín de la Sociedad Botánica Mexicana","id":"ITEM-2","issued":{"date-parts":[["2008"]]},"page":"13-24","title":"Aspectos estructurales, composición florística y caracterización ecológica del bosque de oyamel de la siera de Zapalinamé, Coahuila, México.","type":"article-journal","volume":"83"},"uris":["http://www.mendeley.com/documents/?uuid=b8f43cb1-52c3-4fb9-9099-8c37046f17a5"]},{"id":"ITEM-3","itemData":{"author":[{"dropping-particle":"","family":"Gómez","given":"R","non-dropping-particle":"","parse-names":false,"suffix":""}],"id":"ITEM-3","issued":{"date-parts":[["2003"]]},"number-of-pages":"450","publisher":"Universidad Autonoma Chapingo","title":"Estado del conocimiento de Abies religiosa (H.B.K.) Schl et Cham.","type":"book"},"uris":["http://www.mendeley.com/documents/?uuid=d9f1e327-1a6a-44a5-8b06-24e5ba3db0db"]},{"id":"ITEM-4","itemData":{"URL":"www.iucnredlist.org.","author":[{"dropping-particle":"","family":"IUCN","given":"","non-dropping-particle":"","parse-names":false,"suffix":""}],"container-title":"International Union for Conservation of Nature","id":"ITEM-4","issued":{"date-parts":[["2016"]]},"title":"The IUCN Red List of Threatened Species. Versión 2016-1","type":"webpage"},"uris":["http://www.mendeley.com/documents/?uuid=56a47e60-c629-460d-b939-0817e3b45d4f"]}],"mendeley":{"formattedCitation":"(Ávila, C.; Aguirre, J.; García, 1994; Encina, J.A.; Encina, F.J.; Mata, E.&amp; Váldez, 2008; Gómez, 2003; IUCN, 2016)","plainTextFormattedCitation":"(Ávila, C.; Aguirre, J.; García, 1994; Encina, J.A.; Encina, F.J.; Mata, E.&amp; Váldez, 2008; Gómez, 2003; IUCN, 2016)","previouslyFormattedCitation":"(Ávila, C.; Aguirre, J.; García, 1994; Encina, J.A.; Encina, F.J.; Mata, E.&amp; Váldez, 2008; Gómez, 2003; IUCN, 2016)"},"properties":{"noteIndex":0},"schema":"https://github.com/citation-style-language/schema/raw/master/csl-citation.json"}</w:instrText>
      </w:r>
      <w:r w:rsidR="00F9773B">
        <w:fldChar w:fldCharType="separate"/>
      </w:r>
      <w:r w:rsidR="00855E75" w:rsidRPr="00855E75">
        <w:rPr>
          <w:noProof/>
        </w:rPr>
        <w:t>(Ávila, C.; Aguirre, J.; García, 1994; Encina, J.A.; Encina, F.J.; Mata, E.&amp; Váldez, 2008; Gómez, 2003; IUCN, 2016)</w:t>
      </w:r>
      <w:r w:rsidR="00F9773B">
        <w:fldChar w:fldCharType="end"/>
      </w:r>
    </w:p>
    <w:p w14:paraId="75276D4A" w14:textId="17179C4D" w:rsidR="00ED4110" w:rsidRDefault="00DE2A26" w:rsidP="00ED4110">
      <w:pPr>
        <w:pStyle w:val="font8"/>
        <w:spacing w:before="0" w:beforeAutospacing="0" w:after="0" w:afterAutospacing="0" w:line="360" w:lineRule="auto"/>
        <w:jc w:val="both"/>
        <w:textAlignment w:val="baseline"/>
        <w:rPr>
          <w:rStyle w:val="unnamedstyle2000009char"/>
        </w:rPr>
      </w:pPr>
      <w:r>
        <w:t>Los bosques de oyamel mexicanos</w:t>
      </w:r>
      <w:r w:rsidRPr="00ED4110">
        <w:t xml:space="preserve"> </w:t>
      </w:r>
      <w:r w:rsidRPr="00ED4110">
        <w:rPr>
          <w:rStyle w:val="unnamedstyle2000009char"/>
        </w:rPr>
        <w:t xml:space="preserve">se </w:t>
      </w:r>
      <w:r>
        <w:rPr>
          <w:rStyle w:val="unnamedstyle2000009char"/>
        </w:rPr>
        <w:t>desarrollan</w:t>
      </w:r>
      <w:r w:rsidRPr="00ED4110">
        <w:t xml:space="preserve"> en zonas montañosas con altitudes </w:t>
      </w:r>
      <w:r>
        <w:t>de</w:t>
      </w:r>
      <w:r w:rsidRPr="00ED4110">
        <w:t xml:space="preserve"> 2700 a 3600 </w:t>
      </w:r>
      <w:r w:rsidR="00D832C7">
        <w:t>m.s.n.m.</w:t>
      </w:r>
      <w:r w:rsidRPr="00ED4110">
        <w:t>, en sitios templados, con veranos húmedos y caída de nieve invernal</w:t>
      </w:r>
      <w:r w:rsidR="00855E75">
        <w:t xml:space="preserve"> </w:t>
      </w:r>
      <w:r w:rsidR="00855E75">
        <w:fldChar w:fldCharType="begin" w:fldLock="1"/>
      </w:r>
      <w:r w:rsidR="00855E75">
        <w:instrText>ADDIN CSL_CITATION {"citationItems":[{"id":"ITEM-1","itemData":{"DOI":"https://doi.org/10.5424/516","author":[{"dropping-particle":"","family":"Ávila, C.; Aguirre, J.; García","given":"E.","non-dropping-particle":"","parse-names":false,"suffix":""}],"container-title":"Investigación Agraria, Sistemas y Recursos Forestales","id":"ITEM-1","issue":"1","issued":{"date-parts":[["1994"]]},"page":"5-17","title":"Variación estructural del bosque de oyamel(Abies hickelii Flous y Gaussen) en relación con factores ambientales en el pico de Orizaba, México.","type":"article-journal","volume":"3"},"uris":["http://www.mendeley.com/documents/?uuid=06fe3cd6-4f02-41df-9f98-a060cad24225"]},{"id":"ITEM-2","itemData":{"author":[{"dropping-particle":"","family":"Rzedowski","given":"J.","non-dropping-particle":"","parse-names":false,"suffix":""}],"edition":"Primera","id":"ITEM-2","issued":{"date-parts":[["2006"]]},"number-of-pages":"525","publisher":"Comisión Nacional para el Conocimiento y Uso de la Biodiversidad","title":"Vegetación de México.","type":"book"},"uris":["http://www.mendeley.com/documents/?uuid=7528e2f9-6246-43da-9332-77f80f99e0d5"]}],"mendeley":{"formattedCitation":"(Ávila, C.; Aguirre, J.; García, 1994; Rzedowski, 2006)","plainTextFormattedCitation":"(Ávila, C.; Aguirre, J.; García, 1994; Rzedowski, 2006)","previouslyFormattedCitation":"(Ávila, C.; Aguirre, J.; García, 1994; Rzedowski, 2006)"},"properties":{"noteIndex":0},"schema":"https://github.com/citation-style-language/schema/raw/master/csl-citation.json"}</w:instrText>
      </w:r>
      <w:r w:rsidR="00855E75">
        <w:fldChar w:fldCharType="separate"/>
      </w:r>
      <w:r w:rsidR="00855E75" w:rsidRPr="00855E75">
        <w:rPr>
          <w:noProof/>
        </w:rPr>
        <w:t>(Ávila, C.; Aguirre, J.; García, 1994; Rzedowski, 2006)</w:t>
      </w:r>
      <w:r w:rsidR="00855E75">
        <w:fldChar w:fldCharType="end"/>
      </w:r>
      <w:r>
        <w:t xml:space="preserve">.  Se presentan </w:t>
      </w:r>
      <w:r w:rsidRPr="00ED4110">
        <w:t>como comunidades aisladas</w:t>
      </w:r>
      <w:r>
        <w:t xml:space="preserve"> en</w:t>
      </w:r>
      <w:r w:rsidR="00ED4110" w:rsidRPr="00ED4110">
        <w:t xml:space="preserve"> cañadas, cerros o barrancos profundos, </w:t>
      </w:r>
      <w:r>
        <w:t xml:space="preserve">con </w:t>
      </w:r>
      <w:r w:rsidR="00ED4110" w:rsidRPr="00ED4110">
        <w:t xml:space="preserve">poca </w:t>
      </w:r>
      <w:r>
        <w:t>incidencia</w:t>
      </w:r>
      <w:r w:rsidR="00ED4110" w:rsidRPr="00ED4110">
        <w:t xml:space="preserve"> solar y suelo rico en materia orgánica</w:t>
      </w:r>
      <w:r w:rsidR="00855E75">
        <w:t xml:space="preserve"> </w:t>
      </w:r>
      <w:r w:rsidR="00855E75">
        <w:fldChar w:fldCharType="begin" w:fldLock="1"/>
      </w:r>
      <w:r w:rsidR="001C4782">
        <w:instrText>ADDIN CSL_CITATION {"citationItems":[{"id":"ITEM-1","itemData":{"DOI":"10.5154/r.rchscfa.2012.11.058","ISSN":"20074018","abstract":"We studied the structure of fir stands (Abies religiosa) in the ejido El Conejo, residing inside the Cofre de Perote National Park, Veracruz. We assessed density, diameter at breast height, height and coverage of adult trees in 17 plots of 625 m2. The regeneration was measured in 17 plots using sub-quadrants of 312. 50 m2. Trees showed a growing structure \"J\"; however, trees are suppressed, even when regeneration is adequate, trees requires clear opening for its development. We found a highly fragmented forest area, and permanently threatened due to the growth of the agricultural frontier and extraction of wood for domestic use. Results show evidence that the national park category does not contribute to forest conservation. © 2013 Hogrefe Publishing.","author":[{"dropping-particle":"","family":"Pineda, M.; Ortega, M.; Sánchez, R.; Ortiz, G.&amp; Vázquez","given":"G.","non-dropping-particle":"","parse-names":false,"suffix":""}],"container-title":"Revista Chapingo, Serie Ciencias Forestales y del Ambiente","id":"ITEM-1","issue":"3","issued":{"date-parts":[["2013"]]},"page":"375-385","publisher":"Universidad Autonoma Chapingo","title":"Estructura poblacional de abies religiosa (Kunth) Schltdl. et Cham., En el ejido el conejo del parque nacional cofre de Perote, Veracruz, México","type":"article-journal","volume":"19"},"uris":["http://www.mendeley.com/documents/?uuid=f4998285-0254-3599-8c4a-1a49385505de"]},{"id":"ITEM-2","itemData":{"author":[{"dropping-particle":"","family":"Hernández","given":"M.A.","non-dropping-particle":"","parse-names":false,"suffix":""}],"container-title":"Investigaciones Geográficas","id":"ITEM-2","issued":{"date-parts":[["1985"]]},"page":"75-118","title":"Distribución y utilidad de los Abies en México.","type":"article-magazine","volume":"15"},"uris":["http://www.mendeley.com/documents/?uuid=6f8a1fc2-30c8-4871-87bc-d5388bdd4cb6"]},{"id":"ITEM-3","itemData":{"author":[{"dropping-particle":"","family":"Rzedowski","given":"J.","non-dropping-particle":"","parse-names":false,"suffix":""}],"edition":"Primera","id":"ITEM-3","issued":{"date-parts":[["2006"]]},"number-of-pages":"525","publisher":"Comisión Nacional para el Conocimiento y Uso de la Biodiversidad","title":"Vegetación de México.","type":"book"},"uris":["http://www.mendeley.com/documents/?uuid=7528e2f9-6246-43da-9332-77f80f99e0d5"]},{"id":"ITEM-4","itemData":{"DOI":"https://doi.org/10.5424/516","author":[{"dropping-particle":"","family":"Ávila, C.; Aguirre, J.; García","given":"E.","non-dropping-particle":"","parse-names":false,"suffix":""}],"container-title":"Investigación Agraria, Sistemas y Recursos Forestales","id":"ITEM-4","issue":"1","issued":{"date-parts":[["1994"]]},"page":"5-17","title":"Variación estructural del bosque de oyamel(Abies hickelii Flous y Gaussen) en relación con factores ambientales en el pico de Orizaba, México.","type":"article-journal","volume":"3"},"uris":["http://www.mendeley.com/documents/?uuid=06fe3cd6-4f02-41df-9f98-a060cad24225"]}],"mendeley":{"formattedCitation":"(Ávila, C.; Aguirre, J.; García, 1994; Hernández, 1985; Pineda, M.; Ortega, M.; Sánchez, R.; Ortiz, G.&amp; Vázquez, 2013; Rzedowski, 2006)","plainTextFormattedCitation":"(Ávila, C.; Aguirre, J.; García, 1994; Hernández, 1985; Pineda, M.; Ortega, M.; Sánchez, R.; Ortiz, G.&amp; Vázquez, 2013; Rzedowski, 2006)","previouslyFormattedCitation":"(Ávila, C.; Aguirre, J.; García, 1994; Hernández, 1985; Pineda, M.; Ortega, M.; Sánchez, R.; Ortiz, G.&amp; Vázquez, 2013; Rzedowski, 2006)"},"properties":{"noteIndex":0},"schema":"https://github.com/citation-style-language/schema/raw/master/csl-citation.json"}</w:instrText>
      </w:r>
      <w:r w:rsidR="00855E75">
        <w:fldChar w:fldCharType="separate"/>
      </w:r>
      <w:r w:rsidR="007447BE" w:rsidRPr="007447BE">
        <w:rPr>
          <w:noProof/>
        </w:rPr>
        <w:t>(Ávila, C.; Aguirre, J.; García, 1994; Hernández, 1985; Pineda, M.; Ortega, M.; Sánchez, R.; Ortiz, G.&amp; Vázquez, 2013; Rzedowski, 2006)</w:t>
      </w:r>
      <w:r w:rsidR="00855E75">
        <w:fldChar w:fldCharType="end"/>
      </w:r>
      <w:r w:rsidR="00855E75">
        <w:t xml:space="preserve">; </w:t>
      </w:r>
      <w:r w:rsidR="009679E7">
        <w:t>d</w:t>
      </w:r>
      <w:r w:rsidR="00A402AF">
        <w:t>onde las</w:t>
      </w:r>
      <w:r w:rsidR="00ED4110" w:rsidRPr="00ED4110">
        <w:t xml:space="preserve"> condiciones </w:t>
      </w:r>
      <w:r w:rsidR="00351140">
        <w:t>climáticas</w:t>
      </w:r>
      <w:r w:rsidR="00A402AF">
        <w:t xml:space="preserve"> son</w:t>
      </w:r>
      <w:r w:rsidR="00351140">
        <w:t xml:space="preserve"> </w:t>
      </w:r>
      <w:r w:rsidR="00647E39">
        <w:t xml:space="preserve">reguladas por </w:t>
      </w:r>
      <w:r w:rsidR="00ED4110" w:rsidRPr="00ED4110">
        <w:t xml:space="preserve">oscilaciones diurnas de temperatura </w:t>
      </w:r>
      <w:r w:rsidR="00647E39">
        <w:t>y</w:t>
      </w:r>
      <w:r w:rsidR="00ED4110" w:rsidRPr="00ED4110">
        <w:t xml:space="preserve"> ausencia de inviernos intensos</w:t>
      </w:r>
      <w:r w:rsidR="009679E7">
        <w:t>,</w:t>
      </w:r>
      <w:r w:rsidR="00351140">
        <w:t xml:space="preserve"> que </w:t>
      </w:r>
      <w:r w:rsidR="00647E39">
        <w:t>mantienen su</w:t>
      </w:r>
      <w:r w:rsidR="00351140">
        <w:t>s actividades fenológicas durante todo el año, a diferencia de las formaciones más norteñas</w:t>
      </w:r>
      <w:r w:rsidR="00647E39">
        <w:t xml:space="preserve"> con clima boreal</w:t>
      </w:r>
      <w:r w:rsidR="00855E75">
        <w:t xml:space="preserve"> </w:t>
      </w:r>
      <w:r w:rsidR="00855E75">
        <w:fldChar w:fldCharType="begin" w:fldLock="1"/>
      </w:r>
      <w:r w:rsidR="00855E75">
        <w:instrText>ADDIN CSL_CITATION {"citationItems":[{"id":"ITEM-1","itemData":{"author":[{"dropping-particle":"","family":"Rzedowski","given":"J.","non-dropping-particle":"","parse-names":false,"suffix":""}],"edition":"Primera","id":"ITEM-1","issued":{"date-parts":[["2006"]]},"number-of-pages":"525","publisher":"Comisión Nacional para el Conocimiento y Uso de la Biodiversidad","title":"Vegetación de México.","type":"book"},"uris":["http://www.mendeley.com/documents/?uuid=7528e2f9-6246-43da-9332-77f80f99e0d5"]}],"mendeley":{"formattedCitation":"(Rzedowski, 2006)","plainTextFormattedCitation":"(Rzedowski, 2006)","previouslyFormattedCitation":"(Rzedowski, 2006)"},"properties":{"noteIndex":0},"schema":"https://github.com/citation-style-language/schema/raw/master/csl-citation.json"}</w:instrText>
      </w:r>
      <w:r w:rsidR="00855E75">
        <w:fldChar w:fldCharType="separate"/>
      </w:r>
      <w:r w:rsidR="00855E75" w:rsidRPr="00855E75">
        <w:rPr>
          <w:noProof/>
        </w:rPr>
        <w:t>(Rzedowski, 2006)</w:t>
      </w:r>
      <w:r w:rsidR="00855E75">
        <w:fldChar w:fldCharType="end"/>
      </w:r>
      <w:r w:rsidR="00855E75">
        <w:t>.</w:t>
      </w:r>
    </w:p>
    <w:p w14:paraId="0498AAD8" w14:textId="539FD01A" w:rsidR="00B447B6" w:rsidRPr="007C4EAB" w:rsidRDefault="009679E7" w:rsidP="002063AC">
      <w:pPr>
        <w:pStyle w:val="font8"/>
        <w:spacing w:before="0" w:beforeAutospacing="0" w:after="0" w:afterAutospacing="0" w:line="360" w:lineRule="auto"/>
        <w:jc w:val="both"/>
        <w:textAlignment w:val="baseline"/>
        <w:rPr>
          <w:rStyle w:val="unnamedstyle2000009char"/>
        </w:rPr>
      </w:pPr>
      <w:r>
        <w:t>Tales c</w:t>
      </w:r>
      <w:r w:rsidR="001B3204">
        <w:t xml:space="preserve">ondiciones regulan su distribución </w:t>
      </w:r>
      <w:r w:rsidR="00ED4110" w:rsidRPr="00D96DDD">
        <w:t>en estados del centro-sur del país</w:t>
      </w:r>
      <w:r w:rsidR="00855E75">
        <w:t xml:space="preserve"> </w:t>
      </w:r>
      <w:r w:rsidR="00855E75">
        <w:fldChar w:fldCharType="begin" w:fldLock="1"/>
      </w:r>
      <w:r w:rsidR="00855E75">
        <w:instrText>ADDIN CSL_CITATION {"citationItems":[{"id":"ITEM-1","itemData":{"author":[{"dropping-particle":"","family":"Manzanilla","given":"H.","non-dropping-particle":"","parse-names":false,"suffix":""}],"id":"ITEM-1","issued":{"date-parts":[["1974"]]},"number-of-pages":"165","publisher":"Dirección General de Información y Relaciones Públicas, Secretaría de Agricultura y Ganadería","publisher-place":"México","title":"Investigaciones epidométricas y silvícolas en bosques mexicanos de Abies religiosa.","type":"book"},"uris":["http://www.mendeley.com/documents/?uuid=bb546a4a-62fe-452b-a6b8-053952658fe9"]},{"id":"ITEM-2","itemData":{"DOI":"10.5154/r.rchscfa.2013.11.041","ISSN":"20074018","abstract":"The aim of this study was to determine whether there is a morphological differentiation (as an indicator of genetic variation) among populations of Abies religiosa, in order to delineate an altitudinal zoning to decide seed movement in reforestation programs. Branches and cones of 11 individuals of 15 A. religiosa populations on San Andres Mountain, Municipality of Hidalgo, Michoacan (near the Monarch Butterfly Biosphere Reserve), along an altitudinal transect (2,850-3,550 m, a population every 50 m of altitudinal difference) were collected and analyzed for morphological traits. The results indicate a significant morphological differentiation among populations along the altitudinal gradient: low-altitude populations have shorter needles and longer cones than high-altitude populations. It is suggested to delineate three provisional altitudinal zones with the following limits: 2,800 to 3,050 m, 3,050-3,300 m and 3,300-3,550 m. Ignoring climate change, it is suggested to reforest each altitudinal zone using seedlings originated from the same seed zone. Considering climate change, it is suggested to conduct an altitudinal assisted migration, by planting sites in the zone immediately above the zone from where seed were collected.","author":[{"dropping-particle":"","family":"Castellanos-Acuña","given":"Dante","non-dropping-particle":"","parse-names":false,"suffix":""},{"dropping-particle":"","family":"Lindig-Cisneros","given":"Roberto A.","non-dropping-particle":"","parse-names":false,"suffix":""},{"dropping-particle":"","family":"Silva-Farias","given":"Miguel A.","non-dropping-particle":"","parse-names":false,"suffix":""},{"dropping-particle":"","family":"Sáenz-Romero","given":"Cuauhtémoc","non-dropping-particle":"","parse-names":false,"suffix":""}],"container-title":"Revista Chapingo, Serie Ciencias Forestales y del Ambiente","id":"ITEM-2","issue":"2","issued":{"date-parts":[["2014","5","1"]]},"page":"215-225","publisher":"Universidad Autonoma Chapingo","title":"Zonificación altitudinal provisional de Abies religiosa en un área cercana a la Reserva de la Biósfera de la Mariposa Monarca, Michoacán","type":"article-journal","volume":"20"},"uris":["http://www.mendeley.com/documents/?uuid=86da249c-13ec-3252-b0e2-396d8e0dc53b"]}],"mendeley":{"formattedCitation":"(Castellanos-Acuña, Lindig-Cisneros, Silva-Farias, &amp; Sáenz-Romero, 2014; Manzanilla, 1974)","plainTextFormattedCitation":"(Castellanos-Acuña, Lindig-Cisneros, Silva-Farias, &amp; Sáenz-Romero, 2014; Manzanilla, 1974)","previouslyFormattedCitation":"(Castellanos-Acuña, Lindig-Cisneros, Silva-Farias, &amp; Sáenz-Romero, 2014; Manzanilla, 1974)"},"properties":{"noteIndex":0},"schema":"https://github.com/citation-style-language/schema/raw/master/csl-citation.json"}</w:instrText>
      </w:r>
      <w:r w:rsidR="00855E75">
        <w:fldChar w:fldCharType="separate"/>
      </w:r>
      <w:r w:rsidR="00855E75" w:rsidRPr="00855E75">
        <w:rPr>
          <w:noProof/>
        </w:rPr>
        <w:t>(Castellanos-Acuña, Lindig-Cisneros, Silva-Farias, &amp; Sáenz-Romero, 2014; Manzanilla, 1974)</w:t>
      </w:r>
      <w:r w:rsidR="00855E75">
        <w:fldChar w:fldCharType="end"/>
      </w:r>
      <w:r w:rsidR="009B1A3E">
        <w:t xml:space="preserve"> </w:t>
      </w:r>
      <w:r w:rsidR="001B3204">
        <w:t xml:space="preserve">y </w:t>
      </w:r>
      <w:r w:rsidR="00ED4110" w:rsidRPr="00D96DDD">
        <w:rPr>
          <w:rStyle w:val="unnamedstyle2000009char"/>
        </w:rPr>
        <w:t xml:space="preserve">en zonas </w:t>
      </w:r>
      <w:r w:rsidR="00DC2D8E">
        <w:rPr>
          <w:rStyle w:val="unnamedstyle2000009char"/>
        </w:rPr>
        <w:t>norteñas</w:t>
      </w:r>
      <w:r w:rsidR="00ED4110" w:rsidRPr="00D96DDD">
        <w:rPr>
          <w:rStyle w:val="unnamedstyle2000009char"/>
        </w:rPr>
        <w:t xml:space="preserve"> </w:t>
      </w:r>
      <w:r w:rsidR="00855E75">
        <w:rPr>
          <w:rStyle w:val="unnamedstyle2000009char"/>
        </w:rPr>
        <w:fldChar w:fldCharType="begin" w:fldLock="1"/>
      </w:r>
      <w:r w:rsidR="00855E75">
        <w:rPr>
          <w:rStyle w:val="unnamedstyle2000009char"/>
        </w:rPr>
        <w:instrText>ADDIN CSL_CITATION {"citationItems":[{"id":"ITEM-1","itemData":{"author":[{"dropping-particle":"","family":"Domínguez","given":"A.F.A.","non-dropping-particle":"","parse-names":false,"suffix":""}],"container-title":"Revista Ciencia Forestal en México","id":"ITEM-1","issue":"70","issued":{"date-parts":[["1991"]]},"page":"3-22","title":"Nueva Localidad para Abies vejari Martínez.","type":"article-journal","volume":"16"},"uris":["http://www.mendeley.com/documents/?uuid=efee2acb-2b61-4272-9c1d-8204a0636617"]},{"id":"ITEM-2","itemData":{"author":[{"dropping-particle":"","family":"Valdez, V.; Foroughbakhch, R; Alanís","given":"G.","non-dropping-particle":"","parse-names":false,"suffix":""}],"container-title":"Ciencia UANL","id":"ITEM-2","issue":"3","issued":{"date-parts":[["2003"]]},"page":"360-365","title":"Distribución relictual del bosque mesófilo de montaña en el Noreste de México","type":"article-journal","volume":"6"},"uris":["http://www.mendeley.com/documents/?uuid=fdd46a7e-9e56-4663-a3f0-f97ea87f78d0"]}],"mendeley":{"formattedCitation":"(Domínguez, 1991; Valdez, V.; Foroughbakhch, R; Alanís, 2003)","plainTextFormattedCitation":"(Domínguez, 1991; Valdez, V.; Foroughbakhch, R; Alanís, 2003)","previouslyFormattedCitation":"(Domínguez, 1991; Valdez, V.; Foroughbakhch, R; Alanís, 2003)"},"properties":{"noteIndex":0},"schema":"https://github.com/citation-style-language/schema/raw/master/csl-citation.json"}</w:instrText>
      </w:r>
      <w:r w:rsidR="00855E75">
        <w:rPr>
          <w:rStyle w:val="unnamedstyle2000009char"/>
        </w:rPr>
        <w:fldChar w:fldCharType="separate"/>
      </w:r>
      <w:r w:rsidR="00855E75" w:rsidRPr="00855E75">
        <w:rPr>
          <w:rStyle w:val="unnamedstyle2000009char"/>
          <w:noProof/>
        </w:rPr>
        <w:t>(Domínguez, 1991; Valdez, V.; Foroughbakhch, R; Alanís, 2003)</w:t>
      </w:r>
      <w:r w:rsidR="00855E75">
        <w:rPr>
          <w:rStyle w:val="unnamedstyle2000009char"/>
        </w:rPr>
        <w:fldChar w:fldCharType="end"/>
      </w:r>
      <w:r w:rsidR="00DC2D8E">
        <w:rPr>
          <w:rStyle w:val="unnamedstyle2000009char"/>
        </w:rPr>
        <w:t xml:space="preserve">, </w:t>
      </w:r>
      <w:r w:rsidR="00DC2D8E">
        <w:t xml:space="preserve">donde son </w:t>
      </w:r>
      <w:r w:rsidR="00ED4110" w:rsidRPr="00D96DDD">
        <w:rPr>
          <w:rStyle w:val="unnamedstyle2000009char"/>
        </w:rPr>
        <w:t>escasos y restringidos</w:t>
      </w:r>
      <w:r w:rsidR="00DC2D8E">
        <w:rPr>
          <w:rStyle w:val="unnamedstyle2000009char"/>
        </w:rPr>
        <w:t xml:space="preserve"> </w:t>
      </w:r>
      <w:r w:rsidR="00855E75">
        <w:rPr>
          <w:rStyle w:val="unnamedstyle2000009char"/>
        </w:rPr>
        <w:fldChar w:fldCharType="begin" w:fldLock="1"/>
      </w:r>
      <w:r w:rsidR="00081271">
        <w:rPr>
          <w:rStyle w:val="unnamedstyle2000009char"/>
        </w:rPr>
        <w:instrText>ADDIN CSL_CITATION {"citationItems":[{"id":"ITEM-1","itemData":{"author":[{"dropping-particle":"","family":"Rzedowski","given":"J.","non-dropping-particle":"","parse-names":false,"suffix":""}],"edition":"Primera","id":"ITEM-1","issued":{"date-parts":[["2006"]]},"number-of-pages":"525","publisher":"Comisión Nacional para el Conocimiento y Uso de la Biodiversidad","title":"Vegetación de México.","type":"book"},"uris":["http://www.mendeley.com/documents/?uuid=7528e2f9-6246-43da-9332-77f80f99e0d5"]}],"mendeley":{"formattedCitation":"(Rzedowski, 2006)","plainTextFormattedCitation":"(Rzedowski, 2006)","previouslyFormattedCitation":"(Rzedowski, 2006)"},"properties":{"noteIndex":0},"schema":"https://github.com/citation-style-language/schema/raw/master/csl-citation.json"}</w:instrText>
      </w:r>
      <w:r w:rsidR="00855E75">
        <w:rPr>
          <w:rStyle w:val="unnamedstyle2000009char"/>
        </w:rPr>
        <w:fldChar w:fldCharType="separate"/>
      </w:r>
      <w:r w:rsidR="00855E75" w:rsidRPr="00855E75">
        <w:rPr>
          <w:rStyle w:val="unnamedstyle2000009char"/>
          <w:noProof/>
        </w:rPr>
        <w:t>(Rzedowski, 2006)</w:t>
      </w:r>
      <w:r w:rsidR="00855E75">
        <w:rPr>
          <w:rStyle w:val="unnamedstyle2000009char"/>
        </w:rPr>
        <w:fldChar w:fldCharType="end"/>
      </w:r>
      <w:r w:rsidR="00855E75">
        <w:rPr>
          <w:rStyle w:val="unnamedstyle2000009char"/>
        </w:rPr>
        <w:t>.</w:t>
      </w:r>
      <w:r w:rsidR="00DC2D8E">
        <w:rPr>
          <w:rStyle w:val="unnamedstyle2000009char"/>
        </w:rPr>
        <w:t xml:space="preserve"> No obstante, </w:t>
      </w:r>
      <w:r w:rsidR="00081271">
        <w:rPr>
          <w:rStyle w:val="unnamedstyle2000009char"/>
        </w:rPr>
        <w:fldChar w:fldCharType="begin" w:fldLock="1"/>
      </w:r>
      <w:r w:rsidR="00081271">
        <w:rPr>
          <w:rStyle w:val="unnamedstyle2000009char"/>
        </w:rPr>
        <w:instrText>ADDIN CSL_CITATION {"citationItems":[{"id":"ITEM-1","itemData":{"author":[{"dropping-particle":"","family":"Domínguez","given":"A.F.A.","non-dropping-particle":"","parse-names":false,"suffix":""}],"container-title":"Revista Ciencia Forestal en México","id":"ITEM-1","issue":"70","issued":{"date-parts":[["1991"]]},"page":"3-22","title":"Nueva Localidad para Abies vejari Martínez.","type":"article-journal","volume":"16"},"uris":["http://www.mendeley.com/documents/?uuid=efee2acb-2b61-4272-9c1d-8204a0636617"]}],"mendeley":{"formattedCitation":"(Domínguez, 1991)","plainTextFormattedCitation":"(Domínguez, 1991)","previouslyFormattedCitation":"(Domínguez, 1991)"},"properties":{"noteIndex":0},"schema":"https://github.com/citation-style-language/schema/raw/master/csl-citation.json"}</w:instrText>
      </w:r>
      <w:r w:rsidR="00081271">
        <w:rPr>
          <w:rStyle w:val="unnamedstyle2000009char"/>
        </w:rPr>
        <w:fldChar w:fldCharType="separate"/>
      </w:r>
      <w:r w:rsidR="00081271" w:rsidRPr="00081271">
        <w:rPr>
          <w:rStyle w:val="unnamedstyle2000009char"/>
          <w:noProof/>
        </w:rPr>
        <w:t>(Domínguez, 1991)</w:t>
      </w:r>
      <w:r w:rsidR="00081271">
        <w:rPr>
          <w:rStyle w:val="unnamedstyle2000009char"/>
        </w:rPr>
        <w:fldChar w:fldCharType="end"/>
      </w:r>
      <w:r w:rsidR="00ED4110" w:rsidRPr="00D96DDD">
        <w:rPr>
          <w:rStyle w:val="unnamedstyle2000009char"/>
        </w:rPr>
        <w:t xml:space="preserve"> registra </w:t>
      </w:r>
      <w:r w:rsidR="007A5E2C">
        <w:rPr>
          <w:rStyle w:val="unnamedstyle2000009char"/>
        </w:rPr>
        <w:t>la</w:t>
      </w:r>
      <w:r w:rsidR="00ED4110" w:rsidRPr="00D96DDD">
        <w:rPr>
          <w:rStyle w:val="unnamedstyle2000009char"/>
        </w:rPr>
        <w:t xml:space="preserve"> presencia</w:t>
      </w:r>
      <w:r w:rsidR="007A5E2C">
        <w:rPr>
          <w:rStyle w:val="unnamedstyle2000009char"/>
        </w:rPr>
        <w:t xml:space="preserve"> de estos bosques</w:t>
      </w:r>
      <w:r w:rsidR="00ED4110" w:rsidRPr="00D96DDD">
        <w:rPr>
          <w:rStyle w:val="unnamedstyle2000009char"/>
        </w:rPr>
        <w:t xml:space="preserve"> en la </w:t>
      </w:r>
      <w:r w:rsidR="007C4EAB" w:rsidRPr="007A5E2C">
        <w:rPr>
          <w:rStyle w:val="unnamedstyle2000009char"/>
        </w:rPr>
        <w:t xml:space="preserve">porción tamaulipeca de la </w:t>
      </w:r>
      <w:r w:rsidR="009B1A3E" w:rsidRPr="007A5E2C">
        <w:rPr>
          <w:rStyle w:val="unnamedstyle2000009char"/>
        </w:rPr>
        <w:t>Sierra Madre Oriental (</w:t>
      </w:r>
      <w:r w:rsidR="00ED4110" w:rsidRPr="007A5E2C">
        <w:rPr>
          <w:rStyle w:val="unnamedstyle2000009char"/>
        </w:rPr>
        <w:t>SMO</w:t>
      </w:r>
      <w:r w:rsidR="009B1A3E" w:rsidRPr="007A5E2C">
        <w:rPr>
          <w:rStyle w:val="unnamedstyle2000009char"/>
        </w:rPr>
        <w:t>)</w:t>
      </w:r>
      <w:r w:rsidR="00DC2D8E" w:rsidRPr="007A5E2C">
        <w:rPr>
          <w:rStyle w:val="unnamedstyle2000009char"/>
        </w:rPr>
        <w:t xml:space="preserve">, en los cerros </w:t>
      </w:r>
      <w:r w:rsidR="008D5EAC" w:rsidRPr="007A5E2C">
        <w:rPr>
          <w:rStyle w:val="unnamedstyle2000009char"/>
        </w:rPr>
        <w:t>E</w:t>
      </w:r>
      <w:r w:rsidR="00DC2D8E" w:rsidRPr="007A5E2C">
        <w:rPr>
          <w:rStyle w:val="unnamedstyle2000009char"/>
        </w:rPr>
        <w:t>l Borrado y Peña Nevada</w:t>
      </w:r>
      <w:r w:rsidR="00ED4110" w:rsidRPr="007A5E2C">
        <w:rPr>
          <w:rStyle w:val="unnamedstyle2000009char"/>
        </w:rPr>
        <w:t>,</w:t>
      </w:r>
      <w:r w:rsidR="00DC2D8E" w:rsidRPr="007A5E2C">
        <w:rPr>
          <w:rStyle w:val="unnamedstyle2000009char"/>
        </w:rPr>
        <w:t xml:space="preserve"> </w:t>
      </w:r>
      <w:r w:rsidR="00B447B6" w:rsidRPr="007A5E2C">
        <w:rPr>
          <w:rStyle w:val="unnamedstyle2000009char"/>
        </w:rPr>
        <w:t xml:space="preserve">con dominancia de </w:t>
      </w:r>
      <w:proofErr w:type="spellStart"/>
      <w:r w:rsidR="00B447B6" w:rsidRPr="007A5E2C">
        <w:rPr>
          <w:rStyle w:val="unnamedstyle2000009char"/>
          <w:i/>
        </w:rPr>
        <w:t>Abies</w:t>
      </w:r>
      <w:proofErr w:type="spellEnd"/>
      <w:r w:rsidR="00B447B6" w:rsidRPr="007A5E2C">
        <w:rPr>
          <w:rStyle w:val="unnamedstyle2000009char"/>
          <w:i/>
        </w:rPr>
        <w:t xml:space="preserve"> </w:t>
      </w:r>
      <w:proofErr w:type="spellStart"/>
      <w:r w:rsidR="00B447B6" w:rsidRPr="00EC6FF3">
        <w:rPr>
          <w:rStyle w:val="unnamedstyle2000009char"/>
          <w:i/>
        </w:rPr>
        <w:t>vejarii</w:t>
      </w:r>
      <w:proofErr w:type="spellEnd"/>
      <w:r w:rsidR="00B447B6" w:rsidRPr="00EC6FF3">
        <w:rPr>
          <w:rStyle w:val="unnamedstyle2000009char"/>
        </w:rPr>
        <w:t xml:space="preserve"> </w:t>
      </w:r>
      <w:proofErr w:type="spellStart"/>
      <w:r w:rsidR="00B85336" w:rsidRPr="00EC6FF3">
        <w:rPr>
          <w:rStyle w:val="unnamedstyle2000009char"/>
        </w:rPr>
        <w:t>Martinez</w:t>
      </w:r>
      <w:proofErr w:type="spellEnd"/>
      <w:r w:rsidR="00B85336" w:rsidRPr="00EC6FF3">
        <w:rPr>
          <w:rStyle w:val="unnamedstyle2000009char"/>
        </w:rPr>
        <w:t xml:space="preserve"> </w:t>
      </w:r>
      <w:r w:rsidR="00A13532" w:rsidRPr="00EC6FF3">
        <w:rPr>
          <w:rStyle w:val="unnamedstyle2000009char"/>
        </w:rPr>
        <w:t>en</w:t>
      </w:r>
      <w:r w:rsidR="00ED4110" w:rsidRPr="00EC6FF3">
        <w:rPr>
          <w:rStyle w:val="unnamedstyle2000009char"/>
        </w:rPr>
        <w:t xml:space="preserve"> altitudes de 3500 </w:t>
      </w:r>
      <w:r w:rsidR="00D832C7" w:rsidRPr="00EC6FF3">
        <w:rPr>
          <w:rStyle w:val="unnamedstyle2000009char"/>
        </w:rPr>
        <w:t>m.s.n.m.</w:t>
      </w:r>
      <w:r w:rsidR="00B0760B">
        <w:rPr>
          <w:rStyle w:val="unnamedstyle2000009char"/>
        </w:rPr>
        <w:t xml:space="preserve">(registrada sólo en los estados de Tamaulipas, Nuevo León y Coahuila, de acuerdo con </w:t>
      </w:r>
      <w:r w:rsidR="00B0760B">
        <w:rPr>
          <w:rStyle w:val="unnamedstyle2000009char"/>
        </w:rPr>
        <w:fldChar w:fldCharType="begin" w:fldLock="1"/>
      </w:r>
      <w:r w:rsidR="00E64AA1">
        <w:rPr>
          <w:rStyle w:val="unnamedstyle2000009char"/>
        </w:rPr>
        <w:instrText>ADDIN CSL_CITATION {"citationItems":[{"id":"ITEM-1","itemData":{"DOI":"10.7550/rmb.32195","ISSN":"18703453","abstract":"Las coníferas (Pinophyta) son árboles o arbustos con hojas simples y estructuras fértiles arregladas en conos polínicos simples y conos ovulados compuestos, excepto en Taxaceae. Las coníferas son los componentes dominantes de diversos tipos de vegetación. En México crecen desde el nivel del mar hasta por encima de los 4 000 m; la mayor diversidad se encuentra en los bosques montañosos de la Sierra Madre Occidental y Sierra Madre Oriental. Están representadas por 4 familias: Pinaceae (4 géneros y 61 especies), Cupressaceae (4 géneros y 29 especies), Podocarpaceae (1 género y 3 especies) y Taxaceae (1 especie). De las 94 especies de coníferas mexicanas, 43 son endémicas del país, de éstas 18 tienen un rango de distribución limitado a 3 o menos estados.","author":[{"dropping-particle":"","family":"Gernandt","given":"David S.","non-dropping-particle":"","parse-names":false,"suffix":""},{"dropping-particle":"","family":"Pérez-De La Rosa","given":"Jorge A.","non-dropping-particle":"","parse-names":false,"suffix":""}],"container-title":"Revista Mexicana de Biodiversidad","id":"ITEM-1","issue":"SUPPL.","issued":{"date-parts":[["2014"]]},"title":"Biodiversidad de Pinophyta (coníferas) en México","type":"article-journal","volume":"85"},"uris":["http://www.mendeley.com/documents/?uuid=62f7a34b-833a-3348-b2da-3e5a4d65be88"]}],"mendeley":{"formattedCitation":"(Gernandt &amp; Pérez-De La Rosa, 2014)","plainTextFormattedCitation":"(Gernandt &amp; Pérez-De La Rosa, 2014)","previouslyFormattedCitation":"(Gernandt &amp; Pérez-De La Rosa, 2014)"},"properties":{"noteIndex":0},"schema":"https://github.com/citation-style-language/schema/raw/master/csl-citation.json"}</w:instrText>
      </w:r>
      <w:r w:rsidR="00B0760B">
        <w:rPr>
          <w:rStyle w:val="unnamedstyle2000009char"/>
        </w:rPr>
        <w:fldChar w:fldCharType="separate"/>
      </w:r>
      <w:r w:rsidR="00B0760B" w:rsidRPr="00B0760B">
        <w:rPr>
          <w:rStyle w:val="unnamedstyle2000009char"/>
          <w:noProof/>
        </w:rPr>
        <w:t>(Gernandt &amp; Pérez-De La Rosa, 2014)</w:t>
      </w:r>
      <w:r w:rsidR="00B0760B">
        <w:rPr>
          <w:rStyle w:val="unnamedstyle2000009char"/>
        </w:rPr>
        <w:fldChar w:fldCharType="end"/>
      </w:r>
      <w:r w:rsidR="00B0760B">
        <w:rPr>
          <w:rStyle w:val="unnamedstyle2000009char"/>
        </w:rPr>
        <w:t xml:space="preserve"> </w:t>
      </w:r>
      <w:r w:rsidR="00F3096A" w:rsidRPr="00EC6FF3">
        <w:rPr>
          <w:rStyle w:val="unnamedstyle2000009char"/>
        </w:rPr>
        <w:t xml:space="preserve">, así como </w:t>
      </w:r>
      <w:r w:rsidR="00081271">
        <w:rPr>
          <w:rStyle w:val="unnamedstyle2000009char"/>
        </w:rPr>
        <w:fldChar w:fldCharType="begin" w:fldLock="1"/>
      </w:r>
      <w:r w:rsidR="00081271">
        <w:rPr>
          <w:rStyle w:val="unnamedstyle2000009char"/>
        </w:rPr>
        <w:instrText>ADDIN CSL_CITATION {"citationItems":[{"id":"ITEM-1","itemData":{"author":[{"dropping-particle":"","family":"García","given":"J.","non-dropping-particle":"","parse-names":false,"suffix":""}],"id":"ITEM-1","issued":{"date-parts":[["2013"]]},"number-of-pages":"264","publisher":"Universidad Autónoma de Nuevo León","title":"Diversidad de Macromicetos en el estado de Tamaulipas, México.","type":"thesis"},"uris":["http://www.mendeley.com/documents/?uuid=99562d04-41dd-441c-8120-ff347df1d250"]}],"mendeley":{"formattedCitation":"(García, 2013)","plainTextFormattedCitation":"(García, 2013)","previouslyFormattedCitation":"(García, 2013)"},"properties":{"noteIndex":0},"schema":"https://github.com/citation-style-language/schema/raw/master/csl-citation.json"}</w:instrText>
      </w:r>
      <w:r w:rsidR="00081271">
        <w:rPr>
          <w:rStyle w:val="unnamedstyle2000009char"/>
        </w:rPr>
        <w:fldChar w:fldCharType="separate"/>
      </w:r>
      <w:r w:rsidR="00081271" w:rsidRPr="00081271">
        <w:rPr>
          <w:rStyle w:val="unnamedstyle2000009char"/>
          <w:noProof/>
        </w:rPr>
        <w:t>(García, 2013)</w:t>
      </w:r>
      <w:r w:rsidR="00081271">
        <w:rPr>
          <w:rStyle w:val="unnamedstyle2000009char"/>
        </w:rPr>
        <w:fldChar w:fldCharType="end"/>
      </w:r>
      <w:r w:rsidR="00B85336" w:rsidRPr="00EC6FF3">
        <w:rPr>
          <w:rStyle w:val="unnamedstyle2000009char"/>
        </w:rPr>
        <w:t xml:space="preserve"> y </w:t>
      </w:r>
      <w:r w:rsidR="00081271">
        <w:rPr>
          <w:rStyle w:val="unnamedstyle2000009char"/>
        </w:rPr>
        <w:fldChar w:fldCharType="begin" w:fldLock="1"/>
      </w:r>
      <w:r w:rsidR="00081271">
        <w:rPr>
          <w:rStyle w:val="unnamedstyle2000009char"/>
        </w:rPr>
        <w:instrText>ADDIN CSL_CITATION {"citationItems":[{"id":"ITEM-1","itemData":{"author":[{"dropping-particle":"","family":"López","given":"M.A.","non-dropping-particle":"","parse-names":false,"suffix":""}],"id":"ITEM-1","issued":{"date-parts":[["2015"]]},"number-of-pages":"111","publisher":"Universidad Autónoma de Tamaulipas","title":"Análisis de Impacto Ambiental por Aprovechamiento Forestal Maderable en el Municipio de Miquihuana, Tamaulipas.","type":"thesis"},"uris":["http://www.mendeley.com/documents/?uuid=18868709-1346-4655-a9e5-e776ba3e63f0"]}],"mendeley":{"formattedCitation":"(López, 2015)","plainTextFormattedCitation":"(López, 2015)","previouslyFormattedCitation":"(López, 2015)"},"properties":{"noteIndex":0},"schema":"https://github.com/citation-style-language/schema/raw/master/csl-citation.json"}</w:instrText>
      </w:r>
      <w:r w:rsidR="00081271">
        <w:rPr>
          <w:rStyle w:val="unnamedstyle2000009char"/>
        </w:rPr>
        <w:fldChar w:fldCharType="separate"/>
      </w:r>
      <w:r w:rsidR="00081271" w:rsidRPr="00081271">
        <w:rPr>
          <w:rStyle w:val="unnamedstyle2000009char"/>
          <w:noProof/>
        </w:rPr>
        <w:t>(López, 2015)</w:t>
      </w:r>
      <w:r w:rsidR="00081271">
        <w:rPr>
          <w:rStyle w:val="unnamedstyle2000009char"/>
        </w:rPr>
        <w:fldChar w:fldCharType="end"/>
      </w:r>
      <w:r w:rsidR="00081271">
        <w:rPr>
          <w:rStyle w:val="unnamedstyle2000009char"/>
        </w:rPr>
        <w:t xml:space="preserve"> </w:t>
      </w:r>
      <w:r w:rsidR="00F3096A" w:rsidRPr="00EC6FF3">
        <w:rPr>
          <w:rStyle w:val="unnamedstyle2000009char"/>
        </w:rPr>
        <w:t xml:space="preserve">en el cerro del Nacimiento, a 3100 </w:t>
      </w:r>
      <w:r w:rsidR="00D832C7" w:rsidRPr="00EC6FF3">
        <w:rPr>
          <w:rStyle w:val="unnamedstyle2000009char"/>
        </w:rPr>
        <w:t>m.s.n.m.</w:t>
      </w:r>
      <w:r w:rsidR="007A5E2C" w:rsidRPr="00EC6FF3">
        <w:rPr>
          <w:rStyle w:val="unnamedstyle2000009char"/>
        </w:rPr>
        <w:t xml:space="preserve"> También se han reportado en la SMO</w:t>
      </w:r>
      <w:r w:rsidR="00EB67E7" w:rsidRPr="00EC6FF3">
        <w:rPr>
          <w:rStyle w:val="unnamedstyle2000009char"/>
        </w:rPr>
        <w:t xml:space="preserve"> las especies</w:t>
      </w:r>
      <w:r w:rsidR="007A5E2C" w:rsidRPr="00EC6FF3">
        <w:rPr>
          <w:rStyle w:val="unnamedstyle2000009char"/>
        </w:rPr>
        <w:t xml:space="preserve"> </w:t>
      </w:r>
      <w:r w:rsidR="00B447B6" w:rsidRPr="00EC6FF3">
        <w:rPr>
          <w:rStyle w:val="unnamedstyle2000009char"/>
          <w:i/>
        </w:rPr>
        <w:t xml:space="preserve">A. </w:t>
      </w:r>
      <w:proofErr w:type="spellStart"/>
      <w:r w:rsidR="00B447B6" w:rsidRPr="00EC6FF3">
        <w:rPr>
          <w:rStyle w:val="unnamedstyle2000009char"/>
          <w:i/>
        </w:rPr>
        <w:t>duranguensis</w:t>
      </w:r>
      <w:proofErr w:type="spellEnd"/>
      <w:r w:rsidR="00B447B6" w:rsidRPr="00EC6FF3">
        <w:rPr>
          <w:rStyle w:val="unnamedstyle2000009char"/>
        </w:rPr>
        <w:t xml:space="preserve"> </w:t>
      </w:r>
      <w:proofErr w:type="spellStart"/>
      <w:r w:rsidR="00B447B6" w:rsidRPr="00EC6FF3">
        <w:rPr>
          <w:rStyle w:val="unnamedstyle2000009char"/>
        </w:rPr>
        <w:t>var</w:t>
      </w:r>
      <w:proofErr w:type="spellEnd"/>
      <w:r w:rsidR="00B447B6" w:rsidRPr="00EC6FF3">
        <w:rPr>
          <w:rStyle w:val="unnamedstyle2000009char"/>
        </w:rPr>
        <w:t xml:space="preserve">. </w:t>
      </w:r>
      <w:proofErr w:type="spellStart"/>
      <w:r w:rsidR="00B447B6" w:rsidRPr="00EC6FF3">
        <w:rPr>
          <w:rStyle w:val="unnamedstyle2000009char"/>
          <w:i/>
        </w:rPr>
        <w:t>coahuilensis</w:t>
      </w:r>
      <w:proofErr w:type="spellEnd"/>
      <w:r w:rsidR="00B447B6" w:rsidRPr="00EC6FF3">
        <w:rPr>
          <w:rStyle w:val="unnamedstyle2000009char"/>
        </w:rPr>
        <w:t xml:space="preserve"> </w:t>
      </w:r>
      <w:r w:rsidR="00B85336" w:rsidRPr="00EC6FF3">
        <w:rPr>
          <w:rStyle w:val="unnamedstyle2000009char"/>
        </w:rPr>
        <w:t xml:space="preserve">(I.M. </w:t>
      </w:r>
      <w:proofErr w:type="spellStart"/>
      <w:r w:rsidR="00B85336" w:rsidRPr="00EC6FF3">
        <w:rPr>
          <w:rStyle w:val="unnamedstyle2000009char"/>
        </w:rPr>
        <w:t>Johnst</w:t>
      </w:r>
      <w:proofErr w:type="spellEnd"/>
      <w:r w:rsidR="00B85336" w:rsidRPr="00EC6FF3">
        <w:rPr>
          <w:rStyle w:val="unnamedstyle2000009char"/>
        </w:rPr>
        <w:t xml:space="preserve">.) </w:t>
      </w:r>
      <w:proofErr w:type="spellStart"/>
      <w:r w:rsidR="00B85336" w:rsidRPr="00EC6FF3">
        <w:rPr>
          <w:rStyle w:val="unnamedstyle2000009char"/>
        </w:rPr>
        <w:t>Martinez</w:t>
      </w:r>
      <w:proofErr w:type="spellEnd"/>
      <w:r w:rsidR="00B85336" w:rsidRPr="00EC6FF3">
        <w:rPr>
          <w:rStyle w:val="unnamedstyle2000009char"/>
        </w:rPr>
        <w:t xml:space="preserve"> </w:t>
      </w:r>
      <w:r w:rsidR="00BF4D08">
        <w:rPr>
          <w:rStyle w:val="unnamedstyle2000009char"/>
        </w:rPr>
        <w:fldChar w:fldCharType="begin" w:fldLock="1"/>
      </w:r>
      <w:r w:rsidR="00BF4D08">
        <w:rPr>
          <w:rStyle w:val="unnamedstyle2000009char"/>
        </w:rPr>
        <w:instrText>ADDIN CSL_CITATION {"citationItems":[{"id":"ITEM-1","itemData":{"DOI":"10.17129/botsci.508","ISSN":"20074476","abstract":"&lt;p class=\"p1\"&gt;&lt;span class=\"s1\"&gt;En Mesoamérica y el norte de México, los oyameles o abetos (&lt;em&gt;Abies&lt;/em&gt;, Pinaceae) presentan una distribución disyunta en áreas montañosas y templadas. En esta área se han reconocido entre seis y diez especies de &lt;em&gt;Abies &lt;/em&gt;dependiendo de la propuesta taxonómica empleada; generalmente se considera que seis de éstas son endémicas a México y están incluidas en alguna categoría de riesgo. Dada esta incertidumbre taxonómica y la importancia económica del género (&lt;em&gt;Abies &lt;/em&gt;es el cuarto recurso maderable de México), se necesita tener información adicional que contribuya a su manejo sustentable. En este estudio se obtuvo los modelos de nicho ecológico para ocho de las especies y dos variedades de &lt;em&gt;Abies &lt;/em&gt;reconocidas en México (&lt;em&gt;A. concolor&lt;/em&gt;, &lt;em&gt;A. durangensis &lt;/em&gt;var. &lt;em&gt;duragensis&lt;/em&gt;, &lt;em&gt;A. durangensis &lt;/em&gt;var. &lt;em&gt;coahuilensis&lt;/em&gt;, &lt;em&gt;A. incki&lt;/em&gt;, &lt;em&gt;A. guatemalensis&lt;/em&gt;, &lt;em&gt;A. hickelii&lt;/em&gt;, &lt;em&gt;A. jaliscana&lt;/em&gt;, &lt;em&gt;A. religiosa &lt;/em&gt;y &lt;em&gt;A. vejari&lt;/em&gt;) a través del algoritmo de máxima entropía (Maxent) y utilizando variables bioclimáticas y topográficas provenientes de Worldclim, de Hydro k y datos depurados de presencia de diversas fuentes (CONABIO, GBIF, MEXU). Los resultados sugieren que &lt;em&gt;A. concolor &lt;/em&gt;tiene el nicho ecológico más diferenciado con respecto a los demás abetos mexicanos. Asimismo, se observó que, con excepción de &lt;em&gt;A. religiosa&lt;/em&gt;, el área de mayor idoneidad ambiental para todas las especies está fuera de la poligonal de algún área natural protegida ya sea federal o estatal, por lo que se proponen ampliar o crear nuevas áreas que protejan a estas especies. &lt;/span&gt;&lt;/p&gt;","author":[{"dropping-particle":"","family":"Martínez-Méndez","given":"Norberto","non-dropping-particle":"","parse-names":false,"suffix":""},{"dropping-particle":"","family":"Aguirre-Planter","given":"Erika","non-dropping-particle":"","parse-names":false,"suffix":""},{"dropping-particle":"","family":"Eguiarte","given":"Luis E.","non-dropping-particle":"","parse-names":false,"suffix":""},{"dropping-particle":"","family":"Jaramillo-Correa","given":"Juan Pablo","non-dropping-particle":"","parse-names":false,"suffix":""}],"container-title":"Botanical Sciences","id":"ITEM-1","issue":"1","issued":{"date-parts":[["2016"]]},"page":"362-371","publisher":"Sociedad Botanica de Mexico, A.C","title":"Modelado de nicho ecológico de las especies del género Abies (pinaceae) en México: Algunas implicaciones taxonómicas y para la conservación","type":"article-journal","volume":"94"},"uris":["http://www.mendeley.com/documents/?uuid=db53620f-b0fb-3371-9fa7-eaa9b03e6e13"]}],"mendeley":{"formattedCitation":"(Martínez-Méndez, Aguirre-Planter, Eguiarte, &amp; Jaramillo-Correa, 2016)","plainTextFormattedCitation":"(Martínez-Méndez, Aguirre-Planter, Eguiarte, &amp; Jaramillo-Correa, 2016)","previouslyFormattedCitation":"(Martínez-Méndez, Aguirre-Planter, Eguiarte, &amp; Jaramillo-Correa, 2016)"},"properties":{"noteIndex":0},"schema":"https://github.com/citation-style-language/schema/raw/master/csl-citation.json"}</w:instrText>
      </w:r>
      <w:r w:rsidR="00BF4D08">
        <w:rPr>
          <w:rStyle w:val="unnamedstyle2000009char"/>
        </w:rPr>
        <w:fldChar w:fldCharType="separate"/>
      </w:r>
      <w:r w:rsidR="00BF4D08" w:rsidRPr="00BF4D08">
        <w:rPr>
          <w:rStyle w:val="unnamedstyle2000009char"/>
          <w:noProof/>
        </w:rPr>
        <w:t>(Martínez-Méndez, Aguirre-Planter, Eguiarte, &amp; Jaramillo-Correa, 2016)</w:t>
      </w:r>
      <w:r w:rsidR="00BF4D08">
        <w:rPr>
          <w:rStyle w:val="unnamedstyle2000009char"/>
        </w:rPr>
        <w:fldChar w:fldCharType="end"/>
      </w:r>
      <w:r w:rsidR="00B447B6" w:rsidRPr="00EC6FF3">
        <w:rPr>
          <w:rStyle w:val="unnamedstyle2000009char"/>
        </w:rPr>
        <w:t xml:space="preserve">, y </w:t>
      </w:r>
      <w:r w:rsidR="00B447B6" w:rsidRPr="00EC6FF3">
        <w:rPr>
          <w:rStyle w:val="unnamedstyle2000009char"/>
          <w:i/>
        </w:rPr>
        <w:t>A.</w:t>
      </w:r>
      <w:r w:rsidR="00B447B6" w:rsidRPr="00EC6FF3">
        <w:rPr>
          <w:rStyle w:val="unnamedstyle2000009char"/>
        </w:rPr>
        <w:t xml:space="preserve"> </w:t>
      </w:r>
      <w:r w:rsidR="00B447B6" w:rsidRPr="00EC6FF3">
        <w:rPr>
          <w:rStyle w:val="unnamedstyle2000009char"/>
          <w:i/>
        </w:rPr>
        <w:t>religiosa</w:t>
      </w:r>
      <w:r w:rsidR="00B85336" w:rsidRPr="00EC6FF3">
        <w:rPr>
          <w:rStyle w:val="unnamedstyle2000009char"/>
          <w:i/>
        </w:rPr>
        <w:t xml:space="preserve"> </w:t>
      </w:r>
      <w:r w:rsidR="00B85336" w:rsidRPr="00EC6FF3">
        <w:rPr>
          <w:rStyle w:val="unnamedstyle2000009char"/>
        </w:rPr>
        <w:t xml:space="preserve">(Kunth) </w:t>
      </w:r>
      <w:proofErr w:type="spellStart"/>
      <w:r w:rsidR="00B85336" w:rsidRPr="00EC6FF3">
        <w:rPr>
          <w:rStyle w:val="unnamedstyle2000009char"/>
        </w:rPr>
        <w:t>Schltdl</w:t>
      </w:r>
      <w:proofErr w:type="spellEnd"/>
      <w:r w:rsidR="00B85336" w:rsidRPr="00EC6FF3">
        <w:rPr>
          <w:rStyle w:val="unnamedstyle2000009char"/>
        </w:rPr>
        <w:t xml:space="preserve"> &amp; Cham</w:t>
      </w:r>
      <w:r w:rsidR="00B447B6" w:rsidRPr="00EC6FF3">
        <w:rPr>
          <w:rStyle w:val="unnamedstyle2000009char"/>
        </w:rPr>
        <w:t xml:space="preserve"> </w:t>
      </w:r>
      <w:r w:rsidR="00081271">
        <w:rPr>
          <w:rStyle w:val="unnamedstyle2000009char"/>
        </w:rPr>
        <w:fldChar w:fldCharType="begin" w:fldLock="1"/>
      </w:r>
      <w:r w:rsidR="00081271">
        <w:rPr>
          <w:rStyle w:val="unnamedstyle2000009char"/>
        </w:rPr>
        <w:instrText>ADDIN CSL_CITATION {"citationItems":[{"id":"ITEM-1","itemData":{"URL":"https://www.conifers.org/pi/Abies_religiosa.php","accessed":{"date-parts":[["2019","2","15"]]},"author":[{"dropping-particle":"","family":"Earle","given":"Ch.J.","non-dropping-particle":"","parse-names":false,"suffix":""}],"id":"ITEM-1","issued":{"date-parts":[["2007"]]},"title":"Conifers of México. Abies religiosa (Kunth) Schlechtendahl et Chamisso 1830.","type":"webpage"},"uris":["http://www.mendeley.com/documents/?uuid=c4d6a4c6-9b90-32fd-91f9-beb3913b385a"]}],"mendeley":{"formattedCitation":"(Earle, 2007)","plainTextFormattedCitation":"(Earle, 2007)","previouslyFormattedCitation":"(Earle, 2007)"},"properties":{"noteIndex":0},"schema":"https://github.com/citation-style-language/schema/raw/master/csl-citation.json"}</w:instrText>
      </w:r>
      <w:r w:rsidR="00081271">
        <w:rPr>
          <w:rStyle w:val="unnamedstyle2000009char"/>
        </w:rPr>
        <w:fldChar w:fldCharType="separate"/>
      </w:r>
      <w:r w:rsidR="00081271" w:rsidRPr="00081271">
        <w:rPr>
          <w:rStyle w:val="unnamedstyle2000009char"/>
          <w:noProof/>
        </w:rPr>
        <w:t>(Earle, 2007)</w:t>
      </w:r>
      <w:r w:rsidR="00081271">
        <w:rPr>
          <w:rStyle w:val="unnamedstyle2000009char"/>
        </w:rPr>
        <w:fldChar w:fldCharType="end"/>
      </w:r>
      <w:r w:rsidR="00B447B6" w:rsidRPr="00EC6FF3">
        <w:rPr>
          <w:rStyle w:val="unnamedstyle2000009char"/>
        </w:rPr>
        <w:t xml:space="preserve">, </w:t>
      </w:r>
      <w:r w:rsidR="007A5E2C" w:rsidRPr="00EC6FF3">
        <w:rPr>
          <w:rStyle w:val="unnamedstyle2000009char"/>
        </w:rPr>
        <w:t xml:space="preserve">pero </w:t>
      </w:r>
      <w:r w:rsidR="00EB67E7" w:rsidRPr="00EC6FF3">
        <w:rPr>
          <w:rStyle w:val="unnamedstyle2000009char"/>
        </w:rPr>
        <w:t>formando parte</w:t>
      </w:r>
      <w:r w:rsidR="00B447B6" w:rsidRPr="00EC6FF3">
        <w:rPr>
          <w:rStyle w:val="unnamedstyle2000009char"/>
        </w:rPr>
        <w:t xml:space="preserve"> de bosques</w:t>
      </w:r>
      <w:r w:rsidR="00EB67E7" w:rsidRPr="00EC6FF3">
        <w:rPr>
          <w:rStyle w:val="unnamedstyle2000009char"/>
        </w:rPr>
        <w:t xml:space="preserve"> con dominancia de otras coníferas</w:t>
      </w:r>
      <w:r w:rsidR="00B447B6" w:rsidRPr="00EC6FF3">
        <w:rPr>
          <w:rStyle w:val="unnamedstyle2000009char"/>
        </w:rPr>
        <w:t>.</w:t>
      </w:r>
      <w:r w:rsidR="007C4EAB" w:rsidRPr="00EC6FF3">
        <w:rPr>
          <w:rStyle w:val="unnamedstyle2000009char"/>
        </w:rPr>
        <w:t xml:space="preserve"> </w:t>
      </w:r>
      <w:r w:rsidR="00A92784" w:rsidRPr="00EC6FF3">
        <w:rPr>
          <w:rStyle w:val="unnamedstyle2000009char"/>
        </w:rPr>
        <w:t>Por su parte, en</w:t>
      </w:r>
      <w:r w:rsidR="00B447B6" w:rsidRPr="00EC6FF3">
        <w:rPr>
          <w:rStyle w:val="unnamedstyle2000009char"/>
        </w:rPr>
        <w:t xml:space="preserve"> la Sierra de San Carlos, se presentan bosques monoespecíficos de </w:t>
      </w:r>
      <w:r w:rsidR="00B447B6" w:rsidRPr="00EC6FF3">
        <w:rPr>
          <w:rStyle w:val="unnamedstyle2000009char"/>
          <w:i/>
        </w:rPr>
        <w:t xml:space="preserve">A. </w:t>
      </w:r>
      <w:proofErr w:type="spellStart"/>
      <w:r w:rsidR="00B447B6" w:rsidRPr="00EC6FF3">
        <w:rPr>
          <w:rStyle w:val="unnamedstyle2000009char"/>
          <w:i/>
        </w:rPr>
        <w:t>guatemalensis</w:t>
      </w:r>
      <w:proofErr w:type="spellEnd"/>
      <w:r w:rsidR="00B447B6" w:rsidRPr="00EC6FF3">
        <w:rPr>
          <w:rStyle w:val="unnamedstyle2000009char"/>
        </w:rPr>
        <w:t xml:space="preserve"> </w:t>
      </w:r>
      <w:proofErr w:type="spellStart"/>
      <w:r w:rsidR="00B85336" w:rsidRPr="00EC6FF3">
        <w:rPr>
          <w:rStyle w:val="unnamedstyle2000009char"/>
        </w:rPr>
        <w:t>Redh</w:t>
      </w:r>
      <w:proofErr w:type="spellEnd"/>
      <w:r w:rsidR="00B85336" w:rsidRPr="00EC6FF3">
        <w:rPr>
          <w:rStyle w:val="unnamedstyle2000009char"/>
        </w:rPr>
        <w:t xml:space="preserve">., </w:t>
      </w:r>
      <w:r w:rsidRPr="00EC6FF3">
        <w:rPr>
          <w:rStyle w:val="unnamedstyle2000009char"/>
        </w:rPr>
        <w:t>en</w:t>
      </w:r>
      <w:r w:rsidR="00B447B6" w:rsidRPr="00EC6FF3">
        <w:rPr>
          <w:rStyle w:val="unnamedstyle2000009char"/>
        </w:rPr>
        <w:t xml:space="preserve"> altitudes de</w:t>
      </w:r>
      <w:r w:rsidR="00B447B6" w:rsidRPr="00D96DDD">
        <w:rPr>
          <w:rStyle w:val="unnamedstyle2000009char"/>
        </w:rPr>
        <w:t xml:space="preserve"> 1000 </w:t>
      </w:r>
      <w:r w:rsidR="00D832C7">
        <w:rPr>
          <w:rStyle w:val="unnamedstyle2000009char"/>
        </w:rPr>
        <w:t>m.s.n.m.</w:t>
      </w:r>
      <w:r w:rsidR="00B447B6" w:rsidRPr="00B447B6">
        <w:rPr>
          <w:rStyle w:val="unnamedstyle2000009char"/>
        </w:rPr>
        <w:t xml:space="preserve"> </w:t>
      </w:r>
      <w:r w:rsidR="00B447B6">
        <w:rPr>
          <w:rStyle w:val="unnamedstyle2000009char"/>
        </w:rPr>
        <w:t xml:space="preserve">en el </w:t>
      </w:r>
      <w:r w:rsidR="00B447B6" w:rsidRPr="00D96DDD">
        <w:rPr>
          <w:rStyle w:val="unnamedstyle2000009char"/>
        </w:rPr>
        <w:t>Cerro del Diente</w:t>
      </w:r>
      <w:r w:rsidR="00081271">
        <w:rPr>
          <w:rStyle w:val="unnamedstyle2000009char"/>
        </w:rPr>
        <w:fldChar w:fldCharType="begin" w:fldLock="1"/>
      </w:r>
      <w:r w:rsidR="00081271">
        <w:rPr>
          <w:rStyle w:val="unnamedstyle2000009char"/>
        </w:rPr>
        <w:instrText>ADDIN CSL_CITATION {"citationItems":[{"id":"ITEM-1","itemData":{"DOI":"10.21829/abm16.1991.624","ISSN":"0187-7151","abstract":"-","author":[{"dropping-particle":"","family":"Briones Villarreal","given":"Oscar Luis","non-dropping-particle":"","parse-names":false,"suffix":""}],"container-title":"Acta Botanica Mexicana","id":"ITEM-1","issue":"16","issued":{"date-parts":[["1991","1","1"]]},"page":"15","publisher":"Instituto de Ecologia, A.C.","title":"Sobre la flora, vegetación y fitogeografía de la Sierra de San Carlos, Tamaulipas","type":"article-journal"},"uris":["http://www.mendeley.com/documents/?uuid=7074d28c-d3b2-320d-a23e-a6d5e1030bed"]},{"id":"ITEM-2","itemData":{"author":[{"dropping-particle":"","family":"Cavazos","given":"C.","non-dropping-particle":"","parse-names":false,"suffix":""}],"id":"ITEM-2","issued":{"date-parts":[["2000"]]},"number-of-pages":"53","publisher":"Universidad Autónoma de Nuevo León","title":"Evaluación del bosque mesófilo de montaña en San Carlos, Tamaulipas.","type":"thesis"},"uris":["http://www.mendeley.com/documents/?uuid=11664632-853c-4574-b067-97bda7fded68"]},{"id":"ITEM-3","itemData":{"author":[{"dropping-particle":"","family":"Valdez, V.; Foroughbakhch, R; Alanís","given":"G.","non-dropping-particle":"","parse-names":false,"suffix":""}],"container-title":"Ciencia UANL","id":"ITEM-3","issue":"3","issued":{"date-parts":[["2003"]]},"page":"360-365","title":"Distribución relictual del bosque mesófilo de montaña en el Noreste de México","type":"article-journal","volume":"6"},"uris":["http://www.mendeley.com/documents/?uuid=fdd46a7e-9e56-4663-a3f0-f97ea87f78d0"]},{"id":"ITEM-4","itemData":{"author":[{"dropping-particle":"","family":"García","given":"J.","non-dropping-particle":"","parse-names":false,"suffix":""}],"id":"ITEM-4","issued":{"date-parts":[["2013"]]},"number-of-pages":"264","publisher":"Universidad Autónoma de Nuevo León","title":"Diversidad de Macromicetos en el estado de Tamaulipas, México.","type":"thesis"},"uris":["http://www.mendeley.com/documents/?uuid=99562d04-41dd-441c-8120-ff347df1d250"]}],"mendeley":{"formattedCitation":"(Briones Villarreal, 1991; Cavazos, 2000; García, 2013; Valdez, V.; Foroughbakhch, R; Alanís, 2003)","plainTextFormattedCitation":"(Briones Villarreal, 1991; Cavazos, 2000; García, 2013; Valdez, V.; Foroughbakhch, R; Alanís, 2003)","previouslyFormattedCitation":"(Briones Villarreal, 1991; Cavazos, 2000; García, 2013; Valdez, V.; Foroughbakhch, R; Alanís, 2003)"},"properties":{"noteIndex":0},"schema":"https://github.com/citation-style-language/schema/raw/master/csl-citation.json"}</w:instrText>
      </w:r>
      <w:r w:rsidR="00081271">
        <w:rPr>
          <w:rStyle w:val="unnamedstyle2000009char"/>
        </w:rPr>
        <w:fldChar w:fldCharType="separate"/>
      </w:r>
      <w:r w:rsidR="00081271" w:rsidRPr="00081271">
        <w:rPr>
          <w:rStyle w:val="unnamedstyle2000009char"/>
          <w:noProof/>
        </w:rPr>
        <w:t>(Briones Villarreal, 1991; Cavazos, 2000; García, 2013; Valdez, V.; Foroughbakhch, R; Alanís, 2003)</w:t>
      </w:r>
      <w:r w:rsidR="00081271">
        <w:rPr>
          <w:rStyle w:val="unnamedstyle2000009char"/>
        </w:rPr>
        <w:fldChar w:fldCharType="end"/>
      </w:r>
      <w:r w:rsidR="00081271">
        <w:rPr>
          <w:rStyle w:val="unnamedstyle2000009char"/>
        </w:rPr>
        <w:t>.</w:t>
      </w:r>
    </w:p>
    <w:p w14:paraId="6FDED6CA" w14:textId="5833C864" w:rsidR="0096188E" w:rsidRDefault="00547ECE" w:rsidP="00462B9F">
      <w:pPr>
        <w:pStyle w:val="font8"/>
        <w:spacing w:before="0" w:beforeAutospacing="0" w:after="0" w:afterAutospacing="0" w:line="360" w:lineRule="auto"/>
        <w:jc w:val="both"/>
        <w:textAlignment w:val="baseline"/>
        <w:rPr>
          <w:rStyle w:val="unnamedstyle2000009char"/>
        </w:rPr>
      </w:pPr>
      <w:r>
        <w:rPr>
          <w:rStyle w:val="unnamedstyle2000009char"/>
        </w:rPr>
        <w:lastRenderedPageBreak/>
        <w:t>Las cuatro</w:t>
      </w:r>
      <w:r w:rsidR="00B447B6">
        <w:rPr>
          <w:rStyle w:val="unnamedstyle2000009char"/>
        </w:rPr>
        <w:t xml:space="preserve"> especies </w:t>
      </w:r>
      <w:r>
        <w:rPr>
          <w:rStyle w:val="unnamedstyle2000009char"/>
        </w:rPr>
        <w:t>registradas para</w:t>
      </w:r>
      <w:r w:rsidR="002A5215" w:rsidRPr="002A5215">
        <w:rPr>
          <w:rStyle w:val="unnamedstyle2000009char"/>
        </w:rPr>
        <w:t xml:space="preserve"> </w:t>
      </w:r>
      <w:r w:rsidR="008D5EAC">
        <w:rPr>
          <w:rStyle w:val="unnamedstyle2000009char"/>
        </w:rPr>
        <w:t>Tamaulipas</w:t>
      </w:r>
      <w:r w:rsidR="00B447B6">
        <w:rPr>
          <w:rStyle w:val="unnamedstyle2000009char"/>
        </w:rPr>
        <w:t xml:space="preserve"> </w:t>
      </w:r>
      <w:r>
        <w:rPr>
          <w:rStyle w:val="unnamedstyle2000009char"/>
        </w:rPr>
        <w:t>s</w:t>
      </w:r>
      <w:r w:rsidR="00B447B6">
        <w:rPr>
          <w:rStyle w:val="unnamedstyle2000009char"/>
        </w:rPr>
        <w:t>e encuentra</w:t>
      </w:r>
      <w:r>
        <w:rPr>
          <w:rStyle w:val="unnamedstyle2000009char"/>
        </w:rPr>
        <w:t xml:space="preserve">n enlistadas por la </w:t>
      </w:r>
      <w:r w:rsidR="00081271">
        <w:rPr>
          <w:rStyle w:val="unnamedstyle2000009char"/>
        </w:rPr>
        <w:fldChar w:fldCharType="begin" w:fldLock="1"/>
      </w:r>
      <w:r w:rsidR="00081271">
        <w:rPr>
          <w:rStyle w:val="unnamedstyle2000009char"/>
        </w:rPr>
        <w:instrText>ADDIN CSL_CITATION {"citationItems":[{"id":"ITEM-1","itemData":{"URL":"www.iucnredlist.org.","author":[{"dropping-particle":"","family":"IUCN","given":"","non-dropping-particle":"","parse-names":false,"suffix":""}],"container-title":"International Union for Conservation of Nature","id":"ITEM-1","issued":{"date-parts":[["2016"]]},"title":"The IUCN Red List of Threatened Species. Versión 2016-1","type":"webpage"},"uris":["http://www.mendeley.com/documents/?uuid=56a47e60-c629-460d-b939-0817e3b45d4f"]}],"mendeley":{"formattedCitation":"(IUCN, 2016)","plainTextFormattedCitation":"(IUCN, 2016)","previouslyFormattedCitation":"(IUCN, 2016)"},"properties":{"noteIndex":0},"schema":"https://github.com/citation-style-language/schema/raw/master/csl-citation.json"}</w:instrText>
      </w:r>
      <w:r w:rsidR="00081271">
        <w:rPr>
          <w:rStyle w:val="unnamedstyle2000009char"/>
        </w:rPr>
        <w:fldChar w:fldCharType="separate"/>
      </w:r>
      <w:r w:rsidR="00081271" w:rsidRPr="00081271">
        <w:rPr>
          <w:rStyle w:val="unnamedstyle2000009char"/>
          <w:noProof/>
        </w:rPr>
        <w:t>(IUCN, 2016)</w:t>
      </w:r>
      <w:r w:rsidR="00081271">
        <w:rPr>
          <w:rStyle w:val="unnamedstyle2000009char"/>
        </w:rPr>
        <w:fldChar w:fldCharType="end"/>
      </w:r>
      <w:r>
        <w:rPr>
          <w:rStyle w:val="unnamedstyle2000009char"/>
        </w:rPr>
        <w:t xml:space="preserve"> bajo diferentes categorías</w:t>
      </w:r>
      <w:r w:rsidR="000A3D63">
        <w:rPr>
          <w:rStyle w:val="unnamedstyle2000009char"/>
        </w:rPr>
        <w:t xml:space="preserve">. </w:t>
      </w:r>
      <w:r w:rsidR="00A92784">
        <w:rPr>
          <w:rStyle w:val="unnamedstyle2000009char"/>
        </w:rPr>
        <w:t xml:space="preserve"> Pero en México dos de ellas se encuentran bajo protección, de</w:t>
      </w:r>
      <w:r w:rsidR="0096188E">
        <w:rPr>
          <w:rStyle w:val="unnamedstyle2000009char"/>
        </w:rPr>
        <w:t xml:space="preserve"> acuerdo a </w:t>
      </w:r>
      <w:r w:rsidR="00A92784">
        <w:rPr>
          <w:rStyle w:val="unnamedstyle2000009char"/>
        </w:rPr>
        <w:t xml:space="preserve">la  </w:t>
      </w:r>
      <w:r w:rsidR="00081271">
        <w:rPr>
          <w:rStyle w:val="unnamedstyle2000009char"/>
        </w:rPr>
        <w:fldChar w:fldCharType="begin" w:fldLock="1"/>
      </w:r>
      <w:r w:rsidR="00081271">
        <w:rPr>
          <w:rStyle w:val="unnamedstyle2000009char"/>
        </w:rPr>
        <w:instrText>ADDIN CSL_CITATION {"citationItems":[{"id":"ITEM-1","itemData":{"author":[{"dropping-particle":"","family":"SEMARNAT","given":"","non-dropping-particle":"","parse-names":false,"suffix":""}],"container-title":"Secretaría de Medio Ambiente y Recursos Naturales","id":"ITEM-1","issued":{"date-parts":[["2010"]]},"title":"Norma Oficial Mexicana NOM–059–SEMARNAT-2010, Protección ambiental–Especies nativas de México de flora y fauna silvestre–Categorías de riesgo y especificaciones para su inclusión, exclusión o cambio–Lista de especies en riesgo.","type":"webpage"},"uris":["http://www.mendeley.com/documents/?uuid=53e4726d-a538-45c5-957c-348c4e0b6c79"]}],"mendeley":{"formattedCitation":"(SEMARNAT, 2010)","plainTextFormattedCitation":"(SEMARNAT, 2010)","previouslyFormattedCitation":"(SEMARNAT, 2010)"},"properties":{"noteIndex":0},"schema":"https://github.com/citation-style-language/schema/raw/master/csl-citation.json"}</w:instrText>
      </w:r>
      <w:r w:rsidR="00081271">
        <w:rPr>
          <w:rStyle w:val="unnamedstyle2000009char"/>
        </w:rPr>
        <w:fldChar w:fldCharType="separate"/>
      </w:r>
      <w:r w:rsidR="00081271" w:rsidRPr="00081271">
        <w:rPr>
          <w:rStyle w:val="unnamedstyle2000009char"/>
          <w:noProof/>
        </w:rPr>
        <w:t>(SEMARNAT, 2010)</w:t>
      </w:r>
      <w:r w:rsidR="00081271">
        <w:rPr>
          <w:rStyle w:val="unnamedstyle2000009char"/>
        </w:rPr>
        <w:fldChar w:fldCharType="end"/>
      </w:r>
      <w:r w:rsidR="00081271">
        <w:rPr>
          <w:rStyle w:val="unnamedstyle2000009char"/>
        </w:rPr>
        <w:t>:</w:t>
      </w:r>
      <w:r>
        <w:rPr>
          <w:rStyle w:val="unnamedstyle2000009char"/>
        </w:rPr>
        <w:t xml:space="preserve"> </w:t>
      </w:r>
      <w:r w:rsidRPr="002A5215">
        <w:rPr>
          <w:rStyle w:val="unnamedstyle2000009char"/>
          <w:i/>
        </w:rPr>
        <w:t>A</w:t>
      </w:r>
      <w:r w:rsidR="009679E7">
        <w:rPr>
          <w:rStyle w:val="unnamedstyle2000009char"/>
          <w:i/>
        </w:rPr>
        <w:t>.</w:t>
      </w:r>
      <w:r w:rsidRPr="002A5215">
        <w:rPr>
          <w:rStyle w:val="unnamedstyle2000009char"/>
          <w:i/>
        </w:rPr>
        <w:t xml:space="preserve"> </w:t>
      </w:r>
      <w:proofErr w:type="spellStart"/>
      <w:r w:rsidRPr="002A5215">
        <w:rPr>
          <w:rStyle w:val="unnamedstyle2000009char"/>
          <w:i/>
        </w:rPr>
        <w:t>vejarii</w:t>
      </w:r>
      <w:proofErr w:type="spellEnd"/>
      <w:r w:rsidR="00A92784">
        <w:rPr>
          <w:rStyle w:val="unnamedstyle2000009char"/>
          <w:i/>
        </w:rPr>
        <w:t>,</w:t>
      </w:r>
      <w:r w:rsidR="0096188E">
        <w:rPr>
          <w:rStyle w:val="unnamedstyle2000009char"/>
        </w:rPr>
        <w:t xml:space="preserve"> </w:t>
      </w:r>
      <w:r w:rsidR="00A92784">
        <w:rPr>
          <w:rStyle w:val="unnamedstyle2000009char"/>
        </w:rPr>
        <w:t xml:space="preserve">que </w:t>
      </w:r>
      <w:r w:rsidR="0096188E">
        <w:rPr>
          <w:rStyle w:val="unnamedstyle2000009char"/>
        </w:rPr>
        <w:t xml:space="preserve">es </w:t>
      </w:r>
      <w:r>
        <w:rPr>
          <w:rStyle w:val="unnamedstyle2000009char"/>
        </w:rPr>
        <w:t xml:space="preserve"> </w:t>
      </w:r>
      <w:r w:rsidR="0096188E" w:rsidRPr="002A5215">
        <w:rPr>
          <w:rStyle w:val="unnamedstyle2000009char"/>
        </w:rPr>
        <w:t>catalogada como amenazada y endémica para México</w:t>
      </w:r>
      <w:r w:rsidR="0096188E">
        <w:rPr>
          <w:rStyle w:val="unnamedstyle2000009char"/>
        </w:rPr>
        <w:t>, y</w:t>
      </w:r>
      <w:r w:rsidR="0096188E" w:rsidRPr="002A5215">
        <w:rPr>
          <w:rStyle w:val="unnamedstyle2000009char"/>
          <w:i/>
        </w:rPr>
        <w:t xml:space="preserve"> </w:t>
      </w:r>
      <w:r w:rsidRPr="002A5215">
        <w:rPr>
          <w:rStyle w:val="unnamedstyle2000009char"/>
          <w:i/>
        </w:rPr>
        <w:t xml:space="preserve">A. </w:t>
      </w:r>
      <w:proofErr w:type="spellStart"/>
      <w:r w:rsidRPr="002A5215">
        <w:rPr>
          <w:rStyle w:val="unnamedstyle2000009char"/>
          <w:i/>
        </w:rPr>
        <w:t>guatemalensis</w:t>
      </w:r>
      <w:proofErr w:type="spellEnd"/>
      <w:r w:rsidR="00A92784">
        <w:rPr>
          <w:rStyle w:val="unnamedstyle2000009char"/>
          <w:i/>
        </w:rPr>
        <w:t>,</w:t>
      </w:r>
      <w:r>
        <w:rPr>
          <w:rStyle w:val="unnamedstyle2000009char"/>
        </w:rPr>
        <w:t xml:space="preserve">  </w:t>
      </w:r>
      <w:r w:rsidR="0096188E" w:rsidRPr="002A5215">
        <w:rPr>
          <w:rStyle w:val="unnamedstyle2000009char"/>
        </w:rPr>
        <w:t>en peligro de extinción</w:t>
      </w:r>
      <w:r w:rsidR="000A3D63">
        <w:rPr>
          <w:rStyle w:val="unnamedstyle2000009char"/>
        </w:rPr>
        <w:t xml:space="preserve">. Resaltando que estas dos especies son las dominantes de los bosques de </w:t>
      </w:r>
      <w:proofErr w:type="spellStart"/>
      <w:r w:rsidR="00A13DA8" w:rsidRPr="00A13DA8">
        <w:rPr>
          <w:rStyle w:val="unnamedstyle2000009char"/>
          <w:i/>
        </w:rPr>
        <w:t>Abies</w:t>
      </w:r>
      <w:proofErr w:type="spellEnd"/>
      <w:r w:rsidR="000A3D63">
        <w:rPr>
          <w:rStyle w:val="unnamedstyle2000009char"/>
        </w:rPr>
        <w:t xml:space="preserve"> del estado.</w:t>
      </w:r>
      <w:r w:rsidR="0096188E">
        <w:rPr>
          <w:rStyle w:val="unnamedstyle2000009char"/>
        </w:rPr>
        <w:t xml:space="preserve"> </w:t>
      </w:r>
    </w:p>
    <w:p w14:paraId="52E2F7AC" w14:textId="014257E0" w:rsidR="006C3DB4" w:rsidRPr="00E64AA1" w:rsidRDefault="00EF49C8" w:rsidP="0069017E">
      <w:pPr>
        <w:pStyle w:val="font8"/>
        <w:spacing w:before="0" w:beforeAutospacing="0" w:after="0" w:afterAutospacing="0" w:line="360" w:lineRule="auto"/>
        <w:jc w:val="both"/>
        <w:textAlignment w:val="baseline"/>
      </w:pPr>
      <w:r>
        <w:t xml:space="preserve">La falta de estudios geográficos que determinen la distribución relicta de estos bosques </w:t>
      </w:r>
      <w:r w:rsidR="00D1093B">
        <w:t>en Tamaulipas</w:t>
      </w:r>
      <w:r w:rsidR="00F3096A">
        <w:t xml:space="preserve"> </w:t>
      </w:r>
      <w:r>
        <w:t>y otros aspectos ecol</w:t>
      </w:r>
      <w:r w:rsidR="00D1093B">
        <w:t>ógicos, está</w:t>
      </w:r>
      <w:r w:rsidR="00560B1E">
        <w:t xml:space="preserve"> dada</w:t>
      </w:r>
      <w:r w:rsidR="00D1093B">
        <w:t xml:space="preserve"> por su difícil acceso</w:t>
      </w:r>
      <w:r w:rsidR="00F3096A">
        <w:t xml:space="preserve"> territorial </w:t>
      </w:r>
      <w:r w:rsidR="00560B1E">
        <w:t>debido a la orografía y altitud; además</w:t>
      </w:r>
      <w:r w:rsidR="00CE4FC0">
        <w:t>,</w:t>
      </w:r>
      <w:r w:rsidR="00560B1E">
        <w:t xml:space="preserve"> sus</w:t>
      </w:r>
      <w:r w:rsidR="00D1093B">
        <w:t xml:space="preserve"> </w:t>
      </w:r>
      <w:r w:rsidR="00CE4FC0">
        <w:t>superficies</w:t>
      </w:r>
      <w:r w:rsidR="00D1093B">
        <w:t xml:space="preserve"> </w:t>
      </w:r>
      <w:r w:rsidR="00560B1E">
        <w:t xml:space="preserve">son </w:t>
      </w:r>
      <w:r w:rsidR="00D1093B">
        <w:t>menores</w:t>
      </w:r>
      <w:r w:rsidR="00CE4FC0">
        <w:t xml:space="preserve"> a las cinco hectáreas que </w:t>
      </w:r>
      <w:r w:rsidR="00CE4FC0" w:rsidRPr="00BB018F">
        <w:t>representan</w:t>
      </w:r>
      <w:r w:rsidR="00D1093B" w:rsidRPr="00BB018F">
        <w:t xml:space="preserve"> </w:t>
      </w:r>
      <w:r w:rsidR="00CE4FC0" w:rsidRPr="00BB018F">
        <w:t>e</w:t>
      </w:r>
      <w:r w:rsidR="00D1093B" w:rsidRPr="00BB018F">
        <w:t>l área mínima cartografiable</w:t>
      </w:r>
      <w:r w:rsidR="00CE4FC0" w:rsidRPr="00BB018F">
        <w:t xml:space="preserve"> </w:t>
      </w:r>
      <w:r w:rsidR="00F220D1" w:rsidRPr="00BB018F">
        <w:t>de la</w:t>
      </w:r>
      <w:r w:rsidR="00CE4FC0" w:rsidRPr="00BB018F">
        <w:t xml:space="preserve"> escala 1:250000</w:t>
      </w:r>
      <w:r w:rsidR="00F220D1" w:rsidRPr="00BB018F">
        <w:t>,</w:t>
      </w:r>
      <w:r w:rsidR="00CE4FC0" w:rsidRPr="00BB018F">
        <w:t xml:space="preserve"> en que se encuentran</w:t>
      </w:r>
      <w:r w:rsidR="00D1093B" w:rsidRPr="00BB018F">
        <w:t xml:space="preserve"> los mapas de uso de suelo y vegetación</w:t>
      </w:r>
      <w:r w:rsidR="00F220D1" w:rsidRPr="00BB018F">
        <w:t xml:space="preserve"> oficiales</w:t>
      </w:r>
      <w:r w:rsidR="00081271">
        <w:t xml:space="preserve"> </w:t>
      </w:r>
      <w:r w:rsidR="00081271">
        <w:fldChar w:fldCharType="begin" w:fldLock="1"/>
      </w:r>
      <w:r w:rsidR="00081271">
        <w:instrText>ADDIN CSL_CITATION {"citationItems":[{"id":"ITEM-1","itemData":{"URL":"http://www.beta.inegi.org.mx/temas/mapas/usosuelo/","author":[{"dropping-particle":"","family":"INEGI","given":"Instituto Nacional de Estadística y Geografía","non-dropping-particle":"","parse-names":false,"suffix":""}],"id":"ITEM-1","issued":{"date-parts":[["2013"]]},"title":"Carta de Vegetación y Uso del Suelo, Serie V. Datos vectoriales","type":"webpage"},"uris":["http://www.mendeley.com/documents/?uuid=604ea6d6-5f0b-40b4-8216-ca9200b488e7"]}],"mendeley":{"formattedCitation":"(INEGI, 2013)","plainTextFormattedCitation":"(INEGI, 2013)","previouslyFormattedCitation":"(INEGI, 2013)"},"properties":{"noteIndex":0},"schema":"https://github.com/citation-style-language/schema/raw/master/csl-citation.json"}</w:instrText>
      </w:r>
      <w:r w:rsidR="00081271">
        <w:fldChar w:fldCharType="separate"/>
      </w:r>
      <w:r w:rsidR="00081271" w:rsidRPr="00081271">
        <w:rPr>
          <w:noProof/>
        </w:rPr>
        <w:t>(INEGI, 2013)</w:t>
      </w:r>
      <w:r w:rsidR="00081271">
        <w:fldChar w:fldCharType="end"/>
      </w:r>
      <w:r w:rsidR="00560B1E" w:rsidRPr="00BB018F">
        <w:t xml:space="preserve">. </w:t>
      </w:r>
      <w:r w:rsidR="00F220D1" w:rsidRPr="00BB018F">
        <w:t>Sin embargo, su análisis a escalas más detalladas se posibilitan con e</w:t>
      </w:r>
      <w:r w:rsidR="00244E34" w:rsidRPr="00BB018F">
        <w:t>l</w:t>
      </w:r>
      <w:r w:rsidR="00FE2501" w:rsidRPr="00BB018F">
        <w:t xml:space="preserve"> uso de Sistemas de Información Geográfica (SIG)</w:t>
      </w:r>
      <w:r w:rsidR="00244E34" w:rsidRPr="00BB018F">
        <w:t xml:space="preserve"> </w:t>
      </w:r>
      <w:r w:rsidR="00F220D1" w:rsidRPr="00BB018F">
        <w:t>e</w:t>
      </w:r>
      <w:r w:rsidR="00244E34" w:rsidRPr="00BB018F">
        <w:t xml:space="preserve"> información satelital</w:t>
      </w:r>
      <w:r w:rsidR="00560B1E" w:rsidRPr="00BB018F">
        <w:t xml:space="preserve">, y </w:t>
      </w:r>
      <w:r w:rsidR="00F220D1" w:rsidRPr="00BB018F">
        <w:t>con el uso de</w:t>
      </w:r>
      <w:r w:rsidR="00244E34" w:rsidRPr="00BB018F">
        <w:t xml:space="preserve"> herramientas de modelación</w:t>
      </w:r>
      <w:r w:rsidR="00560B1E" w:rsidRPr="00BB018F">
        <w:t xml:space="preserve"> </w:t>
      </w:r>
      <w:r w:rsidR="00F220D1" w:rsidRPr="00BB018F">
        <w:t xml:space="preserve">territorial, un SIG </w:t>
      </w:r>
      <w:r w:rsidR="00560B1E" w:rsidRPr="00BB018F">
        <w:t>permite conocer</w:t>
      </w:r>
      <w:r w:rsidR="00244E34" w:rsidRPr="00BB018F">
        <w:t xml:space="preserve"> </w:t>
      </w:r>
      <w:r w:rsidR="00F220D1" w:rsidRPr="00BB018F">
        <w:t>la</w:t>
      </w:r>
      <w:r w:rsidR="00244E34" w:rsidRPr="00BB018F">
        <w:t xml:space="preserve"> distribución </w:t>
      </w:r>
      <w:r w:rsidR="00F02187" w:rsidRPr="00BB018F">
        <w:t>espacial y temporal</w:t>
      </w:r>
      <w:r w:rsidR="00F220D1" w:rsidRPr="00BB018F">
        <w:t xml:space="preserve"> del área de estudio</w:t>
      </w:r>
      <w:r w:rsidR="00081271">
        <w:t xml:space="preserve"> </w:t>
      </w:r>
      <w:r w:rsidR="00081271">
        <w:fldChar w:fldCharType="begin" w:fldLock="1"/>
      </w:r>
      <w:r w:rsidR="00081271">
        <w:instrText>ADDIN CSL_CITATION {"citationItems":[{"id":"ITEM-1","itemData":{"author":[{"dropping-particle":"","family":"Chuvieco","given":"E.","non-dropping-particle":"","parse-names":false,"suffix":""}],"edition":"Tercera","id":"ITEM-1","issued":{"date-parts":[["2011"]]},"number-of-pages":"594","publisher":"Editorial Ariel","publisher-place":"Barcelona, España","title":"Teledetección Ambiental. La observación de la tierra desde el espacio.","type":"book"},"uris":["http://www.mendeley.com/documents/?uuid=99987381-a7db-4478-b30c-0c271281278c"]}],"mendeley":{"formattedCitation":"(Chuvieco, 2011)","plainTextFormattedCitation":"(Chuvieco, 2011)","previouslyFormattedCitation":"(Chuvieco, 2011)"},"properties":{"noteIndex":0},"schema":"https://github.com/citation-style-language/schema/raw/master/csl-citation.json"}</w:instrText>
      </w:r>
      <w:r w:rsidR="00081271">
        <w:fldChar w:fldCharType="separate"/>
      </w:r>
      <w:r w:rsidR="00081271" w:rsidRPr="00081271">
        <w:rPr>
          <w:noProof/>
        </w:rPr>
        <w:t>(Chuvieco, 2011)</w:t>
      </w:r>
      <w:r w:rsidR="00081271">
        <w:fldChar w:fldCharType="end"/>
      </w:r>
      <w:r w:rsidR="00E65FFF" w:rsidRPr="00BB018F">
        <w:t xml:space="preserve">. </w:t>
      </w:r>
      <w:r w:rsidR="00F220D1" w:rsidRPr="00E64AA1">
        <w:t>Por lo tanto, l</w:t>
      </w:r>
      <w:r w:rsidR="001F79FE" w:rsidRPr="00E64AA1">
        <w:t xml:space="preserve">a generación de </w:t>
      </w:r>
      <w:r w:rsidR="00771927" w:rsidRPr="00E64AA1">
        <w:t>un modelo ecológico</w:t>
      </w:r>
      <w:r w:rsidR="00C83280" w:rsidRPr="00E64AA1">
        <w:t xml:space="preserve"> </w:t>
      </w:r>
      <w:r w:rsidR="003C26E9" w:rsidRPr="00E64AA1">
        <w:t>explícitamente espacial</w:t>
      </w:r>
      <w:r w:rsidR="00E64AA1">
        <w:fldChar w:fldCharType="begin" w:fldLock="1"/>
      </w:r>
      <w:r w:rsidR="007447BE">
        <w:instrText>ADDIN CSL_CITATION {"citationItems":[{"id":"ITEM-1","itemData":{"author":[{"dropping-particle":"","family":"Zavala, M.A.;Díaz-Sierra, R.; Purves, D.; Zea, G.E.; Urbieta","given":"I.R.","non-dropping-particle":"","parse-names":false,"suffix":""}],"container-title":"Ecosistemas","id":"ITEM-1","issue":"3","issued":{"date-parts":[["2006"]]},"page":"88-99","title":"Modelos espacialmente explícitos","type":"article-journal","volume":"15"},"uris":["http://www.mendeley.com/documents/?uuid=5b0653d7-0752-402e-99fc-32be40c52224"]}],"mendeley":{"formattedCitation":"(Zavala, M.A.;Díaz-Sierra, R.; Purves, D.; Zea, G.E.; Urbieta, 2006)","manualFormatting":" (Zavala, M.A.;Díaz-Sierra, R.; Purves, D.; Zea, G.E.; Urbieta, 2006)","plainTextFormattedCitation":"(Zavala, M.A.;Díaz-Sierra, R.; Purves, D.; Zea, G.E.; Urbieta, 2006)","previouslyFormattedCitation":"(Zavala, M.A.;Díaz-Sierra, R.; Purves, D.; Zea, G.E.; Urbieta, 2006)"},"properties":{"noteIndex":0},"schema":"https://github.com/citation-style-language/schema/raw/master/csl-citation.json"}</w:instrText>
      </w:r>
      <w:r w:rsidR="00E64AA1">
        <w:fldChar w:fldCharType="separate"/>
      </w:r>
      <w:r w:rsidR="00E64AA1">
        <w:rPr>
          <w:noProof/>
        </w:rPr>
        <w:t xml:space="preserve"> </w:t>
      </w:r>
      <w:r w:rsidR="00E64AA1" w:rsidRPr="00E64AA1">
        <w:rPr>
          <w:noProof/>
        </w:rPr>
        <w:t>(Zavala, M.A.;Díaz-Sierra, R.; Purves, D.; Zea, G.E.; Urbieta, 2006)</w:t>
      </w:r>
      <w:r w:rsidR="00E64AA1">
        <w:fldChar w:fldCharType="end"/>
      </w:r>
      <w:r w:rsidR="003C26E9" w:rsidRPr="00E64AA1">
        <w:t xml:space="preserve">, y </w:t>
      </w:r>
      <w:r w:rsidR="00C83280" w:rsidRPr="00E64AA1">
        <w:t>sustentado en el análisis de variables ambientales</w:t>
      </w:r>
      <w:r w:rsidR="003C26E9" w:rsidRPr="00E64AA1">
        <w:t>,</w:t>
      </w:r>
      <w:r w:rsidR="001F79FE" w:rsidRPr="00E64AA1">
        <w:t xml:space="preserve"> facilita el </w:t>
      </w:r>
      <w:r w:rsidR="003C26E9" w:rsidRPr="00E64AA1">
        <w:t>estudio y comprensión</w:t>
      </w:r>
      <w:r w:rsidR="001F79FE" w:rsidRPr="00E64AA1">
        <w:t xml:space="preserve"> de los ecosistemas</w:t>
      </w:r>
      <w:r w:rsidR="003C26E9" w:rsidRPr="00E64AA1">
        <w:t>,</w:t>
      </w:r>
      <w:r w:rsidR="001F79FE" w:rsidRPr="00E64AA1">
        <w:t xml:space="preserve"> a través de mapa</w:t>
      </w:r>
      <w:r w:rsidR="00F220D1" w:rsidRPr="00E64AA1">
        <w:t>s</w:t>
      </w:r>
      <w:r w:rsidR="001F79FE" w:rsidRPr="00E64AA1">
        <w:t xml:space="preserve"> de distribución a mayor detalle</w:t>
      </w:r>
      <w:r w:rsidR="003C26E9" w:rsidRPr="00E64AA1">
        <w:t xml:space="preserve"> y su</w:t>
      </w:r>
      <w:r w:rsidR="00F220D1" w:rsidRPr="00E64AA1">
        <w:t>s</w:t>
      </w:r>
      <w:r w:rsidR="003C26E9" w:rsidRPr="00E64AA1">
        <w:t xml:space="preserve"> base</w:t>
      </w:r>
      <w:r w:rsidR="00F220D1" w:rsidRPr="00E64AA1">
        <w:t>s</w:t>
      </w:r>
      <w:r w:rsidR="003C26E9" w:rsidRPr="00E64AA1">
        <w:t xml:space="preserve"> de datos asociada</w:t>
      </w:r>
      <w:r w:rsidR="00F220D1" w:rsidRPr="00E64AA1">
        <w:t>s</w:t>
      </w:r>
      <w:r w:rsidR="003C26E9" w:rsidRPr="00E64AA1">
        <w:t xml:space="preserve"> </w:t>
      </w:r>
      <w:r w:rsidR="00081271" w:rsidRPr="00E64AA1">
        <w:fldChar w:fldCharType="begin" w:fldLock="1"/>
      </w:r>
      <w:r w:rsidR="00081271" w:rsidRPr="00E64AA1">
        <w:instrText>ADDIN CSL_CITATION {"citationItems":[{"id":"ITEM-1","itemData":{"author":[{"dropping-particle":"","family":"Lambin","given":"E.F.","non-dropping-particle":"","parse-names":false,"suffix":""}],"id":"ITEM-1","issued":{"date-parts":[["1994"]]},"number-of-pages":"113","publisher-place":"Luxemburg","title":"Modelling deforestation processes: a review. Tropical Ecosystem Environment Observations by Satelites TREES Series B.","type":"report"},"uris":["http://www.mendeley.com/documents/?uuid=55300c35-ec99-4a2d-a3c7-9dc97acfc0e1"]}],"mendeley":{"formattedCitation":"(Lambin, 1994)","plainTextFormattedCitation":"(Lambin, 1994)","previouslyFormattedCitation":"(Lambin, 1994)"},"properties":{"noteIndex":0},"schema":"https://github.com/citation-style-language/schema/raw/master/csl-citation.json"}</w:instrText>
      </w:r>
      <w:r w:rsidR="00081271" w:rsidRPr="00E64AA1">
        <w:fldChar w:fldCharType="separate"/>
      </w:r>
      <w:r w:rsidR="00081271" w:rsidRPr="00E64AA1">
        <w:rPr>
          <w:noProof/>
        </w:rPr>
        <w:t>(Lambin, 1994)</w:t>
      </w:r>
      <w:r w:rsidR="00081271" w:rsidRPr="00E64AA1">
        <w:fldChar w:fldCharType="end"/>
      </w:r>
      <w:r w:rsidR="00081271" w:rsidRPr="00E64AA1">
        <w:t>.</w:t>
      </w:r>
    </w:p>
    <w:p w14:paraId="684457BA" w14:textId="77D63B2A" w:rsidR="003C26E9" w:rsidRPr="002D4E19" w:rsidRDefault="00DD0E97" w:rsidP="0069017E">
      <w:pPr>
        <w:pStyle w:val="font8"/>
        <w:spacing w:before="0" w:beforeAutospacing="0" w:after="0" w:afterAutospacing="0" w:line="360" w:lineRule="auto"/>
        <w:jc w:val="both"/>
        <w:textAlignment w:val="baseline"/>
      </w:pPr>
      <w:r>
        <w:t>Este tipo de modelos</w:t>
      </w:r>
      <w:r w:rsidR="00EC40B2">
        <w:t xml:space="preserve"> </w:t>
      </w:r>
      <w:r w:rsidR="006C3DB4">
        <w:t>han sido</w:t>
      </w:r>
      <w:r w:rsidR="00612EE6">
        <w:t xml:space="preserve"> de gran utilidad </w:t>
      </w:r>
      <w:r w:rsidR="006E251F">
        <w:t xml:space="preserve">para México, particularmente </w:t>
      </w:r>
      <w:r w:rsidR="00612EE6">
        <w:t xml:space="preserve">en zonas con </w:t>
      </w:r>
      <w:r w:rsidR="006C3DB4">
        <w:t xml:space="preserve">orografía </w:t>
      </w:r>
      <w:r w:rsidR="00612EE6">
        <w:t>compleja e inaccesible,</w:t>
      </w:r>
      <w:r w:rsidR="00612EE6" w:rsidRPr="00D96DDD">
        <w:t xml:space="preserve"> </w:t>
      </w:r>
      <w:r w:rsidR="00612EE6">
        <w:t>donde</w:t>
      </w:r>
      <w:r w:rsidR="00612EE6" w:rsidRPr="00D96DDD">
        <w:t xml:space="preserve"> es </w:t>
      </w:r>
      <w:r w:rsidR="00EC40B2">
        <w:t>difícil</w:t>
      </w:r>
      <w:r w:rsidR="00612EE6" w:rsidRPr="00D96DDD">
        <w:t xml:space="preserve"> obtener información de campo </w:t>
      </w:r>
      <w:r w:rsidR="00645E09">
        <w:fldChar w:fldCharType="begin" w:fldLock="1"/>
      </w:r>
      <w:r w:rsidR="00B0760B">
        <w:instrText>ADDIN CSL_CITATION {"citationItems":[{"id":"ITEM-1","itemData":{"URL":"https://www.uv.mx/personal/mgamez/files/2010/07/guia-version-germoplasma.pdf","author":[{"dropping-particle":"","family":"Gámez","given":"R.","non-dropping-particle":"","parse-names":false,"suffix":""}],"container-title":"Universidad Veracruzana","id":"ITEM-1","issued":{"date-parts":[["2011"]]},"page":"38","title":"Guía para la elaboración de mapas de distribución potencial","type":"webpage"},"uris":["http://www.mendeley.com/documents/?uuid=dce36928-a483-470e-b7ab-813017da89d6"]}],"mendeley":{"formattedCitation":"(Gámez, 2011)","plainTextFormattedCitation":"(Gámez, 2011)","previouslyFormattedCitation":"(Gámez, 2011)"},"properties":{"noteIndex":0},"schema":"https://github.com/citation-style-language/schema/raw/master/csl-citation.json"}</w:instrText>
      </w:r>
      <w:r w:rsidR="00645E09">
        <w:fldChar w:fldCharType="separate"/>
      </w:r>
      <w:r w:rsidR="00645E09" w:rsidRPr="00645E09">
        <w:rPr>
          <w:noProof/>
        </w:rPr>
        <w:t>(Gámez, 2011)</w:t>
      </w:r>
      <w:r w:rsidR="00645E09">
        <w:fldChar w:fldCharType="end"/>
      </w:r>
      <w:r w:rsidR="00103784" w:rsidRPr="00645E09">
        <w:t>;</w:t>
      </w:r>
      <w:r w:rsidR="00103784">
        <w:t xml:space="preserve"> pero aún con su distribución restringida e insular, es necesario generar información de diversa índole sobre estos bosques la implementación de estrategias</w:t>
      </w:r>
      <w:r w:rsidR="006C3DB4">
        <w:t xml:space="preserve"> </w:t>
      </w:r>
      <w:r w:rsidR="00103784">
        <w:t xml:space="preserve">para su cuidado </w:t>
      </w:r>
      <w:r w:rsidR="00081271">
        <w:fldChar w:fldCharType="begin" w:fldLock="1"/>
      </w:r>
      <w:r w:rsidR="007A7400">
        <w:instrText>ADDIN CSL_CITATION {"citationItems":[{"id":"ITEM-1","itemData":{"DOI":"10.17129/botsci.2206","ISSN":"2007-4298","author":[{"dropping-particle":"","family":"Guerrero-Hernández","given":"Ricardo","non-dropping-particle":"","parse-names":false,"suffix":""},{"dropping-particle":"","family":"Muñiz-Castro","given":"Miguel Ángel","non-dropping-particle":"","parse-names":false,"suffix":""},{"dropping-particle":"","family":"Vázquez-García","given":"J. Antonio","non-dropping-particle":"","parse-names":false,"suffix":""},{"dropping-particle":"","family":"Ruiz-Corral","given":"J. Ariel","non-dropping-particle":"","parse-names":false,"suffix":""}],"container-title":"Botanical Sciences","id":"ITEM-1","issue":"3","issued":{"date-parts":[["2019","9","1"]]},"page":"301","publisher":"Botanical Sciences, Sociedad Botanica de Mexico, AC","title":"Estructura del bosque mesófilo de montaña y su reemplazo por bosque de Abies en dos gradientes altitudinales del occidente de México","type":"article-journal","volume":"97"},"uris":["http://www.mendeley.com/documents/?uuid=5db8918d-bdb1-3a7d-8bbc-cbc109965398"]}],"mendeley":{"formattedCitation":"(Guerrero-Hernández, Muñiz-Castro, Vázquez-García, &amp; Ruiz-Corral, 2019)","plainTextFormattedCitation":"(Guerrero-Hernández, Muñiz-Castro, Vázquez-García, &amp; Ruiz-Corral, 2019)","previouslyFormattedCitation":"(Guerrero-Hernández, Muñiz-Castro, Vázquez-García, &amp; Ruiz-Corral, 2019)"},"properties":{"noteIndex":0},"schema":"https://github.com/citation-style-language/schema/raw/master/csl-citation.json"}</w:instrText>
      </w:r>
      <w:r w:rsidR="00081271">
        <w:fldChar w:fldCharType="separate"/>
      </w:r>
      <w:r w:rsidR="00081271" w:rsidRPr="00081271">
        <w:rPr>
          <w:noProof/>
        </w:rPr>
        <w:t>(Guerrero-Hernández, Muñiz-Castro, Vázquez-García, &amp; Ruiz-Corral, 2019)</w:t>
      </w:r>
      <w:r w:rsidR="00081271">
        <w:fldChar w:fldCharType="end"/>
      </w:r>
      <w:r w:rsidR="007A7400">
        <w:t>.</w:t>
      </w:r>
      <w:r w:rsidR="00103784">
        <w:t xml:space="preserve"> Para generar modelos de distribución, es </w:t>
      </w:r>
      <w:r w:rsidR="00103784" w:rsidRPr="002D4E19">
        <w:t>posible</w:t>
      </w:r>
      <w:r w:rsidR="000704B7" w:rsidRPr="002D4E19">
        <w:t xml:space="preserve"> utiliza</w:t>
      </w:r>
      <w:r w:rsidR="00103784" w:rsidRPr="002D4E19">
        <w:t>r</w:t>
      </w:r>
      <w:r w:rsidR="003E4375" w:rsidRPr="002D4E19">
        <w:t xml:space="preserve"> e</w:t>
      </w:r>
      <w:r w:rsidR="007B1DB3" w:rsidRPr="002D4E19">
        <w:t xml:space="preserve">l módulo </w:t>
      </w:r>
      <w:proofErr w:type="spellStart"/>
      <w:r w:rsidR="007B1DB3" w:rsidRPr="002D4E19">
        <w:rPr>
          <w:i/>
        </w:rPr>
        <w:t>Spatial</w:t>
      </w:r>
      <w:proofErr w:type="spellEnd"/>
      <w:r w:rsidR="007B1DB3" w:rsidRPr="002D4E19">
        <w:rPr>
          <w:i/>
        </w:rPr>
        <w:t xml:space="preserve"> </w:t>
      </w:r>
      <w:proofErr w:type="spellStart"/>
      <w:r w:rsidR="007B1DB3" w:rsidRPr="002D4E19">
        <w:rPr>
          <w:i/>
        </w:rPr>
        <w:t>Analyst</w:t>
      </w:r>
      <w:proofErr w:type="spellEnd"/>
      <w:r w:rsidR="009E6BE2" w:rsidRPr="002D4E19">
        <w:t xml:space="preserve"> </w:t>
      </w:r>
      <w:r w:rsidR="00E81A04" w:rsidRPr="002D4E19">
        <w:t>de ESRI</w:t>
      </w:r>
      <w:r w:rsidR="009E6BE2" w:rsidRPr="002D4E19">
        <w:t>™</w:t>
      </w:r>
      <w:r w:rsidR="003E4375" w:rsidRPr="002D4E19">
        <w:t>,</w:t>
      </w:r>
      <w:r w:rsidR="00735D28" w:rsidRPr="002D4E19">
        <w:t xml:space="preserve"> diseñado para resolver problemas espaciales o geoestadísticos </w:t>
      </w:r>
      <w:r w:rsidR="007A7400">
        <w:fldChar w:fldCharType="begin" w:fldLock="1"/>
      </w:r>
      <w:r w:rsidR="007A7400">
        <w:instrText>ADDIN CSL_CITATION {"citationItems":[{"id":"ITEM-1","itemData":{"URL":"http://webhelp.esri.com/arcgisdesktop/9.3/pdf/geoprocessing_quick_guide.pdf","author":[{"dropping-particle":"","family":"Harlow,M.; Jones, C.; Tucker","given":"C.","non-dropping-particle":"","parse-names":false,"suffix":""}],"container-title":"ESRI","id":"ITEM-1","issued":{"date-parts":[["2006"]]},"title":"ArcGIS® 9. Geoprocessing Commands Quick Reference Guide","type":"webpage"},"uris":["http://www.mendeley.com/documents/?uuid=cc088ae6-40e4-4da6-a7bd-d4376f659345"]}],"mendeley":{"formattedCitation":"(Harlow,M.; Jones, C.; Tucker, 2006)","plainTextFormattedCitation":"(Harlow,M.; Jones, C.; Tucker, 2006)","previouslyFormattedCitation":"(Harlow,M.; Jones, C.; Tucker, 2006)"},"properties":{"noteIndex":0},"schema":"https://github.com/citation-style-language/schema/raw/master/csl-citation.json"}</w:instrText>
      </w:r>
      <w:r w:rsidR="007A7400">
        <w:fldChar w:fldCharType="separate"/>
      </w:r>
      <w:r w:rsidR="007A7400" w:rsidRPr="007A7400">
        <w:rPr>
          <w:noProof/>
        </w:rPr>
        <w:t>(Harlow,M.; Jones, C.; Tucker, 2006)</w:t>
      </w:r>
      <w:r w:rsidR="007A7400">
        <w:fldChar w:fldCharType="end"/>
      </w:r>
      <w:r w:rsidR="007A7400">
        <w:t>,</w:t>
      </w:r>
      <w:r w:rsidR="00735D28" w:rsidRPr="002D4E19">
        <w:t xml:space="preserve"> </w:t>
      </w:r>
      <w:r w:rsidR="009679E7" w:rsidRPr="002D4E19">
        <w:t xml:space="preserve">lo que </w:t>
      </w:r>
      <w:r w:rsidR="00735D28" w:rsidRPr="002D4E19">
        <w:t xml:space="preserve">permite determinar la presencia de una especie o población, a través del análisis multicriterio </w:t>
      </w:r>
      <w:r w:rsidR="007A7400">
        <w:fldChar w:fldCharType="begin" w:fldLock="1"/>
      </w:r>
      <w:r w:rsidR="007A7400">
        <w:instrText>ADDIN CSL_CITATION {"citationItems":[{"id":"ITEM-1","itemData":{"author":[{"dropping-particle":"","family":"ESRI","given":"","non-dropping-particle":"","parse-names":false,"suffix":""}],"id":"ITEM-1","issued":{"date-parts":[["2006"]]},"number":"9","page":"435","publisher":"ESRI","title":"ArcGIS 9. Using ArcGIS DesKtop.","type":"article"},"uris":["http://www.mendeley.com/documents/?uuid=68bb4230-1545-4e8c-98f9-8ce7a6badae3"]}],"mendeley":{"formattedCitation":"(ESRI, 2006)","plainTextFormattedCitation":"(ESRI, 2006)","previouslyFormattedCitation":"(ESRI, 2006)"},"properties":{"noteIndex":0},"schema":"https://github.com/citation-style-language/schema/raw/master/csl-citation.json"}</w:instrText>
      </w:r>
      <w:r w:rsidR="007A7400">
        <w:fldChar w:fldCharType="separate"/>
      </w:r>
      <w:r w:rsidR="007A7400" w:rsidRPr="007A7400">
        <w:rPr>
          <w:noProof/>
        </w:rPr>
        <w:t>(ESRI, 2006)</w:t>
      </w:r>
      <w:r w:rsidR="007A7400">
        <w:fldChar w:fldCharType="end"/>
      </w:r>
      <w:r w:rsidR="002D4E19" w:rsidRPr="002D4E19">
        <w:t>, utilizando un mapa por cada variable analizada</w:t>
      </w:r>
      <w:r w:rsidR="00735D28" w:rsidRPr="002D4E19">
        <w:t>. Sin embargo, l</w:t>
      </w:r>
      <w:r w:rsidR="000704B7" w:rsidRPr="002D4E19">
        <w:t>a precisión del modelo depende de la calidad de la información suministrada</w:t>
      </w:r>
      <w:r w:rsidR="00735D28" w:rsidRPr="002D4E19">
        <w:t xml:space="preserve"> </w:t>
      </w:r>
      <w:r w:rsidR="007A7400">
        <w:fldChar w:fldCharType="begin" w:fldLock="1"/>
      </w:r>
      <w:r w:rsidR="007A7400">
        <w:instrText>ADDIN CSL_CITATION {"citationItems":[{"id":"ITEM-1","itemData":{"author":[{"dropping-particle":"","family":"Chuvieco","given":"E.","non-dropping-particle":"","parse-names":false,"suffix":""}],"edition":"Tercera","id":"ITEM-1","issued":{"date-parts":[["2011"]]},"number-of-pages":"594","publisher":"Editorial Ariel","publisher-place":"Barcelona, España","title":"Teledetección Ambiental. La observación de la tierra desde el espacio.","type":"book"},"uris":["http://www.mendeley.com/documents/?uuid=99987381-a7db-4478-b30c-0c271281278c"]},{"id":"ITEM-2","itemData":{"author":[{"dropping-particle":"","family":"ESRI","given":"","non-dropping-particle":"","parse-names":false,"suffix":""}],"id":"ITEM-2","issued":{"date-parts":[["2006"]]},"number":"9","page":"435","publisher":"ESRI","title":"ArcGIS 9. Using ArcGIS DesKtop.","type":"article"},"uris":["http://www.mendeley.com/documents/?uuid=68bb4230-1545-4e8c-98f9-8ce7a6badae3"]}],"mendeley":{"formattedCitation":"(Chuvieco, 2011; ESRI, 2006)","plainTextFormattedCitation":"(Chuvieco, 2011; ESRI, 2006)","previouslyFormattedCitation":"(Chuvieco, 2011; ESRI, 2006)"},"properties":{"noteIndex":0},"schema":"https://github.com/citation-style-language/schema/raw/master/csl-citation.json"}</w:instrText>
      </w:r>
      <w:r w:rsidR="007A7400">
        <w:fldChar w:fldCharType="separate"/>
      </w:r>
      <w:r w:rsidR="007A7400" w:rsidRPr="007A7400">
        <w:rPr>
          <w:noProof/>
        </w:rPr>
        <w:t>(Chuvieco, 2011; ESRI, 2006)</w:t>
      </w:r>
      <w:r w:rsidR="007A7400">
        <w:fldChar w:fldCharType="end"/>
      </w:r>
      <w:r w:rsidR="007A7400">
        <w:t>.</w:t>
      </w:r>
    </w:p>
    <w:p w14:paraId="20E65709" w14:textId="05854355" w:rsidR="00254655" w:rsidRDefault="00E50335" w:rsidP="0069017E">
      <w:pPr>
        <w:pStyle w:val="font8"/>
        <w:spacing w:before="0" w:beforeAutospacing="0" w:after="0" w:afterAutospacing="0" w:line="360" w:lineRule="auto"/>
        <w:jc w:val="both"/>
        <w:textAlignment w:val="baseline"/>
      </w:pPr>
      <w:r w:rsidRPr="002D4E19">
        <w:t>Otra tecnología usada para determinar</w:t>
      </w:r>
      <w:r w:rsidR="00F16657" w:rsidRPr="002D4E19">
        <w:t xml:space="preserve"> la distribución de comunidades vegetales </w:t>
      </w:r>
      <w:r w:rsidRPr="002D4E19">
        <w:t>es la percepción remota (o teledetección)</w:t>
      </w:r>
      <w:r w:rsidR="005C4BA6" w:rsidRPr="002D4E19">
        <w:t xml:space="preserve">, </w:t>
      </w:r>
      <w:r w:rsidRPr="002D4E19">
        <w:t xml:space="preserve">que ha sido usada </w:t>
      </w:r>
      <w:r w:rsidR="00407D7C" w:rsidRPr="002D4E19">
        <w:t xml:space="preserve">desde el siglo pasado </w:t>
      </w:r>
      <w:r w:rsidRPr="002D4E19">
        <w:t>con imágenes</w:t>
      </w:r>
      <w:r w:rsidR="00CE585B" w:rsidRPr="002D4E19">
        <w:t xml:space="preserve"> satelitales</w:t>
      </w:r>
      <w:r w:rsidRPr="002D4E19">
        <w:t xml:space="preserve"> de alta resolución, pero</w:t>
      </w:r>
      <w:r w:rsidR="00407D7C" w:rsidRPr="002D4E19">
        <w:t>, de acuerdo con</w:t>
      </w:r>
      <w:r w:rsidR="007A7400">
        <w:t xml:space="preserve"> </w:t>
      </w:r>
      <w:r w:rsidR="007A7400">
        <w:fldChar w:fldCharType="begin" w:fldLock="1"/>
      </w:r>
      <w:r w:rsidR="007A7400">
        <w:instrText>ADDIN CSL_CITATION {"citationItems":[{"id":"ITEM-1","itemData":{"author":[{"dropping-particle":"","family":"Villers, L.; García del Valle, L.; López","given":"J.","non-dropping-particle":"","parse-names":false,"suffix":""}],"container-title":"Investigaciones Geográficas","id":"ITEM-1","issued":{"date-parts":[["1998"]]},"page":"7-19","title":"Evaluación de los bosques templados en México: una aplicación en el parque nacional Nevado de Toluca.","type":"article-journal","volume":"37"},"uris":["http://www.mendeley.com/documents/?uuid=660fbaf8-134b-4074-9eab-9fb7adb6585f"]}],"mendeley":{"formattedCitation":"(Villers, L.; García del Valle, L.; López, 1998)","plainTextFormattedCitation":"(Villers, L.; García del Valle, L.; López, 1998)","previouslyFormattedCitation":"(Villers, L.; García del Valle, L.; López, 1998)"},"properties":{"noteIndex":0},"schema":"https://github.com/citation-style-language/schema/raw/master/csl-citation.json"}</w:instrText>
      </w:r>
      <w:r w:rsidR="007A7400">
        <w:fldChar w:fldCharType="separate"/>
      </w:r>
      <w:r w:rsidR="007A7400" w:rsidRPr="007A7400">
        <w:rPr>
          <w:noProof/>
        </w:rPr>
        <w:t>(Villers, L.; García del Valle, L.; López, 1998)</w:t>
      </w:r>
      <w:r w:rsidR="007A7400">
        <w:fldChar w:fldCharType="end"/>
      </w:r>
      <w:r w:rsidR="00407D7C" w:rsidRPr="002D4E19">
        <w:t>,</w:t>
      </w:r>
      <w:r w:rsidRPr="002D4E19">
        <w:t xml:space="preserve"> no </w:t>
      </w:r>
      <w:r w:rsidR="00407D7C" w:rsidRPr="002D4E19">
        <w:t xml:space="preserve">es </w:t>
      </w:r>
      <w:r w:rsidRPr="002D4E19">
        <w:t xml:space="preserve">suficiente para el estudio de áreas muy pequeñas, como las </w:t>
      </w:r>
      <w:r w:rsidR="00407D7C" w:rsidRPr="002D4E19">
        <w:t xml:space="preserve">que </w:t>
      </w:r>
      <w:r w:rsidRPr="002D4E19">
        <w:t>ocupa el bosque de oyame</w:t>
      </w:r>
      <w:r w:rsidR="00407D7C" w:rsidRPr="002D4E19">
        <w:t>l</w:t>
      </w:r>
      <w:r w:rsidR="007228AA" w:rsidRPr="002D4E19">
        <w:t xml:space="preserve"> de carácter </w:t>
      </w:r>
      <w:proofErr w:type="spellStart"/>
      <w:r w:rsidR="007228AA" w:rsidRPr="002D4E19">
        <w:t>relictual</w:t>
      </w:r>
      <w:proofErr w:type="spellEnd"/>
      <w:r w:rsidR="006F04DE" w:rsidRPr="002D4E19">
        <w:t xml:space="preserve">. </w:t>
      </w:r>
      <w:r w:rsidR="007A0A7E" w:rsidRPr="002D4E19">
        <w:t>En</w:t>
      </w:r>
      <w:r w:rsidR="006F04DE" w:rsidRPr="002D4E19">
        <w:t xml:space="preserve"> </w:t>
      </w:r>
      <w:r w:rsidR="008D52DD" w:rsidRPr="002D4E19">
        <w:t>ese tiempo</w:t>
      </w:r>
      <w:r w:rsidR="006F04DE" w:rsidRPr="002D4E19">
        <w:t xml:space="preserve"> no </w:t>
      </w:r>
      <w:r w:rsidR="008D52DD" w:rsidRPr="002D4E19">
        <w:t>era</w:t>
      </w:r>
      <w:r w:rsidR="006F04DE" w:rsidRPr="002D4E19">
        <w:t xml:space="preserve"> posible diferenciar a detalle asociaciones</w:t>
      </w:r>
      <w:r w:rsidR="00407D7C" w:rsidRPr="002D4E19">
        <w:t xml:space="preserve"> vegetales</w:t>
      </w:r>
      <w:r w:rsidR="006F04DE" w:rsidRPr="002D4E19">
        <w:t xml:space="preserve"> de coníferas</w:t>
      </w:r>
      <w:r w:rsidR="007A0A7E" w:rsidRPr="002D4E19">
        <w:t>,</w:t>
      </w:r>
      <w:r w:rsidR="00F16657" w:rsidRPr="002D4E19">
        <w:t xml:space="preserve"> pero e</w:t>
      </w:r>
      <w:r w:rsidR="00407D7C" w:rsidRPr="002D4E19">
        <w:t xml:space="preserve">n la actualidad </w:t>
      </w:r>
      <w:r w:rsidR="007A0A7E" w:rsidRPr="002D4E19">
        <w:t>se ha logrado</w:t>
      </w:r>
      <w:r w:rsidR="002D4E19" w:rsidRPr="002D4E19">
        <w:t xml:space="preserve"> observarlas</w:t>
      </w:r>
      <w:r w:rsidR="007A0A7E" w:rsidRPr="002D4E19">
        <w:t xml:space="preserve"> con </w:t>
      </w:r>
      <w:r w:rsidR="002D4E19" w:rsidRPr="002D4E19">
        <w:t xml:space="preserve">el apoyo de </w:t>
      </w:r>
      <w:r w:rsidR="007A0A7E" w:rsidRPr="002D4E19">
        <w:t>algunos</w:t>
      </w:r>
      <w:r w:rsidR="006F04DE" w:rsidRPr="002D4E19">
        <w:t xml:space="preserve"> procesos automatizado</w:t>
      </w:r>
      <w:r w:rsidR="007A0A7E" w:rsidRPr="002D4E19">
        <w:t>s, como la</w:t>
      </w:r>
      <w:r w:rsidR="006F04DE" w:rsidRPr="002D4E19">
        <w:t xml:space="preserve"> clasificación orientada a objetos,</w:t>
      </w:r>
      <w:r w:rsidR="00CB7F86" w:rsidRPr="002D4E19">
        <w:t xml:space="preserve"> aplicada</w:t>
      </w:r>
      <w:r w:rsidR="006F04DE" w:rsidRPr="002D4E19">
        <w:t xml:space="preserve"> a imágenes </w:t>
      </w:r>
      <w:r w:rsidR="00CE585B" w:rsidRPr="002D4E19">
        <w:t>multiespectrales</w:t>
      </w:r>
      <w:r w:rsidR="007A0A7E" w:rsidRPr="002D4E19">
        <w:t xml:space="preserve"> de muy alta resolución</w:t>
      </w:r>
      <w:r w:rsidR="00CB7F86" w:rsidRPr="002D4E19">
        <w:t xml:space="preserve"> </w:t>
      </w:r>
      <w:r w:rsidR="007A7400">
        <w:fldChar w:fldCharType="begin" w:fldLock="1"/>
      </w:r>
      <w:r w:rsidR="007A7400">
        <w:instrText>ADDIN CSL_CITATION {"citationItems":[{"id":"ITEM-1","itemData":{"DOI":"10.7818/ECOS.2016.25-1.13","ISSN":"16972473","abstract":"Ecosistemas 25(1): 90-93 [Enero-Abril 2016] Doi.: 10.7818/ECOS.2016.25-1.13 Artículo publicado en Open Access bajo los términos de Creative Commons attribution Non Comercial License 3.0. COMUNICACIÓN BREVE ecosistemas REVISTA CIENTÍFICA DE ECOLOGÍA Y MEDIO AMBIENTE ISSN 1697-2473 / Open access disponible en www.revistaecosistemas.net © 2016 Los Autores. Editado por la AEET. [Ecosistemas no se hace responsable del uso indebido de material sujeto a derecho de autor] * Autor de correspondencia: J.V. Solórzano [jonathanvsv@gmail.com] &gt; Recibido el 29 de octubre de 2015 -Aceptado el 31 de marzo de 2016 Peralta-Carreta, C., Solórzano, J.V., Fernández-Montes de Oca, A., Gallardo-Cruz, J.A. 2016. Sistemas aéreos pilotados de forma remota y clasificación orientada a objetos: un acercamiento al análisis submétrico de una zona periurbana. Ecosistemas 25(1): 90-93. Doi.: 10.7818/ECOS.2016.25-1.13 Los RPAS (Sistemas Aéreos Pilotados de Forma Remota) han abierto la posibilidad de generar imágenes multiespectrales submétricas con costos relativamente bajos y de buena calidad. Al utilizar estas imágenes con metodologías de clasificación precisas, como la orientada a objetos, se de-berían obtener excelentes resultados. Por ello, el objetivo de esta investigación fue evaluar el potencial de este tipo de clasificación utilizando imá-genes obtenidas con un RPAS para generar un mapa temático de una escena suburbana. La clasificación resultó exitosa (fiabilidad total = 0.83) y permitió discernir trece categorías focales y una sin clasificar. Dentro de la clasificación fue posible distinguir entre cobertura urbana de diferentes alturas, cinco tipos de vegetación y cuerpos de agua. Palabras clave: Sistemas Aéreos Pilotados de Forma Remota (RPAS); imágenes de muy alta resolución; eBee Ag; eCognition.","author":[{"dropping-particle":"","family":"Peralta-Carreta","given":"C.","non-dropping-particle":"","parse-names":false,"suffix":""},{"dropping-particle":"V.","family":"Solórzano","given":"J.","non-dropping-particle":"","parse-names":false,"suffix":""},{"dropping-particle":"","family":"Fernández-Montes De Oca","given":"A.","non-dropping-particle":"","parse-names":false,"suffix":""},{"dropping-particle":"","family":"Gallardo-Cruz","given":"J. A.","non-dropping-particle":"","parse-names":false,"suffix":""}],"container-title":"Ecosistemas","id":"ITEM-1","issue":"1","issued":{"date-parts":[["2016","1","1"]]},"page":"90-93","publisher":"Asociacion Espanola de Ecologia Terrestre","title":"Sistemas aéreos pilotados de forma remota y clasificación orientada a objetos: Un acercamiento al análisis submétrico de una zona periurbana","type":"article-journal","volume":"25"},"uris":["http://www.mendeley.com/documents/?uuid=0c5f8e1b-1dc1-34bf-b784-ef01e76ca1a8"]}],"mendeley":{"formattedCitation":"(Peralta-Carreta, Solórzano, Fernández-Montes De Oca, &amp; Gallardo-Cruz, 2016)","plainTextFormattedCitation":"(Peralta-Carreta, Solórzano, Fernández-Montes De Oca, &amp; Gallardo-Cruz, 2016)","previouslyFormattedCitation":"(Peralta-Carreta, Solórzano, Fernández-Montes De Oca, &amp; Gallardo-Cruz, 2016)"},"properties":{"noteIndex":0},"schema":"https://github.com/citation-style-language/schema/raw/master/csl-citation.json"}</w:instrText>
      </w:r>
      <w:r w:rsidR="007A7400">
        <w:fldChar w:fldCharType="separate"/>
      </w:r>
      <w:r w:rsidR="007A7400" w:rsidRPr="007A7400">
        <w:rPr>
          <w:noProof/>
        </w:rPr>
        <w:t>(Peralta-Carreta, Solórzano, Fernández-</w:t>
      </w:r>
      <w:r w:rsidR="007A7400" w:rsidRPr="007A7400">
        <w:rPr>
          <w:noProof/>
        </w:rPr>
        <w:lastRenderedPageBreak/>
        <w:t>Montes De Oca, &amp; Gallardo-Cruz, 2016)</w:t>
      </w:r>
      <w:r w:rsidR="007A7400">
        <w:fldChar w:fldCharType="end"/>
      </w:r>
      <w:r w:rsidR="007A7400">
        <w:t xml:space="preserve">, </w:t>
      </w:r>
      <w:r w:rsidR="002D4E19" w:rsidRPr="002D4E19">
        <w:t xml:space="preserve"> ya sea en plataformas satelitales o de vehículos aéreos no tripulados</w:t>
      </w:r>
      <w:r w:rsidR="006F04DE" w:rsidRPr="002D4E19">
        <w:t>.</w:t>
      </w:r>
      <w:r w:rsidR="007A0A7E" w:rsidRPr="002D4E19">
        <w:t xml:space="preserve"> Por otra parte, las imágenes </w:t>
      </w:r>
      <w:r w:rsidR="002D4E19" w:rsidRPr="002D4E19">
        <w:t>de plataformas satelitales</w:t>
      </w:r>
      <w:r w:rsidR="0093166F" w:rsidRPr="007228AA">
        <w:t xml:space="preserve"> </w:t>
      </w:r>
      <w:r w:rsidR="007A0A7E">
        <w:t>se encuentran disponibles</w:t>
      </w:r>
      <w:r w:rsidR="0093166F" w:rsidRPr="007228AA">
        <w:t xml:space="preserve"> en internet</w:t>
      </w:r>
      <w:r w:rsidR="007A0A7E">
        <w:t>, lo que</w:t>
      </w:r>
      <w:r w:rsidR="0093166F" w:rsidRPr="007228AA">
        <w:t xml:space="preserve"> permite </w:t>
      </w:r>
      <w:r w:rsidR="007A0A7E">
        <w:t>observar</w:t>
      </w:r>
      <w:r w:rsidR="0093166F" w:rsidRPr="007228AA">
        <w:t xml:space="preserve"> a mayor detalle áreas muy pequeñas, diferenciando</w:t>
      </w:r>
      <w:r w:rsidR="007A0A7E">
        <w:t xml:space="preserve"> varias</w:t>
      </w:r>
      <w:r w:rsidR="0093166F" w:rsidRPr="007228AA">
        <w:t xml:space="preserve"> asociaciones vegetales. Por ejemplo, </w:t>
      </w:r>
      <w:r w:rsidR="00BB3D1D" w:rsidRPr="007228AA">
        <w:t>el visualizador</w:t>
      </w:r>
      <w:r w:rsidR="00B32CB9" w:rsidRPr="007228AA">
        <w:t xml:space="preserve"> de</w:t>
      </w:r>
      <w:r w:rsidR="00BB3D1D" w:rsidRPr="007228AA">
        <w:t xml:space="preserve"> Google</w:t>
      </w:r>
      <w:r w:rsidR="00BB3D1D" w:rsidRPr="00D96DDD">
        <w:t xml:space="preserve"> Earth™</w:t>
      </w:r>
      <w:r w:rsidR="006F04DE" w:rsidRPr="00D96DDD">
        <w:t xml:space="preserve">, </w:t>
      </w:r>
      <w:r w:rsidR="007C0528" w:rsidRPr="00D96DDD">
        <w:t xml:space="preserve">se ha utilizado cada vez con </w:t>
      </w:r>
      <w:r w:rsidR="00CB7F86" w:rsidRPr="00D96DDD">
        <w:t>mayor</w:t>
      </w:r>
      <w:r w:rsidR="007C0528" w:rsidRPr="00D96DDD">
        <w:t xml:space="preserve"> frecuencia</w:t>
      </w:r>
      <w:r w:rsidR="007A7400">
        <w:t xml:space="preserve"> </w:t>
      </w:r>
      <w:r w:rsidR="007A7400">
        <w:fldChar w:fldCharType="begin" w:fldLock="1"/>
      </w:r>
      <w:r w:rsidR="007A7400">
        <w:instrText>ADDIN CSL_CITATION {"citationItems":[{"id":"ITEM-1","itemData":{"author":[{"dropping-particle":"","family":"Luvezute, R.M.; Viali, L.; Alexandre","given":"R.","non-dropping-particle":"","parse-names":false,"suffix":""}],"container-title":"Revista Latinoamericana de Tecnología Educativa","id":"ITEM-1","issue":"2","issued":{"date-parts":[["2014"]]},"page":"89-101","title":"Utilização dos recursos do Google Earth™ e do Google Maps™ no ensino de ciências","type":"article-journal","volume":"13"},"uris":["http://www.mendeley.com/documents/?uuid=2308bf86-5e92-486b-8015-388cb88634c7"]}],"mendeley":{"formattedCitation":"(Luvezute, R.M.; Viali, L.; Alexandre, 2014)","plainTextFormattedCitation":"(Luvezute, R.M.; Viali, L.; Alexandre, 2014)","previouslyFormattedCitation":"(Luvezute, R.M.; Viali, L.; Alexandre, 2014)"},"properties":{"noteIndex":0},"schema":"https://github.com/citation-style-language/schema/raw/master/csl-citation.json"}</w:instrText>
      </w:r>
      <w:r w:rsidR="007A7400">
        <w:fldChar w:fldCharType="separate"/>
      </w:r>
      <w:r w:rsidR="007A7400" w:rsidRPr="007A7400">
        <w:rPr>
          <w:noProof/>
        </w:rPr>
        <w:t>(Luvezute, R.M.; Viali, L.; Alexandre, 2014)</w:t>
      </w:r>
      <w:r w:rsidR="007A7400">
        <w:fldChar w:fldCharType="end"/>
      </w:r>
      <w:r w:rsidR="007A7400">
        <w:t xml:space="preserve">, </w:t>
      </w:r>
      <w:r w:rsidR="00254655">
        <w:t xml:space="preserve">y en particular para </w:t>
      </w:r>
      <w:r w:rsidR="00254655" w:rsidRPr="00D96DDD">
        <w:t xml:space="preserve">complementar la primera aproximación al estudio de una </w:t>
      </w:r>
      <w:r w:rsidR="00254655" w:rsidRPr="00B34720">
        <w:t xml:space="preserve">comunidad vegetal de distribución restringida </w:t>
      </w:r>
      <w:r w:rsidR="007A7400">
        <w:fldChar w:fldCharType="begin" w:fldLock="1"/>
      </w:r>
      <w:r w:rsidR="007A7400">
        <w:instrText>ADDIN CSL_CITATION {"citationItems":[{"id":"ITEM-1","itemData":{"author":[{"dropping-particle":"","family":"Arranz, A.; López,C.; Salinas, C.; Zuñiga, M.; Montorio,R.; Pueyo","given":"A.","non-dropping-particle":"","parse-names":false,"suffix":""}],"chapter-number":"10","container-title":"Innovación en la enseñanza de la geografía ante los desafíos sociales y territoriales","editor":[{"dropping-particle":"","family":"González, M.; De Lázaro, M.L.; Marrón","given":"M.J.","non-dropping-particle":"","parse-names":false,"suffix":""}],"id":"ITEM-1","issued":{"date-parts":[["2013"]]},"page":"464","publisher":"Institución Fernando el Católico, Organismo autónomo de la Excma.Diputación de Zaragoza","publisher-place":"Zaragoza, España","title":"El potencial de Google Earth aplicado al análisis espacial en geografía","type":"chapter"},"uris":["http://www.mendeley.com/documents/?uuid=d57659f8-7a4b-48df-b6d7-9aca5e81f9b3"]},{"id":"ITEM-2","itemData":{"DOI":"10.7818/ECOS.2016.25-1.13","ISSN":"16972473","abstract":"Ecosistemas 25(1): 90-93 [Enero-Abril 2016] Doi.: 10.7818/ECOS.2016.25-1.13 Artículo publicado en Open Access bajo los términos de Creative Commons attribution Non Comercial License 3.0. COMUNICACIÓN BREVE ecosistemas REVISTA CIENTÍFICA DE ECOLOGÍA Y MEDIO AMBIENTE ISSN 1697-2473 / Open access disponible en www.revistaecosistemas.net © 2016 Los Autores. Editado por la AEET. [Ecosistemas no se hace responsable del uso indebido de material sujeto a derecho de autor] * Autor de correspondencia: J.V. Solórzano [jonathanvsv@gmail.com] &gt; Recibido el 29 de octubre de 2015 -Aceptado el 31 de marzo de 2016 Peralta-Carreta, C., Solórzano, J.V., Fernández-Montes de Oca, A., Gallardo-Cruz, J.A. 2016. Sistemas aéreos pilotados de forma remota y clasificación orientada a objetos: un acercamiento al análisis submétrico de una zona periurbana. Ecosistemas 25(1): 90-93. Doi.: 10.7818/ECOS.2016.25-1.13 Los RPAS (Sistemas Aéreos Pilotados de Forma Remota) han abierto la posibilidad de generar imágenes multiespectrales submétricas con costos relativamente bajos y de buena calidad. Al utilizar estas imágenes con metodologías de clasificación precisas, como la orientada a objetos, se de-berían obtener excelentes resultados. Por ello, el objetivo de esta investigación fue evaluar el potencial de este tipo de clasificación utilizando imá-genes obtenidas con un RPAS para generar un mapa temático de una escena suburbana. La clasificación resultó exitosa (fiabilidad total = 0.83) y permitió discernir trece categorías focales y una sin clasificar. Dentro de la clasificación fue posible distinguir entre cobertura urbana de diferentes alturas, cinco tipos de vegetación y cuerpos de agua. Palabras clave: Sistemas Aéreos Pilotados de Forma Remota (RPAS); imágenes de muy alta resolución; eBee Ag; eCognition.","author":[{"dropping-particle":"","family":"Peralta-Carreta","given":"C.","non-dropping-particle":"","parse-names":false,"suffix":""},{"dropping-particle":"V.","family":"Solórzano","given":"J.","non-dropping-particle":"","parse-names":false,"suffix":""},{"dropping-particle":"","family":"Fernández-Montes De Oca","given":"A.","non-dropping-particle":"","parse-names":false,"suffix":""},{"dropping-particle":"","family":"Gallardo-Cruz","given":"J. A.","non-dropping-particle":"","parse-names":false,"suffix":""}],"container-title":"Ecosistemas","id":"ITEM-2","issue":"1","issued":{"date-parts":[["2016","1","1"]]},"page":"90-93","publisher":"Asociacion Espanola de Ecologia Terrestre","title":"Sistemas aéreos pilotados de forma remota y clasificación orientada a objetos: Un acercamiento al análisis submétrico de una zona periurbana","type":"article-journal","volume":"25"},"uris":["http://www.mendeley.com/documents/?uuid=0c5f8e1b-1dc1-34bf-b784-ef01e76ca1a8"]}],"mendeley":{"formattedCitation":"(Arranz, A.; López,C.; Salinas, C.; Zuñiga, M.; Montorio,R.; Pueyo, 2013; Peralta-Carreta et al., 2016)","plainTextFormattedCitation":"(Arranz, A.; López,C.; Salinas, C.; Zuñiga, M.; Montorio,R.; Pueyo, 2013; Peralta-Carreta et al., 2016)","previouslyFormattedCitation":"(Arranz, A.; López,C.; Salinas, C.; Zuñiga, M.; Montorio,R.; Pueyo, 2013; Peralta-Carreta et al., 2016)"},"properties":{"noteIndex":0},"schema":"https://github.com/citation-style-language/schema/raw/master/csl-citation.json"}</w:instrText>
      </w:r>
      <w:r w:rsidR="007A7400">
        <w:fldChar w:fldCharType="separate"/>
      </w:r>
      <w:r w:rsidR="007A7400" w:rsidRPr="007A7400">
        <w:rPr>
          <w:noProof/>
        </w:rPr>
        <w:t>(Arranz, A.; López,C.; Salinas, C.; Zuñiga, M.; Montorio,R.; Pueyo, 2013; Peralta-Carreta et al., 2016)</w:t>
      </w:r>
      <w:r w:rsidR="007A7400">
        <w:fldChar w:fldCharType="end"/>
      </w:r>
      <w:r w:rsidR="007A7400">
        <w:t>.</w:t>
      </w:r>
      <w:r w:rsidR="00B34720">
        <w:t xml:space="preserve"> </w:t>
      </w:r>
    </w:p>
    <w:p w14:paraId="3FA5AD4A" w14:textId="1674BC41" w:rsidR="00D83376" w:rsidRPr="00D96DDD" w:rsidRDefault="00254655" w:rsidP="00D83376">
      <w:pPr>
        <w:pStyle w:val="font8"/>
        <w:spacing w:before="0" w:beforeAutospacing="0" w:after="0" w:afterAutospacing="0" w:line="360" w:lineRule="auto"/>
        <w:jc w:val="both"/>
        <w:textAlignment w:val="baseline"/>
        <w:rPr>
          <w:strike/>
          <w:color w:val="FF0000"/>
        </w:rPr>
      </w:pPr>
      <w:r>
        <w:t xml:space="preserve">Lo </w:t>
      </w:r>
      <w:r w:rsidRPr="0009224A">
        <w:t>anter</w:t>
      </w:r>
      <w:r w:rsidR="003F4215" w:rsidRPr="0009224A">
        <w:t>ior justifica la realización de este trabajo</w:t>
      </w:r>
      <w:r w:rsidRPr="0009224A">
        <w:t xml:space="preserve">, al ser de utilidad en la observación y evaluación de ecosistemas de </w:t>
      </w:r>
      <w:r w:rsidR="00C77DEB" w:rsidRPr="0009224A">
        <w:t>reducida</w:t>
      </w:r>
      <w:r w:rsidRPr="0009224A">
        <w:t xml:space="preserve"> superficie, considerados relictos. </w:t>
      </w:r>
      <w:r w:rsidR="007228AA" w:rsidRPr="0009224A">
        <w:t>Con ello se genera</w:t>
      </w:r>
      <w:r w:rsidR="00F25B6F" w:rsidRPr="0009224A">
        <w:t xml:space="preserve"> la posibilidad de establecer un plan de manejo de estos ecosistemas </w:t>
      </w:r>
      <w:r w:rsidR="00332D3B" w:rsidRPr="0009224A">
        <w:t xml:space="preserve">templados </w:t>
      </w:r>
      <w:r w:rsidR="00F25B6F" w:rsidRPr="0009224A">
        <w:t>y sus especies</w:t>
      </w:r>
      <w:r w:rsidR="00B37D35" w:rsidRPr="0009224A">
        <w:t>,</w:t>
      </w:r>
      <w:r w:rsidR="00F25B6F" w:rsidRPr="0009224A">
        <w:t xml:space="preserve"> dada su vulnerabilidad ante el cambio climático</w:t>
      </w:r>
      <w:r w:rsidR="00332D3B" w:rsidRPr="0009224A">
        <w:t>, en que un aumento en la temperatura y diferente régimen pluvial</w:t>
      </w:r>
      <w:r w:rsidR="007A7400">
        <w:t xml:space="preserve"> </w:t>
      </w:r>
      <w:r w:rsidR="007A7400">
        <w:fldChar w:fldCharType="begin" w:fldLock="1"/>
      </w:r>
      <w:r w:rsidR="007A7400">
        <w:instrText>ADDIN CSL_CITATION {"citationItems":[{"id":"ITEM-1","itemData":{"DOI":"10.17129/botsci.2206","ISSN":"2007-4298","author":[{"dropping-particle":"","family":"Guerrero-Hernández","given":"Ricardo","non-dropping-particle":"","parse-names":false,"suffix":""},{"dropping-particle":"","family":"Muñiz-Castro","given":"Miguel Ángel","non-dropping-particle":"","parse-names":false,"suffix":""},{"dropping-particle":"","family":"Vázquez-García","given":"J. Antonio","non-dropping-particle":"","parse-names":false,"suffix":""},{"dropping-particle":"","family":"Ruiz-Corral","given":"J. Ariel","non-dropping-particle":"","parse-names":false,"suffix":""}],"container-title":"Botanical Sciences","id":"ITEM-1","issue":"3","issued":{"date-parts":[["2019","9","1"]]},"page":"301","publisher":"Botanical Sciences, Sociedad Botanica de Mexico, AC","title":"Estructura del bosque mesófilo de montaña y su reemplazo por bosque de Abies en dos gradientes altitudinales del occidente de México","type":"article-journal","volume":"97"},"uris":["http://www.mendeley.com/documents/?uuid=5db8918d-bdb1-3a7d-8bbc-cbc109965398"]}],"mendeley":{"formattedCitation":"(Guerrero-Hernández et al., 2019)","plainTextFormattedCitation":"(Guerrero-Hernández et al., 2019)","previouslyFormattedCitation":"(Guerrero-Hernández et al., 2019)"},"properties":{"noteIndex":0},"schema":"https://github.com/citation-style-language/schema/raw/master/csl-citation.json"}</w:instrText>
      </w:r>
      <w:r w:rsidR="007A7400">
        <w:fldChar w:fldCharType="separate"/>
      </w:r>
      <w:r w:rsidR="007A7400" w:rsidRPr="007A7400">
        <w:rPr>
          <w:noProof/>
        </w:rPr>
        <w:t>(Guerrero-Hernández et al., 2019)</w:t>
      </w:r>
      <w:r w:rsidR="007A7400">
        <w:fldChar w:fldCharType="end"/>
      </w:r>
      <w:r w:rsidR="007A7400">
        <w:t xml:space="preserve">, </w:t>
      </w:r>
      <w:r w:rsidR="00332D3B" w:rsidRPr="0009224A">
        <w:t>ya no les permitiría desarrollarse a mayores latitudes o altitudes dentro del estado</w:t>
      </w:r>
      <w:r w:rsidR="0009224A" w:rsidRPr="0009224A">
        <w:rPr>
          <w:color w:val="FF0000"/>
        </w:rPr>
        <w:t xml:space="preserve">. </w:t>
      </w:r>
      <w:r w:rsidR="00F25B6F" w:rsidRPr="0009224A">
        <w:t>Hipotéticamente</w:t>
      </w:r>
      <w:r w:rsidR="00C45CAF" w:rsidRPr="0009224A">
        <w:t>,</w:t>
      </w:r>
      <w:r w:rsidR="00F25B6F" w:rsidRPr="0009224A">
        <w:t xml:space="preserve"> se plantea si el uso de este método geoestadístico</w:t>
      </w:r>
      <w:r w:rsidR="00D83376">
        <w:t>,</w:t>
      </w:r>
      <w:r w:rsidR="00F25B6F">
        <w:t xml:space="preserve"> </w:t>
      </w:r>
      <w:r w:rsidR="00D83376">
        <w:t xml:space="preserve">utilizando </w:t>
      </w:r>
      <w:r w:rsidR="00D83376" w:rsidRPr="00D96DDD">
        <w:t>las herramientas y datos gratuitos de SIG y teledetección</w:t>
      </w:r>
      <w:r w:rsidR="00D83376">
        <w:t xml:space="preserve">, </w:t>
      </w:r>
      <w:r w:rsidR="00F25B6F">
        <w:t xml:space="preserve">permite identificar la distribución espacial de ecosistemas de poca </w:t>
      </w:r>
      <w:r w:rsidR="00F25B6F" w:rsidRPr="00974F24">
        <w:t>cobertura espacial</w:t>
      </w:r>
      <w:r w:rsidR="007228AA" w:rsidRPr="00974F24">
        <w:t>, con lo que se plantea</w:t>
      </w:r>
      <w:r w:rsidR="00D83376" w:rsidRPr="00974F24">
        <w:t xml:space="preserve"> las siguientes interrogantes: ¿</w:t>
      </w:r>
      <w:r w:rsidR="00B37D35" w:rsidRPr="00974F24">
        <w:t>D</w:t>
      </w:r>
      <w:r w:rsidR="00D83376" w:rsidRPr="00974F24">
        <w:t xml:space="preserve">ónde se encuentran los bosques de </w:t>
      </w:r>
      <w:proofErr w:type="spellStart"/>
      <w:r w:rsidR="00D83376" w:rsidRPr="00974F24">
        <w:rPr>
          <w:i/>
        </w:rPr>
        <w:t>Abies</w:t>
      </w:r>
      <w:proofErr w:type="spellEnd"/>
      <w:r w:rsidR="00D83376" w:rsidRPr="00974F24">
        <w:t xml:space="preserve"> en Tamaulipas? ¿</w:t>
      </w:r>
      <w:r w:rsidR="00C24BB1" w:rsidRPr="00974F24">
        <w:t>Es posible localizarlas con herramientas de SIG y visualizadores de imágenes satelitales gratuitos</w:t>
      </w:r>
      <w:r w:rsidR="00D83376" w:rsidRPr="00974F24">
        <w:t>?</w:t>
      </w:r>
      <w:r w:rsidR="00B37D35" w:rsidRPr="00974F24">
        <w:t xml:space="preserve"> </w:t>
      </w:r>
      <w:r w:rsidR="00D83376" w:rsidRPr="00974F24">
        <w:t>E</w:t>
      </w:r>
      <w:r w:rsidR="00974F24">
        <w:t>n consecuencia, se realizó la siguiente investigación, con e</w:t>
      </w:r>
      <w:r w:rsidR="00D83376" w:rsidRPr="00974F24">
        <w:t>l objetivo de generar modelos</w:t>
      </w:r>
      <w:r w:rsidR="00C45CAF" w:rsidRPr="00974F24">
        <w:t xml:space="preserve"> </w:t>
      </w:r>
      <w:r w:rsidR="00974F24" w:rsidRPr="00974F24">
        <w:t>territoriales</w:t>
      </w:r>
      <w:r w:rsidR="00F16657" w:rsidRPr="00974F24">
        <w:t xml:space="preserve"> adecuados </w:t>
      </w:r>
      <w:r w:rsidR="00D83376" w:rsidRPr="00974F24">
        <w:t>que permitan</w:t>
      </w:r>
      <w:r w:rsidR="00F16657" w:rsidRPr="00974F24">
        <w:t xml:space="preserve"> el estudio de</w:t>
      </w:r>
      <w:r w:rsidR="00D83376" w:rsidRPr="00974F24">
        <w:t>l bosqu</w:t>
      </w:r>
      <w:r w:rsidR="00B37D35" w:rsidRPr="00974F24">
        <w:t>e d</w:t>
      </w:r>
      <w:r w:rsidR="00D83376" w:rsidRPr="00974F24">
        <w:t xml:space="preserve">e </w:t>
      </w:r>
      <w:proofErr w:type="spellStart"/>
      <w:r w:rsidR="00D83376" w:rsidRPr="00974F24">
        <w:rPr>
          <w:i/>
        </w:rPr>
        <w:t>Abies</w:t>
      </w:r>
      <w:proofErr w:type="spellEnd"/>
      <w:r w:rsidR="00D83376" w:rsidRPr="00974F24">
        <w:t xml:space="preserve"> </w:t>
      </w:r>
      <w:r w:rsidR="00974F24" w:rsidRPr="00974F24">
        <w:t xml:space="preserve">y su distribución </w:t>
      </w:r>
      <w:r w:rsidR="00D83376" w:rsidRPr="00974F24">
        <w:t>en Tamaulipas.</w:t>
      </w:r>
    </w:p>
    <w:p w14:paraId="51F5D27D" w14:textId="77777777" w:rsidR="00D83376" w:rsidRDefault="00D83376" w:rsidP="0069017E">
      <w:pPr>
        <w:pStyle w:val="font8"/>
        <w:spacing w:before="0" w:beforeAutospacing="0" w:after="0" w:afterAutospacing="0" w:line="360" w:lineRule="auto"/>
        <w:jc w:val="both"/>
        <w:textAlignment w:val="baseline"/>
      </w:pPr>
    </w:p>
    <w:p w14:paraId="5E98E0BF" w14:textId="77777777" w:rsidR="00673167" w:rsidRPr="00D96DDD" w:rsidRDefault="0069017E" w:rsidP="0069017E">
      <w:pPr>
        <w:spacing w:before="0" w:after="0" w:line="360" w:lineRule="auto"/>
        <w:rPr>
          <w:b/>
          <w:sz w:val="32"/>
          <w:szCs w:val="32"/>
        </w:rPr>
      </w:pPr>
      <w:r w:rsidRPr="00D96DDD">
        <w:rPr>
          <w:b/>
          <w:sz w:val="32"/>
          <w:szCs w:val="32"/>
        </w:rPr>
        <w:t>Métodos</w:t>
      </w:r>
    </w:p>
    <w:p w14:paraId="29F2E956" w14:textId="77777777" w:rsidR="005521EE" w:rsidRPr="005521EE" w:rsidRDefault="00BF1992" w:rsidP="005521EE">
      <w:pPr>
        <w:pStyle w:val="font8"/>
        <w:spacing w:before="0" w:beforeAutospacing="0" w:after="0" w:afterAutospacing="0" w:line="360" w:lineRule="auto"/>
        <w:jc w:val="both"/>
        <w:textAlignment w:val="baseline"/>
      </w:pPr>
      <w:r>
        <w:t>El área de estudio se localiza en</w:t>
      </w:r>
      <w:r w:rsidR="00051DBF" w:rsidRPr="00D96DDD">
        <w:t xml:space="preserve"> </w:t>
      </w:r>
      <w:r w:rsidR="00974F24">
        <w:t>zonas</w:t>
      </w:r>
      <w:r w:rsidR="00051DBF" w:rsidRPr="00D96DDD">
        <w:t xml:space="preserve"> de alta montaña </w:t>
      </w:r>
      <w:r>
        <w:t>de la porción tamaulipeca de la SMO</w:t>
      </w:r>
      <w:r w:rsidR="00A53DE9">
        <w:t xml:space="preserve"> (</w:t>
      </w:r>
      <w:r>
        <w:t xml:space="preserve">con </w:t>
      </w:r>
      <w:r w:rsidR="00823830" w:rsidRPr="00D96DDD">
        <w:t xml:space="preserve">elevación </w:t>
      </w:r>
      <w:r w:rsidR="00A53DE9">
        <w:t>de</w:t>
      </w:r>
      <w:r w:rsidR="00823830" w:rsidRPr="00D96DDD">
        <w:t xml:space="preserve"> </w:t>
      </w:r>
      <w:r w:rsidR="00051DBF" w:rsidRPr="00D96DDD">
        <w:t>25</w:t>
      </w:r>
      <w:r w:rsidR="000E3F82" w:rsidRPr="00D96DDD">
        <w:t xml:space="preserve">00 </w:t>
      </w:r>
      <w:r w:rsidR="00D832C7">
        <w:t>m.s.n.m.</w:t>
      </w:r>
      <w:r w:rsidR="00A53DE9">
        <w:t xml:space="preserve"> o más)</w:t>
      </w:r>
      <w:r w:rsidR="0013030A" w:rsidRPr="00D96DDD">
        <w:t>,</w:t>
      </w:r>
      <w:r w:rsidR="00823830" w:rsidRPr="00D96DDD">
        <w:t xml:space="preserve"> </w:t>
      </w:r>
      <w:r>
        <w:t>ubicadas</w:t>
      </w:r>
      <w:r w:rsidR="00490932" w:rsidRPr="00D96DDD">
        <w:t xml:space="preserve"> </w:t>
      </w:r>
      <w:r>
        <w:t xml:space="preserve">principalmente en el </w:t>
      </w:r>
      <w:r w:rsidR="00490932" w:rsidRPr="00D96DDD">
        <w:t>municipio de Miquihuana</w:t>
      </w:r>
      <w:r w:rsidR="00F001F2" w:rsidRPr="00D96DDD">
        <w:t>.</w:t>
      </w:r>
      <w:r w:rsidR="0013030A" w:rsidRPr="00D96DDD">
        <w:t xml:space="preserve"> </w:t>
      </w:r>
      <w:r>
        <w:t>Además, considera la</w:t>
      </w:r>
      <w:r w:rsidR="0013030A" w:rsidRPr="00D96DDD">
        <w:t xml:space="preserve"> discontinuidad fisiográfica conocida como Sierra de San Carlos</w:t>
      </w:r>
      <w:r w:rsidR="00556781">
        <w:t>,</w:t>
      </w:r>
      <w:r>
        <w:t xml:space="preserve"> la</w:t>
      </w:r>
      <w:r w:rsidR="0013030A" w:rsidRPr="00D96DDD">
        <w:t xml:space="preserve"> </w:t>
      </w:r>
      <w:r>
        <w:t>cual</w:t>
      </w:r>
      <w:r w:rsidR="006F04DE" w:rsidRPr="00D96DDD">
        <w:t>,</w:t>
      </w:r>
      <w:r w:rsidR="0013030A" w:rsidRPr="00D96DDD">
        <w:t xml:space="preserve"> sin ser de alta montaña, conserva relictos del bosque de </w:t>
      </w:r>
      <w:proofErr w:type="spellStart"/>
      <w:r w:rsidR="0013030A" w:rsidRPr="00D96DDD">
        <w:rPr>
          <w:i/>
        </w:rPr>
        <w:t>Abies</w:t>
      </w:r>
      <w:proofErr w:type="spellEnd"/>
      <w:r w:rsidR="00556781">
        <w:rPr>
          <w:i/>
        </w:rPr>
        <w:t xml:space="preserve"> </w:t>
      </w:r>
      <w:r w:rsidR="007228AA">
        <w:t xml:space="preserve">en una altitud </w:t>
      </w:r>
      <w:r w:rsidR="00974F24">
        <w:t xml:space="preserve">de </w:t>
      </w:r>
      <w:r w:rsidR="00556781">
        <w:t xml:space="preserve">1000 </w:t>
      </w:r>
      <w:r w:rsidR="00D832C7">
        <w:t>m.s.n.m.</w:t>
      </w:r>
      <w:r w:rsidR="0013030A" w:rsidRPr="00D96DDD">
        <w:rPr>
          <w:i/>
        </w:rPr>
        <w:t xml:space="preserve"> </w:t>
      </w:r>
      <w:r w:rsidR="0013030A" w:rsidRPr="00D96DDD">
        <w:t>(Fig. 1)</w:t>
      </w:r>
      <w:r w:rsidR="0013030A" w:rsidRPr="00D96DDD">
        <w:rPr>
          <w:i/>
        </w:rPr>
        <w:t>.</w:t>
      </w:r>
    </w:p>
    <w:p w14:paraId="66EE5BEF" w14:textId="77777777" w:rsidR="005521EE" w:rsidRPr="00055382" w:rsidRDefault="00576E55" w:rsidP="005521EE">
      <w:pPr>
        <w:pStyle w:val="font8"/>
        <w:spacing w:before="0" w:beforeAutospacing="0" w:after="0" w:afterAutospacing="0" w:line="360" w:lineRule="auto"/>
        <w:jc w:val="both"/>
        <w:textAlignment w:val="baseline"/>
        <w:rPr>
          <w:sz w:val="20"/>
          <w:szCs w:val="20"/>
        </w:rPr>
      </w:pPr>
      <w:r>
        <w:rPr>
          <w:noProof/>
          <w:sz w:val="20"/>
          <w:szCs w:val="20"/>
        </w:rPr>
        <w:lastRenderedPageBreak/>
        <w:drawing>
          <wp:inline distT="0" distB="0" distL="0" distR="0" wp14:anchorId="50290F5D" wp14:editId="523F4CA8">
            <wp:extent cx="6324600" cy="41338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24600" cy="4133850"/>
                    </a:xfrm>
                    <a:prstGeom prst="rect">
                      <a:avLst/>
                    </a:prstGeom>
                    <a:noFill/>
                    <a:ln>
                      <a:noFill/>
                    </a:ln>
                  </pic:spPr>
                </pic:pic>
              </a:graphicData>
            </a:graphic>
          </wp:inline>
        </w:drawing>
      </w:r>
    </w:p>
    <w:p w14:paraId="6149DBE7" w14:textId="77777777" w:rsidR="005521EE" w:rsidRPr="008229F0" w:rsidRDefault="005521EE" w:rsidP="005521EE">
      <w:pPr>
        <w:pStyle w:val="font8"/>
        <w:spacing w:before="0" w:beforeAutospacing="0" w:after="0" w:afterAutospacing="0" w:line="360" w:lineRule="auto"/>
        <w:jc w:val="both"/>
        <w:textAlignment w:val="baseline"/>
        <w:rPr>
          <w:sz w:val="20"/>
          <w:szCs w:val="20"/>
        </w:rPr>
      </w:pPr>
      <w:r w:rsidRPr="008229F0">
        <w:rPr>
          <w:b/>
          <w:sz w:val="20"/>
          <w:szCs w:val="20"/>
        </w:rPr>
        <w:t>Figura 1.</w:t>
      </w:r>
      <w:r w:rsidRPr="008229F0">
        <w:rPr>
          <w:sz w:val="20"/>
          <w:szCs w:val="20"/>
        </w:rPr>
        <w:t xml:space="preserve"> Ubicación del área de es</w:t>
      </w:r>
      <w:r w:rsidR="00974F24">
        <w:rPr>
          <w:sz w:val="20"/>
          <w:szCs w:val="20"/>
        </w:rPr>
        <w:t>tudio: Municipios de Miquihuana,</w:t>
      </w:r>
      <w:r w:rsidRPr="008229F0">
        <w:rPr>
          <w:sz w:val="20"/>
          <w:szCs w:val="20"/>
        </w:rPr>
        <w:t xml:space="preserve"> San Carlos</w:t>
      </w:r>
      <w:r w:rsidR="00974F24">
        <w:rPr>
          <w:sz w:val="20"/>
          <w:szCs w:val="20"/>
        </w:rPr>
        <w:t xml:space="preserve"> y</w:t>
      </w:r>
      <w:r w:rsidRPr="008229F0">
        <w:rPr>
          <w:sz w:val="20"/>
          <w:szCs w:val="20"/>
        </w:rPr>
        <w:t xml:space="preserve"> </w:t>
      </w:r>
      <w:r w:rsidR="00974F24">
        <w:rPr>
          <w:sz w:val="20"/>
          <w:szCs w:val="20"/>
        </w:rPr>
        <w:t>otros</w:t>
      </w:r>
      <w:r w:rsidRPr="008229F0">
        <w:rPr>
          <w:sz w:val="20"/>
          <w:szCs w:val="20"/>
        </w:rPr>
        <w:t xml:space="preserve"> con elevación igual o mayor a 2500 </w:t>
      </w:r>
      <w:r w:rsidR="00D832C7">
        <w:rPr>
          <w:sz w:val="20"/>
          <w:szCs w:val="20"/>
        </w:rPr>
        <w:t>m.s.n.m.</w:t>
      </w:r>
    </w:p>
    <w:p w14:paraId="69862553" w14:textId="77777777" w:rsidR="0013030A" w:rsidRPr="00661015" w:rsidRDefault="0013030A" w:rsidP="00BB422E">
      <w:pPr>
        <w:pStyle w:val="font8"/>
        <w:spacing w:before="0" w:beforeAutospacing="0" w:after="0" w:afterAutospacing="0" w:line="360" w:lineRule="auto"/>
        <w:jc w:val="both"/>
        <w:textAlignment w:val="baseline"/>
        <w:rPr>
          <w:i/>
        </w:rPr>
      </w:pPr>
    </w:p>
    <w:p w14:paraId="5A52DD62" w14:textId="77777777" w:rsidR="006D2615" w:rsidRPr="0009224A" w:rsidRDefault="00281C07" w:rsidP="006D2615">
      <w:pPr>
        <w:pStyle w:val="font8"/>
        <w:spacing w:before="0" w:beforeAutospacing="0" w:after="0" w:afterAutospacing="0" w:line="360" w:lineRule="auto"/>
        <w:jc w:val="both"/>
        <w:textAlignment w:val="baseline"/>
      </w:pPr>
      <w:r>
        <w:t>En</w:t>
      </w:r>
      <w:r w:rsidR="008212A6" w:rsidRPr="00D96DDD">
        <w:t xml:space="preserve"> </w:t>
      </w:r>
      <w:r w:rsidR="0013030A" w:rsidRPr="00D96DDD">
        <w:t xml:space="preserve">la primera fase de este trabajo, </w:t>
      </w:r>
      <w:r w:rsidR="00BB422E" w:rsidRPr="00D96DDD">
        <w:t>se s</w:t>
      </w:r>
      <w:r w:rsidR="001C0FDC">
        <w:t xml:space="preserve">eleccionaron dos </w:t>
      </w:r>
      <w:r w:rsidR="00863599" w:rsidRPr="00D96DDD">
        <w:t xml:space="preserve">Puntos </w:t>
      </w:r>
      <w:r w:rsidR="001C0FDC" w:rsidRPr="00D96DDD">
        <w:t xml:space="preserve">de </w:t>
      </w:r>
      <w:r w:rsidR="00863599" w:rsidRPr="00D96DDD">
        <w:t xml:space="preserve">Control </w:t>
      </w:r>
      <w:r w:rsidR="001C0FDC" w:rsidRPr="00D96DDD">
        <w:t xml:space="preserve">en </w:t>
      </w:r>
      <w:r w:rsidR="00863599" w:rsidRPr="00D96DDD">
        <w:t>Campo</w:t>
      </w:r>
      <w:r w:rsidR="00863599" w:rsidRPr="00D96DDD">
        <w:rPr>
          <w:color w:val="FF0000"/>
        </w:rPr>
        <w:t xml:space="preserve"> </w:t>
      </w:r>
      <w:r w:rsidR="00BB422E" w:rsidRPr="00D96DDD">
        <w:t>(PCC 1</w:t>
      </w:r>
      <w:r w:rsidR="001C0FDC">
        <w:t xml:space="preserve"> </w:t>
      </w:r>
      <w:r w:rsidR="001C0FDC" w:rsidRPr="00D96DDD">
        <w:t xml:space="preserve">“Cerro del Nacimiento” </w:t>
      </w:r>
      <w:r w:rsidR="00BB422E" w:rsidRPr="00D96DDD">
        <w:t>y PCC 2</w:t>
      </w:r>
      <w:r w:rsidR="007228AA">
        <w:t xml:space="preserve"> </w:t>
      </w:r>
      <w:r w:rsidR="001C0FDC" w:rsidRPr="00D96DDD">
        <w:t>“</w:t>
      </w:r>
      <w:r w:rsidR="001C0FDC">
        <w:t>S</w:t>
      </w:r>
      <w:r w:rsidR="001C0FDC" w:rsidRPr="00D96DDD">
        <w:t xml:space="preserve">endero del </w:t>
      </w:r>
      <w:r w:rsidR="001C0FDC">
        <w:t>Arroyo sin N</w:t>
      </w:r>
      <w:r w:rsidR="001C0FDC" w:rsidRPr="00D96DDD">
        <w:t>ombre”</w:t>
      </w:r>
      <w:r w:rsidR="00BB422E" w:rsidRPr="00D96DDD">
        <w:t xml:space="preserve">) </w:t>
      </w:r>
      <w:r w:rsidR="001C0FDC">
        <w:t>en Miquihuana. En la segunda fase</w:t>
      </w:r>
      <w:r w:rsidR="001C0FDC" w:rsidRPr="00D96DDD">
        <w:t>, se estableció el PCC 3</w:t>
      </w:r>
      <w:r w:rsidR="001C0FDC">
        <w:t xml:space="preserve"> “Cerro del Diente” en la Sierra de</w:t>
      </w:r>
      <w:r w:rsidR="0013030A" w:rsidRPr="00D96DDD">
        <w:t xml:space="preserve"> San Carlos</w:t>
      </w:r>
      <w:r w:rsidR="001C0FDC">
        <w:t>.</w:t>
      </w:r>
      <w:r w:rsidR="006D2615">
        <w:t xml:space="preserve"> Los PCC</w:t>
      </w:r>
      <w:r w:rsidR="00BB422E" w:rsidRPr="00D96DDD">
        <w:t xml:space="preserve"> se utilizaron en el proceso de análisis de imágenes satelitales, </w:t>
      </w:r>
      <w:r w:rsidR="006D2615">
        <w:t xml:space="preserve">y para el registro de los </w:t>
      </w:r>
      <w:r w:rsidR="006D2615" w:rsidRPr="0009224A">
        <w:t>fac</w:t>
      </w:r>
      <w:r w:rsidR="00FC45FF" w:rsidRPr="0009224A">
        <w:t xml:space="preserve">tores </w:t>
      </w:r>
      <w:proofErr w:type="spellStart"/>
      <w:r w:rsidR="00FC45FF" w:rsidRPr="0009224A">
        <w:t>ecogeográficos</w:t>
      </w:r>
      <w:proofErr w:type="spellEnd"/>
      <w:r w:rsidR="00FC45FF" w:rsidRPr="0009224A">
        <w:t xml:space="preserve"> del bosque</w:t>
      </w:r>
      <w:r w:rsidR="00BB422E" w:rsidRPr="0009224A">
        <w:t xml:space="preserve">. </w:t>
      </w:r>
    </w:p>
    <w:p w14:paraId="3803D896" w14:textId="77777777" w:rsidR="00BB422E" w:rsidRPr="00E408BE" w:rsidRDefault="00FC45FF" w:rsidP="006D2615">
      <w:pPr>
        <w:pStyle w:val="font8"/>
        <w:spacing w:before="0" w:beforeAutospacing="0" w:after="0" w:afterAutospacing="0" w:line="360" w:lineRule="auto"/>
        <w:jc w:val="both"/>
        <w:textAlignment w:val="baseline"/>
      </w:pPr>
      <w:r w:rsidRPr="0009224A">
        <w:t>Se midieron los siguientes f</w:t>
      </w:r>
      <w:r w:rsidR="00F41300" w:rsidRPr="0009224A">
        <w:t>actores:</w:t>
      </w:r>
      <w:r w:rsidR="008212A6" w:rsidRPr="0009224A">
        <w:t xml:space="preserve"> la</w:t>
      </w:r>
      <w:r w:rsidR="00F41300" w:rsidRPr="0009224A">
        <w:t xml:space="preserve"> altitud </w:t>
      </w:r>
      <w:r w:rsidR="007061F1" w:rsidRPr="0009224A">
        <w:t>(</w:t>
      </w:r>
      <w:r w:rsidR="00D832C7" w:rsidRPr="0009224A">
        <w:t>m.s.n.m.</w:t>
      </w:r>
      <w:r w:rsidR="007061F1" w:rsidRPr="0009224A">
        <w:t>)</w:t>
      </w:r>
      <w:r w:rsidR="00E146EE" w:rsidRPr="0009224A">
        <w:t xml:space="preserve"> y </w:t>
      </w:r>
      <w:r w:rsidR="008212A6" w:rsidRPr="0009224A">
        <w:t xml:space="preserve">la </w:t>
      </w:r>
      <w:r w:rsidR="00F41300" w:rsidRPr="0009224A">
        <w:t>temperatura a</w:t>
      </w:r>
      <w:r w:rsidR="00867F65" w:rsidRPr="0009224A">
        <w:t>mbiental (con hora de registro)</w:t>
      </w:r>
      <w:r w:rsidR="00E146EE" w:rsidRPr="0009224A">
        <w:t xml:space="preserve"> con una estación meteorológica portátil </w:t>
      </w:r>
      <w:proofErr w:type="spellStart"/>
      <w:r w:rsidR="00E146EE" w:rsidRPr="0009224A">
        <w:t>Kestrel</w:t>
      </w:r>
      <w:proofErr w:type="spellEnd"/>
      <w:r w:rsidR="00E146EE" w:rsidRPr="0009224A">
        <w:t xml:space="preserve"> 4000, así como</w:t>
      </w:r>
      <w:r w:rsidRPr="0009224A">
        <w:t xml:space="preserve"> </w:t>
      </w:r>
      <w:r w:rsidR="00E146EE" w:rsidRPr="0009224A">
        <w:t xml:space="preserve">la pendiente aproximada (en grados). </w:t>
      </w:r>
      <w:r w:rsidR="00F52ABB" w:rsidRPr="0009224A">
        <w:t>Además</w:t>
      </w:r>
      <w:r w:rsidR="003F5F56" w:rsidRPr="0009224A">
        <w:t>,</w:t>
      </w:r>
      <w:r w:rsidR="005E505D" w:rsidRPr="0009224A">
        <w:t xml:space="preserve"> </w:t>
      </w:r>
      <w:r w:rsidR="00103784" w:rsidRPr="0009224A">
        <w:t xml:space="preserve">debido al alcance de este estudio, </w:t>
      </w:r>
      <w:r w:rsidR="005E505D" w:rsidRPr="0009224A">
        <w:t xml:space="preserve">se </w:t>
      </w:r>
      <w:r w:rsidR="00974F24" w:rsidRPr="0009224A">
        <w:t>anotaron</w:t>
      </w:r>
      <w:r w:rsidR="005E505D" w:rsidRPr="0009224A">
        <w:t xml:space="preserve"> </w:t>
      </w:r>
      <w:r w:rsidR="00103784" w:rsidRPr="0009224A">
        <w:t>sólo de forma</w:t>
      </w:r>
      <w:r w:rsidR="00E146EE" w:rsidRPr="0009224A">
        <w:t xml:space="preserve"> cualitativ</w:t>
      </w:r>
      <w:r w:rsidR="00103784" w:rsidRPr="0009224A">
        <w:t>a datos</w:t>
      </w:r>
      <w:r w:rsidR="00E146EE" w:rsidRPr="0009224A">
        <w:t xml:space="preserve"> como </w:t>
      </w:r>
      <w:r w:rsidR="005E505D" w:rsidRPr="0009224A">
        <w:t>las especies arbóreas y arbustivas</w:t>
      </w:r>
      <w:r w:rsidRPr="0009224A">
        <w:t>,</w:t>
      </w:r>
      <w:r w:rsidR="005E505D" w:rsidRPr="0009224A">
        <w:t xml:space="preserve"> </w:t>
      </w:r>
      <w:r w:rsidR="008212A6" w:rsidRPr="0009224A">
        <w:t xml:space="preserve">la </w:t>
      </w:r>
      <w:r w:rsidR="00F52ABB" w:rsidRPr="0009224A">
        <w:t>dirección de la pendiente (exposición</w:t>
      </w:r>
      <w:r w:rsidR="008212A6" w:rsidRPr="0009224A">
        <w:t xml:space="preserve"> de la ladera</w:t>
      </w:r>
      <w:r w:rsidR="00F52ABB" w:rsidRPr="0009224A">
        <w:t xml:space="preserve">), </w:t>
      </w:r>
      <w:r w:rsidR="008212A6" w:rsidRPr="0009224A">
        <w:t xml:space="preserve">la </w:t>
      </w:r>
      <w:r w:rsidR="00F41300" w:rsidRPr="0009224A">
        <w:t>presencia de musgos y líquenes,</w:t>
      </w:r>
      <w:r w:rsidR="003F5F56" w:rsidRPr="0009224A">
        <w:t xml:space="preserve"> así como </w:t>
      </w:r>
      <w:r w:rsidR="00863599" w:rsidRPr="0009224A">
        <w:t>de forma relativa</w:t>
      </w:r>
      <w:r w:rsidR="00E146EE" w:rsidRPr="0009224A">
        <w:t xml:space="preserve"> tanto</w:t>
      </w:r>
      <w:r w:rsidR="00863599" w:rsidRPr="0009224A">
        <w:t xml:space="preserve"> </w:t>
      </w:r>
      <w:r w:rsidR="003F5F56" w:rsidRPr="0009224A">
        <w:t xml:space="preserve">el color </w:t>
      </w:r>
      <w:r w:rsidR="00863599" w:rsidRPr="0009224A">
        <w:t>(negro o café/claro-oscuro)</w:t>
      </w:r>
      <w:r w:rsidR="00974F24" w:rsidRPr="0009224A">
        <w:t xml:space="preserve"> </w:t>
      </w:r>
      <w:r w:rsidR="00E146EE" w:rsidRPr="0009224A">
        <w:t>como</w:t>
      </w:r>
      <w:r w:rsidR="00F41300" w:rsidRPr="0009224A">
        <w:t xml:space="preserve"> </w:t>
      </w:r>
      <w:r w:rsidR="008212A6" w:rsidRPr="0009224A">
        <w:t xml:space="preserve">la </w:t>
      </w:r>
      <w:r w:rsidR="00F41300" w:rsidRPr="0009224A">
        <w:t>humedad del suelo</w:t>
      </w:r>
      <w:r w:rsidR="00863599" w:rsidRPr="0009224A">
        <w:t xml:space="preserve"> (húmedo/seco)</w:t>
      </w:r>
      <w:r w:rsidR="00F41300" w:rsidRPr="0009224A">
        <w:t>.</w:t>
      </w:r>
      <w:r w:rsidR="00F41300" w:rsidRPr="00E408BE">
        <w:t xml:space="preserve"> </w:t>
      </w:r>
      <w:r w:rsidR="00491E07">
        <w:t xml:space="preserve"> </w:t>
      </w:r>
    </w:p>
    <w:p w14:paraId="0698C01F" w14:textId="1EACD508" w:rsidR="00F41300" w:rsidRDefault="00281C07" w:rsidP="00BB422E">
      <w:pPr>
        <w:spacing w:before="0" w:after="0" w:line="360" w:lineRule="auto"/>
        <w:jc w:val="both"/>
      </w:pPr>
      <w:r w:rsidRPr="00E408BE">
        <w:rPr>
          <w:color w:val="auto"/>
        </w:rPr>
        <w:t xml:space="preserve">Adicionalmente, </w:t>
      </w:r>
      <w:r w:rsidR="00BB422E" w:rsidRPr="00E408BE">
        <w:rPr>
          <w:color w:val="auto"/>
        </w:rPr>
        <w:t>se entrevistaron habitantes locales</w:t>
      </w:r>
      <w:r w:rsidRPr="00E408BE">
        <w:rPr>
          <w:color w:val="auto"/>
        </w:rPr>
        <w:t xml:space="preserve"> de</w:t>
      </w:r>
      <w:r w:rsidR="00BB422E" w:rsidRPr="00E408BE">
        <w:rPr>
          <w:color w:val="auto"/>
        </w:rPr>
        <w:t xml:space="preserve"> </w:t>
      </w:r>
      <w:r w:rsidRPr="00E408BE">
        <w:rPr>
          <w:color w:val="auto"/>
        </w:rPr>
        <w:t xml:space="preserve">Miquihuana </w:t>
      </w:r>
      <w:r w:rsidR="00BB422E" w:rsidRPr="00E408BE">
        <w:rPr>
          <w:color w:val="auto"/>
        </w:rPr>
        <w:t>con más de 30 años de residencia en los ejidos circunvecinos (El Aserradero y Valle Hermoso),</w:t>
      </w:r>
      <w:r w:rsidR="002F6742">
        <w:rPr>
          <w:color w:val="auto"/>
        </w:rPr>
        <w:t xml:space="preserve"> así como de San Carlos; esto</w:t>
      </w:r>
      <w:r w:rsidR="00BB422E" w:rsidRPr="00E408BE">
        <w:rPr>
          <w:color w:val="auto"/>
        </w:rPr>
        <w:t xml:space="preserve"> </w:t>
      </w:r>
      <w:r w:rsidR="00E268A7" w:rsidRPr="00E408BE">
        <w:rPr>
          <w:color w:val="auto"/>
        </w:rPr>
        <w:t>con el propósito de</w:t>
      </w:r>
      <w:r w:rsidR="00BB422E" w:rsidRPr="00E408BE">
        <w:rPr>
          <w:color w:val="auto"/>
        </w:rPr>
        <w:t xml:space="preserve"> conocer acerca </w:t>
      </w:r>
      <w:r w:rsidR="000B3BFF" w:rsidRPr="00E408BE">
        <w:rPr>
          <w:color w:val="auto"/>
        </w:rPr>
        <w:t xml:space="preserve">de eventos históricos </w:t>
      </w:r>
      <w:r w:rsidR="00BB422E" w:rsidRPr="00E408BE">
        <w:rPr>
          <w:color w:val="auto"/>
        </w:rPr>
        <w:t>de</w:t>
      </w:r>
      <w:r w:rsidR="00E268A7" w:rsidRPr="00E408BE">
        <w:rPr>
          <w:color w:val="auto"/>
        </w:rPr>
        <w:t xml:space="preserve"> </w:t>
      </w:r>
      <w:r w:rsidR="000B3BFF" w:rsidRPr="00E408BE">
        <w:rPr>
          <w:color w:val="auto"/>
        </w:rPr>
        <w:t>heladas, nevadas e incendios, de lo</w:t>
      </w:r>
      <w:r w:rsidR="00BB422E" w:rsidRPr="00E408BE">
        <w:rPr>
          <w:color w:val="auto"/>
        </w:rPr>
        <w:t xml:space="preserve">s </w:t>
      </w:r>
      <w:r w:rsidR="000B3BFF" w:rsidRPr="00E408BE">
        <w:rPr>
          <w:color w:val="auto"/>
        </w:rPr>
        <w:t>que</w:t>
      </w:r>
      <w:r w:rsidR="00BB422E" w:rsidRPr="00E408BE">
        <w:rPr>
          <w:color w:val="auto"/>
        </w:rPr>
        <w:t xml:space="preserve"> no existen registros</w:t>
      </w:r>
      <w:r w:rsidRPr="00E408BE">
        <w:rPr>
          <w:color w:val="auto"/>
        </w:rPr>
        <w:t xml:space="preserve"> oficiales</w:t>
      </w:r>
      <w:r w:rsidR="000B3BFF" w:rsidRPr="00E408BE">
        <w:rPr>
          <w:color w:val="auto"/>
        </w:rPr>
        <w:t xml:space="preserve"> anteriores a la década de los 70</w:t>
      </w:r>
      <w:r w:rsidR="003D6054">
        <w:rPr>
          <w:color w:val="auto"/>
        </w:rPr>
        <w:t>.</w:t>
      </w:r>
      <w:r w:rsidR="00BB422E" w:rsidRPr="00E408BE">
        <w:rPr>
          <w:color w:val="auto"/>
        </w:rPr>
        <w:t xml:space="preserve"> En todos los </w:t>
      </w:r>
      <w:proofErr w:type="spellStart"/>
      <w:r w:rsidR="00BB422E" w:rsidRPr="00E408BE">
        <w:rPr>
          <w:color w:val="auto"/>
        </w:rPr>
        <w:t>PCC</w:t>
      </w:r>
      <w:r w:rsidR="00E268A7" w:rsidRPr="00E408BE">
        <w:rPr>
          <w:color w:val="auto"/>
        </w:rPr>
        <w:t>’s</w:t>
      </w:r>
      <w:proofErr w:type="spellEnd"/>
      <w:r w:rsidR="00BB422E" w:rsidRPr="00E408BE">
        <w:rPr>
          <w:color w:val="auto"/>
        </w:rPr>
        <w:t xml:space="preserve"> s</w:t>
      </w:r>
      <w:r w:rsidR="00541940" w:rsidRPr="00E408BE">
        <w:rPr>
          <w:color w:val="auto"/>
        </w:rPr>
        <w:t>e realizaron fotografías escénicas</w:t>
      </w:r>
      <w:r w:rsidR="00F41300" w:rsidRPr="00E408BE">
        <w:rPr>
          <w:color w:val="auto"/>
        </w:rPr>
        <w:t xml:space="preserve">, con el </w:t>
      </w:r>
      <w:r w:rsidR="00C45F4F" w:rsidRPr="00E408BE">
        <w:rPr>
          <w:color w:val="auto"/>
        </w:rPr>
        <w:lastRenderedPageBreak/>
        <w:t>propósito</w:t>
      </w:r>
      <w:r w:rsidR="00F41300" w:rsidRPr="00E408BE">
        <w:rPr>
          <w:color w:val="auto"/>
        </w:rPr>
        <w:t xml:space="preserve"> de compara</w:t>
      </w:r>
      <w:r w:rsidR="00E268A7" w:rsidRPr="00E408BE">
        <w:rPr>
          <w:color w:val="auto"/>
        </w:rPr>
        <w:t>rl</w:t>
      </w:r>
      <w:r w:rsidR="00F41300" w:rsidRPr="00E408BE">
        <w:rPr>
          <w:color w:val="auto"/>
        </w:rPr>
        <w:t xml:space="preserve">as con </w:t>
      </w:r>
      <w:r w:rsidR="00F41300" w:rsidRPr="00D96DDD">
        <w:t xml:space="preserve">las </w:t>
      </w:r>
      <w:r>
        <w:t>imágenes</w:t>
      </w:r>
      <w:r w:rsidR="00F41300" w:rsidRPr="00D96DDD">
        <w:t xml:space="preserve"> </w:t>
      </w:r>
      <w:r w:rsidRPr="00DA6337">
        <w:t>d</w:t>
      </w:r>
      <w:r w:rsidR="00F41300" w:rsidRPr="00DA6337">
        <w:t>el</w:t>
      </w:r>
      <w:r w:rsidR="00F41300" w:rsidRPr="00D96DDD">
        <w:t xml:space="preserve"> visualizador Google Earth™ 7.1.2.2041. En este visualizador, se localiz</w:t>
      </w:r>
      <w:r w:rsidR="00A96531" w:rsidRPr="00D96DDD">
        <w:t>aron</w:t>
      </w:r>
      <w:r w:rsidR="00F41300" w:rsidRPr="00D96DDD">
        <w:t xml:space="preserve"> </w:t>
      </w:r>
      <w:r w:rsidR="00A96531" w:rsidRPr="00D96DDD">
        <w:t>los</w:t>
      </w:r>
      <w:r w:rsidR="00F41300" w:rsidRPr="00D96DDD">
        <w:t xml:space="preserve"> </w:t>
      </w:r>
      <w:proofErr w:type="spellStart"/>
      <w:r w:rsidR="00DA07C8" w:rsidRPr="00D96DDD">
        <w:t>PCC</w:t>
      </w:r>
      <w:r w:rsidR="00E268A7" w:rsidRPr="00D96DDD">
        <w:t>’s</w:t>
      </w:r>
      <w:proofErr w:type="spellEnd"/>
      <w:r w:rsidR="00F41300" w:rsidRPr="00D96DDD">
        <w:t xml:space="preserve"> para observar las características </w:t>
      </w:r>
      <w:r w:rsidR="00141A04" w:rsidRPr="00D96DDD">
        <w:t xml:space="preserve">ópticas </w:t>
      </w:r>
      <w:r w:rsidR="00F41300" w:rsidRPr="00D96DDD">
        <w:t>del bosque, especialmente l</w:t>
      </w:r>
      <w:r w:rsidR="003F5F56" w:rsidRPr="00D96DDD">
        <w:t>as de rugosidad</w:t>
      </w:r>
      <w:r w:rsidR="00E056AD" w:rsidRPr="00D96DDD">
        <w:t xml:space="preserve"> (“forma cónica” de los individuos</w:t>
      </w:r>
      <w:r w:rsidR="00DA07C8" w:rsidRPr="00D96DDD">
        <w:t>, que da</w:t>
      </w:r>
      <w:r w:rsidR="00E056AD" w:rsidRPr="00D96DDD">
        <w:t xml:space="preserve"> una característica visual típica de este bosque</w:t>
      </w:r>
      <w:r>
        <w:t xml:space="preserve"> en la imagen</w:t>
      </w:r>
      <w:r w:rsidR="00E056AD" w:rsidRPr="00D96DDD">
        <w:t>)</w:t>
      </w:r>
      <w:r w:rsidR="003F5F56" w:rsidRPr="00D96DDD">
        <w:t xml:space="preserve">, </w:t>
      </w:r>
      <w:r w:rsidR="00E268A7" w:rsidRPr="00D96DDD">
        <w:t xml:space="preserve">de </w:t>
      </w:r>
      <w:r w:rsidR="00E056AD" w:rsidRPr="00D96DDD">
        <w:t>sombras</w:t>
      </w:r>
      <w:r w:rsidR="003F5F56" w:rsidRPr="00D96DDD">
        <w:t xml:space="preserve"> y</w:t>
      </w:r>
      <w:r w:rsidR="00F41300" w:rsidRPr="00D96DDD">
        <w:t xml:space="preserve"> </w:t>
      </w:r>
      <w:r w:rsidR="00E268A7" w:rsidRPr="00D96DDD">
        <w:t xml:space="preserve">de </w:t>
      </w:r>
      <w:r w:rsidR="00F41300" w:rsidRPr="00D96DDD">
        <w:t>densidad de individuos</w:t>
      </w:r>
      <w:r w:rsidR="00D109B4" w:rsidRPr="00D96DDD">
        <w:t xml:space="preserve"> (</w:t>
      </w:r>
      <w:r w:rsidR="00D109B4" w:rsidRPr="005521EE">
        <w:t>Fig</w:t>
      </w:r>
      <w:r w:rsidR="002B0F9C" w:rsidRPr="005521EE">
        <w:t>.</w:t>
      </w:r>
      <w:r w:rsidR="00D109B4" w:rsidRPr="005521EE">
        <w:t xml:space="preserve"> </w:t>
      </w:r>
      <w:r w:rsidR="00A230B4" w:rsidRPr="005521EE">
        <w:t>2</w:t>
      </w:r>
      <w:r w:rsidR="00D109B4" w:rsidRPr="00D96DDD">
        <w:t>)</w:t>
      </w:r>
      <w:r w:rsidR="00F41300" w:rsidRPr="00D96DDD">
        <w:t>.</w:t>
      </w:r>
    </w:p>
    <w:p w14:paraId="2D0F1FA2" w14:textId="77777777" w:rsidR="005521EE" w:rsidRPr="008229F0" w:rsidRDefault="005521EE" w:rsidP="005521EE">
      <w:pPr>
        <w:pStyle w:val="font8"/>
        <w:spacing w:before="0" w:beforeAutospacing="0" w:after="0" w:afterAutospacing="0" w:line="360" w:lineRule="auto"/>
        <w:jc w:val="both"/>
        <w:textAlignment w:val="baseline"/>
        <w:rPr>
          <w:sz w:val="20"/>
          <w:szCs w:val="20"/>
        </w:rPr>
      </w:pPr>
      <w:r w:rsidRPr="008229F0">
        <w:rPr>
          <w:noProof/>
          <w:sz w:val="20"/>
          <w:szCs w:val="20"/>
        </w:rPr>
        <w:drawing>
          <wp:inline distT="0" distB="0" distL="0" distR="0" wp14:anchorId="616CBC1F" wp14:editId="2379CB1A">
            <wp:extent cx="6259471" cy="3918857"/>
            <wp:effectExtent l="0" t="0" r="825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59471" cy="3918857"/>
                    </a:xfrm>
                    <a:prstGeom prst="rect">
                      <a:avLst/>
                    </a:prstGeom>
                    <a:noFill/>
                    <a:ln>
                      <a:noFill/>
                    </a:ln>
                  </pic:spPr>
                </pic:pic>
              </a:graphicData>
            </a:graphic>
          </wp:inline>
        </w:drawing>
      </w:r>
    </w:p>
    <w:p w14:paraId="383D506F" w14:textId="77777777" w:rsidR="005521EE" w:rsidRPr="008229F0" w:rsidRDefault="005521EE" w:rsidP="005521EE">
      <w:pPr>
        <w:pStyle w:val="font8"/>
        <w:spacing w:before="0" w:beforeAutospacing="0" w:after="0" w:afterAutospacing="0" w:line="360" w:lineRule="auto"/>
        <w:jc w:val="both"/>
        <w:textAlignment w:val="baseline"/>
        <w:rPr>
          <w:sz w:val="20"/>
          <w:szCs w:val="20"/>
        </w:rPr>
      </w:pPr>
      <w:r w:rsidRPr="008A3107">
        <w:rPr>
          <w:b/>
          <w:sz w:val="20"/>
          <w:szCs w:val="20"/>
        </w:rPr>
        <w:t xml:space="preserve">Figura 2. </w:t>
      </w:r>
      <w:r w:rsidRPr="008A3107">
        <w:rPr>
          <w:sz w:val="20"/>
          <w:szCs w:val="20"/>
        </w:rPr>
        <w:t>Imagen de Google Earth™ del Cerro del Nacimiento</w:t>
      </w:r>
      <w:r w:rsidR="000A3673" w:rsidRPr="008A3107">
        <w:rPr>
          <w:sz w:val="20"/>
          <w:szCs w:val="20"/>
        </w:rPr>
        <w:t xml:space="preserve"> (Municipio de Miquihuana)</w:t>
      </w:r>
      <w:r w:rsidRPr="008A3107">
        <w:rPr>
          <w:sz w:val="20"/>
          <w:szCs w:val="20"/>
        </w:rPr>
        <w:t xml:space="preserve">, donde se delimitó el bosque de </w:t>
      </w:r>
      <w:proofErr w:type="spellStart"/>
      <w:r w:rsidRPr="008A3107">
        <w:rPr>
          <w:i/>
          <w:sz w:val="20"/>
          <w:szCs w:val="20"/>
        </w:rPr>
        <w:t>Abies</w:t>
      </w:r>
      <w:proofErr w:type="spellEnd"/>
      <w:r w:rsidRPr="008A3107">
        <w:rPr>
          <w:sz w:val="20"/>
          <w:szCs w:val="20"/>
        </w:rPr>
        <w:t xml:space="preserve"> visitado (en amarillo). Se observa la diferencia de rugosidad de este bosque con las otras coberturas vegetales (B.PQ= bosque mixto de pino-encino; Mat.= matorral). Nota: la orientación del visualizador se muestra al noroeste, con el objeto de destacar el relieve de la imagen.</w:t>
      </w:r>
    </w:p>
    <w:p w14:paraId="23439036" w14:textId="77777777" w:rsidR="005521EE" w:rsidRPr="00661015" w:rsidRDefault="005521EE" w:rsidP="00BB422E">
      <w:pPr>
        <w:spacing w:before="0" w:after="0" w:line="360" w:lineRule="auto"/>
        <w:jc w:val="both"/>
      </w:pPr>
    </w:p>
    <w:p w14:paraId="720031F1" w14:textId="77777777" w:rsidR="005B55D0" w:rsidRPr="00D96DDD" w:rsidRDefault="00E268A7" w:rsidP="0069017E">
      <w:pPr>
        <w:pStyle w:val="font8"/>
        <w:spacing w:before="0" w:beforeAutospacing="0" w:after="0" w:afterAutospacing="0" w:line="360" w:lineRule="auto"/>
        <w:jc w:val="both"/>
        <w:textAlignment w:val="baseline"/>
      </w:pPr>
      <w:r w:rsidRPr="008A3107">
        <w:t xml:space="preserve">Una vez </w:t>
      </w:r>
      <w:r w:rsidR="00544816" w:rsidRPr="008A3107">
        <w:t>registrados</w:t>
      </w:r>
      <w:r w:rsidR="00F41300" w:rsidRPr="008A3107">
        <w:t xml:space="preserve"> los factores </w:t>
      </w:r>
      <w:proofErr w:type="spellStart"/>
      <w:r w:rsidR="00F41300" w:rsidRPr="008A3107">
        <w:t>ecogeográficos</w:t>
      </w:r>
      <w:proofErr w:type="spellEnd"/>
      <w:r w:rsidR="00F41300" w:rsidRPr="008A3107">
        <w:t xml:space="preserve"> </w:t>
      </w:r>
      <w:r w:rsidR="00A96531" w:rsidRPr="008A3107">
        <w:t>en los</w:t>
      </w:r>
      <w:r w:rsidR="00F41300" w:rsidRPr="008A3107">
        <w:t xml:space="preserve"> </w:t>
      </w:r>
      <w:proofErr w:type="spellStart"/>
      <w:r w:rsidR="00DA07C8" w:rsidRPr="008A3107">
        <w:t>PCC</w:t>
      </w:r>
      <w:r w:rsidRPr="008A3107">
        <w:t>’s</w:t>
      </w:r>
      <w:proofErr w:type="spellEnd"/>
      <w:r w:rsidR="00F41300" w:rsidRPr="008A3107">
        <w:t xml:space="preserve">, se seleccionaron </w:t>
      </w:r>
      <w:r w:rsidR="005A1E8F" w:rsidRPr="008A3107">
        <w:t xml:space="preserve">la altitud, la pendiente y la exposición </w:t>
      </w:r>
      <w:r w:rsidR="00F41300" w:rsidRPr="008A3107">
        <w:t>para</w:t>
      </w:r>
      <w:r w:rsidR="00E81A5C" w:rsidRPr="008A3107">
        <w:t xml:space="preserve"> obtener un modelo de </w:t>
      </w:r>
      <w:r w:rsidR="000A3673" w:rsidRPr="008A3107">
        <w:t>“</w:t>
      </w:r>
      <w:r w:rsidR="00E81A5C" w:rsidRPr="008A3107">
        <w:t>primera aproximación</w:t>
      </w:r>
      <w:r w:rsidR="000A3673" w:rsidRPr="008A3107">
        <w:t>”</w:t>
      </w:r>
      <w:r w:rsidR="00F41300" w:rsidRPr="008A3107">
        <w:t>. Mediante el módulo</w:t>
      </w:r>
      <w:r w:rsidR="00F41300" w:rsidRPr="008A3107">
        <w:rPr>
          <w:i/>
        </w:rPr>
        <w:t xml:space="preserve"> </w:t>
      </w:r>
      <w:proofErr w:type="spellStart"/>
      <w:r w:rsidR="00F41300" w:rsidRPr="008A3107">
        <w:rPr>
          <w:i/>
        </w:rPr>
        <w:t>Spatial</w:t>
      </w:r>
      <w:proofErr w:type="spellEnd"/>
      <w:r w:rsidR="00F41300" w:rsidRPr="008A3107">
        <w:rPr>
          <w:i/>
        </w:rPr>
        <w:t xml:space="preserve"> </w:t>
      </w:r>
      <w:proofErr w:type="spellStart"/>
      <w:r w:rsidR="00F41300" w:rsidRPr="008A3107">
        <w:rPr>
          <w:i/>
        </w:rPr>
        <w:t>Analyst</w:t>
      </w:r>
      <w:proofErr w:type="spellEnd"/>
      <w:r w:rsidR="00F41300" w:rsidRPr="008A3107">
        <w:t xml:space="preserve"> para </w:t>
      </w:r>
      <w:proofErr w:type="spellStart"/>
      <w:r w:rsidR="00F41300" w:rsidRPr="008A3107">
        <w:t>ArcView</w:t>
      </w:r>
      <w:proofErr w:type="spellEnd"/>
      <w:r w:rsidR="00F41300" w:rsidRPr="008A3107">
        <w:t xml:space="preserve"> 3.2</w:t>
      </w:r>
      <w:r w:rsidR="009D7AEE" w:rsidRPr="008A3107">
        <w:t xml:space="preserve"> de ESRI™</w:t>
      </w:r>
      <w:r w:rsidR="00F41300" w:rsidRPr="008A3107">
        <w:t xml:space="preserve">, se </w:t>
      </w:r>
      <w:r w:rsidR="008447C1" w:rsidRPr="008A3107">
        <w:t>utilizó álgebra booleana</w:t>
      </w:r>
      <w:r w:rsidR="00F41300" w:rsidRPr="008A3107">
        <w:t xml:space="preserve"> </w:t>
      </w:r>
      <w:r w:rsidR="00391E56" w:rsidRPr="008A3107">
        <w:t>para producir modelos</w:t>
      </w:r>
      <w:r w:rsidR="00A96531" w:rsidRPr="008A3107">
        <w:t xml:space="preserve"> </w:t>
      </w:r>
      <w:r w:rsidR="00483C10" w:rsidRPr="008A3107">
        <w:t>preliminares</w:t>
      </w:r>
      <w:r w:rsidR="00A96531" w:rsidRPr="008A3107">
        <w:t xml:space="preserve"> </w:t>
      </w:r>
      <w:r w:rsidR="005B55D0" w:rsidRPr="008A3107">
        <w:t>para</w:t>
      </w:r>
      <w:r w:rsidRPr="008A3107">
        <w:t xml:space="preserve"> la</w:t>
      </w:r>
      <w:r w:rsidR="00A96531" w:rsidRPr="008A3107">
        <w:t xml:space="preserve"> alta montañ</w:t>
      </w:r>
      <w:r w:rsidR="005B55D0" w:rsidRPr="008A3107">
        <w:t>a</w:t>
      </w:r>
      <w:r w:rsidR="000A3673" w:rsidRPr="008A3107">
        <w:t>: usando como variables los</w:t>
      </w:r>
      <w:r w:rsidRPr="008A3107">
        <w:t xml:space="preserve"> sitios</w:t>
      </w:r>
      <w:r w:rsidR="00391E56" w:rsidRPr="008A3107">
        <w:t xml:space="preserve"> con 2500 y 3</w:t>
      </w:r>
      <w:r w:rsidR="00F41300" w:rsidRPr="008A3107">
        <w:t xml:space="preserve">000 </w:t>
      </w:r>
      <w:r w:rsidR="00D832C7" w:rsidRPr="008A3107">
        <w:t>m.s.n.m.</w:t>
      </w:r>
      <w:r w:rsidR="00F41300" w:rsidRPr="008A3107">
        <w:t xml:space="preserve"> y pendientes mayores a 20 y 30</w:t>
      </w:r>
      <w:r w:rsidR="00BB422E" w:rsidRPr="008A3107">
        <w:t>%</w:t>
      </w:r>
      <w:r w:rsidR="000A3673" w:rsidRPr="008A3107">
        <w:t>,</w:t>
      </w:r>
      <w:r w:rsidR="00794B85" w:rsidRPr="008A3107">
        <w:t xml:space="preserve"> usando</w:t>
      </w:r>
      <w:r w:rsidR="00F41300" w:rsidRPr="008A3107">
        <w:t xml:space="preserve"> en todos los casos una exposición de ladera Noreste- Noroeste. Se decidió adaptar y modificar</w:t>
      </w:r>
      <w:r w:rsidR="005A1E8F" w:rsidRPr="008A3107">
        <w:t xml:space="preserve"> para Miquihuana</w:t>
      </w:r>
      <w:r w:rsidR="00F41300" w:rsidRPr="008A3107">
        <w:t xml:space="preserve"> el </w:t>
      </w:r>
      <w:r w:rsidR="005A1E8F" w:rsidRPr="008A3107">
        <w:t xml:space="preserve">modelo </w:t>
      </w:r>
      <w:r w:rsidRPr="008A3107">
        <w:t>de mayor restricción</w:t>
      </w:r>
      <w:r w:rsidR="005A1E8F" w:rsidRPr="008A3107">
        <w:t xml:space="preserve"> (</w:t>
      </w:r>
      <w:r w:rsidR="00F41300" w:rsidRPr="008A3107">
        <w:t xml:space="preserve">con 3000 </w:t>
      </w:r>
      <w:r w:rsidR="00D832C7" w:rsidRPr="008A3107">
        <w:t>m.s.n.m.</w:t>
      </w:r>
      <w:r w:rsidR="00F41300" w:rsidRPr="008A3107">
        <w:t xml:space="preserve"> y 30% de pendiente)</w:t>
      </w:r>
      <w:r w:rsidR="000A3673" w:rsidRPr="008A3107">
        <w:t xml:space="preserve">; mientras que, </w:t>
      </w:r>
      <w:r w:rsidR="005A1E8F" w:rsidRPr="008A3107">
        <w:t>para</w:t>
      </w:r>
      <w:r w:rsidRPr="008A3107">
        <w:t xml:space="preserve"> </w:t>
      </w:r>
      <w:r w:rsidR="000D58E5" w:rsidRPr="008A3107">
        <w:t>Sierra de San Carlos se utilizaron los mismos criterios de pendiente y exposición, pero con un rango de altitud de 1000 a 2500 m</w:t>
      </w:r>
      <w:r w:rsidR="000A3673" w:rsidRPr="008A3107">
        <w:t>.</w:t>
      </w:r>
      <w:r w:rsidR="000D58E5" w:rsidRPr="008A3107">
        <w:t>s</w:t>
      </w:r>
      <w:r w:rsidR="000A3673" w:rsidRPr="008A3107">
        <w:t>.</w:t>
      </w:r>
      <w:r w:rsidR="000D58E5" w:rsidRPr="008A3107">
        <w:t>n</w:t>
      </w:r>
      <w:r w:rsidR="000A3673" w:rsidRPr="008A3107">
        <w:t>.</w:t>
      </w:r>
      <w:r w:rsidR="000D58E5" w:rsidRPr="008A3107">
        <w:t>m</w:t>
      </w:r>
      <w:r w:rsidR="0009224A">
        <w:t>.</w:t>
      </w:r>
    </w:p>
    <w:p w14:paraId="0C88F1F3" w14:textId="77777777" w:rsidR="007E5DC9" w:rsidRDefault="000D58E5" w:rsidP="005B55D0">
      <w:pPr>
        <w:pStyle w:val="font8"/>
        <w:spacing w:before="0" w:beforeAutospacing="0" w:after="0" w:afterAutospacing="0" w:line="360" w:lineRule="auto"/>
        <w:jc w:val="both"/>
        <w:textAlignment w:val="baseline"/>
      </w:pPr>
      <w:r w:rsidRPr="00D96DDD">
        <w:lastRenderedPageBreak/>
        <w:t>E</w:t>
      </w:r>
      <w:r w:rsidR="005B55D0" w:rsidRPr="00D96DDD">
        <w:t>l modelo de primera aproximación</w:t>
      </w:r>
      <w:r w:rsidR="009D7AEE" w:rsidRPr="00D96DDD">
        <w:t xml:space="preserve"> se sobrepuso </w:t>
      </w:r>
      <w:r w:rsidR="0085181B" w:rsidRPr="00D96DDD">
        <w:t xml:space="preserve">en Google Earth™ </w:t>
      </w:r>
      <w:r w:rsidR="009D7AEE" w:rsidRPr="00D96DDD">
        <w:t>para</w:t>
      </w:r>
      <w:r w:rsidR="00915F47" w:rsidRPr="00D96DDD">
        <w:t xml:space="preserve"> </w:t>
      </w:r>
      <w:r w:rsidR="005B55D0" w:rsidRPr="00D96DDD">
        <w:t>adaptarlo</w:t>
      </w:r>
      <w:r w:rsidR="003A2A47">
        <w:t xml:space="preserve"> manualmente</w:t>
      </w:r>
      <w:r w:rsidR="005B55D0" w:rsidRPr="00D96DDD">
        <w:t xml:space="preserve"> a los sitios donde se observó una textura y rugosidad de imagen similar a los </w:t>
      </w:r>
      <w:proofErr w:type="spellStart"/>
      <w:r w:rsidR="005B55D0" w:rsidRPr="00D96DDD">
        <w:t>PCC</w:t>
      </w:r>
      <w:r w:rsidR="00E268A7" w:rsidRPr="00D96DDD">
        <w:t>’s</w:t>
      </w:r>
      <w:proofErr w:type="spellEnd"/>
      <w:r w:rsidR="005B55D0" w:rsidRPr="00D96DDD">
        <w:t xml:space="preserve"> </w:t>
      </w:r>
      <w:r w:rsidR="0085181B" w:rsidRPr="00D96DDD">
        <w:t>y</w:t>
      </w:r>
      <w:r w:rsidR="005B55D0" w:rsidRPr="00D96DDD">
        <w:t xml:space="preserve"> así</w:t>
      </w:r>
      <w:r w:rsidR="0085181B" w:rsidRPr="00D96DDD">
        <w:t xml:space="preserve"> obtener</w:t>
      </w:r>
      <w:r w:rsidR="009D7AEE" w:rsidRPr="00D96DDD">
        <w:t xml:space="preserve"> el “</w:t>
      </w:r>
      <w:r w:rsidR="00544816" w:rsidRPr="00D96DDD">
        <w:t>Modelo Principal</w:t>
      </w:r>
      <w:r w:rsidR="009D7AEE" w:rsidRPr="00D96DDD">
        <w:t>”</w:t>
      </w:r>
      <w:r w:rsidR="006D377D" w:rsidRPr="00D96DDD">
        <w:t xml:space="preserve"> (M-</w:t>
      </w:r>
      <w:proofErr w:type="spellStart"/>
      <w:r w:rsidR="006D377D" w:rsidRPr="00D96DDD">
        <w:t>Ppl</w:t>
      </w:r>
      <w:proofErr w:type="spellEnd"/>
      <w:r w:rsidR="006D377D" w:rsidRPr="00D96DDD">
        <w:t>)</w:t>
      </w:r>
      <w:r w:rsidR="00F41300" w:rsidRPr="00D96DDD">
        <w:t>.</w:t>
      </w:r>
      <w:r w:rsidR="005B55D0" w:rsidRPr="00D96DDD">
        <w:t xml:space="preserve"> Sobre </w:t>
      </w:r>
      <w:r w:rsidR="00E268A7" w:rsidRPr="00D96DDD">
        <w:t>estas</w:t>
      </w:r>
      <w:r w:rsidR="005B55D0" w:rsidRPr="00D96DDD">
        <w:t xml:space="preserve"> imágenes, se buscaron coincidencias de los polígonos del M-</w:t>
      </w:r>
      <w:proofErr w:type="spellStart"/>
      <w:r w:rsidR="005B55D0" w:rsidRPr="00D96DDD">
        <w:t>Ppl</w:t>
      </w:r>
      <w:proofErr w:type="spellEnd"/>
      <w:r w:rsidR="005B55D0" w:rsidRPr="00D96DDD">
        <w:t xml:space="preserve"> con sitios que </w:t>
      </w:r>
      <w:r w:rsidR="005B55D0" w:rsidRPr="00544816">
        <w:t xml:space="preserve">presentaran características ópticas similares a las de los </w:t>
      </w:r>
      <w:proofErr w:type="spellStart"/>
      <w:r w:rsidR="005B55D0" w:rsidRPr="00544816">
        <w:t>PCC</w:t>
      </w:r>
      <w:r w:rsidR="00E268A7" w:rsidRPr="00544816">
        <w:t>’s</w:t>
      </w:r>
      <w:proofErr w:type="spellEnd"/>
      <w:r w:rsidR="005B55D0" w:rsidRPr="00544816">
        <w:t>,</w:t>
      </w:r>
      <w:r w:rsidR="00E268A7" w:rsidRPr="00544816">
        <w:t xml:space="preserve"> en donde se encontraron además algunos</w:t>
      </w:r>
      <w:r w:rsidR="005B55D0" w:rsidRPr="00544816">
        <w:t xml:space="preserve"> polígonos falsos negativos y falsos positivos. Además, se obtuvo apoyo visual de algunas fotografías</w:t>
      </w:r>
      <w:r w:rsidR="00E268A7" w:rsidRPr="00544816">
        <w:t xml:space="preserve"> de</w:t>
      </w:r>
      <w:r w:rsidR="00E268A7" w:rsidRPr="00D96DDD">
        <w:t xml:space="preserve"> </w:t>
      </w:r>
      <w:r w:rsidR="005B55D0" w:rsidRPr="00D96DDD">
        <w:t xml:space="preserve">usuarios </w:t>
      </w:r>
      <w:r w:rsidR="00E268A7" w:rsidRPr="00D96DDD">
        <w:t>de</w:t>
      </w:r>
      <w:r w:rsidR="005B55D0" w:rsidRPr="00D96DDD">
        <w:t xml:space="preserve"> la plataforma de </w:t>
      </w:r>
      <w:proofErr w:type="spellStart"/>
      <w:r w:rsidR="005B55D0" w:rsidRPr="00D96DDD">
        <w:t>Panoramio</w:t>
      </w:r>
      <w:proofErr w:type="spellEnd"/>
      <w:r w:rsidR="005B55D0" w:rsidRPr="00D96DDD">
        <w:t xml:space="preserve">®, propiedad de Google™ y que se encuentran en Google Earth™, de algunos lugares donde el modelo predijo la distribución de </w:t>
      </w:r>
      <w:proofErr w:type="spellStart"/>
      <w:r w:rsidR="005B55D0" w:rsidRPr="00D96DDD">
        <w:rPr>
          <w:i/>
        </w:rPr>
        <w:t>Abies</w:t>
      </w:r>
      <w:proofErr w:type="spellEnd"/>
      <w:r w:rsidR="005B55D0" w:rsidRPr="00D96DDD">
        <w:t>.</w:t>
      </w:r>
      <w:r w:rsidR="007E5DC9">
        <w:t xml:space="preserve"> </w:t>
      </w:r>
    </w:p>
    <w:p w14:paraId="7CB6B371" w14:textId="7765F360" w:rsidR="00335CD3" w:rsidRPr="00D96DDD" w:rsidRDefault="007E5DC9" w:rsidP="005B55D0">
      <w:pPr>
        <w:pStyle w:val="font8"/>
        <w:spacing w:before="0" w:beforeAutospacing="0" w:after="0" w:afterAutospacing="0" w:line="360" w:lineRule="auto"/>
        <w:jc w:val="both"/>
        <w:textAlignment w:val="baseline"/>
      </w:pPr>
      <w:r>
        <w:t>P</w:t>
      </w:r>
      <w:r w:rsidRPr="00D96DDD">
        <w:t>ara obtener el “modelo de distribución potencial” (M-</w:t>
      </w:r>
      <w:proofErr w:type="spellStart"/>
      <w:r w:rsidRPr="00D96DDD">
        <w:t>Dp</w:t>
      </w:r>
      <w:proofErr w:type="spellEnd"/>
      <w:r w:rsidRPr="00D96DDD">
        <w:t>) del bosque</w:t>
      </w:r>
      <w:r w:rsidRPr="007E5DC9">
        <w:t xml:space="preserve"> </w:t>
      </w:r>
      <w:r>
        <w:t xml:space="preserve">de </w:t>
      </w:r>
      <w:proofErr w:type="spellStart"/>
      <w:r w:rsidRPr="00487839">
        <w:rPr>
          <w:i/>
        </w:rPr>
        <w:t>Abies</w:t>
      </w:r>
      <w:proofErr w:type="spellEnd"/>
      <w:r>
        <w:t>, en primer lugar</w:t>
      </w:r>
      <w:r w:rsidR="00487839">
        <w:t xml:space="preserve"> se </w:t>
      </w:r>
      <w:r w:rsidR="005C5A5C">
        <w:t>consultaron</w:t>
      </w:r>
      <w:r w:rsidR="00D050AD" w:rsidRPr="00D050AD">
        <w:t xml:space="preserve"> </w:t>
      </w:r>
      <w:r w:rsidR="00D050AD">
        <w:t>en bases de datos (</w:t>
      </w:r>
      <w:r w:rsidR="00544816">
        <w:t xml:space="preserve">GBIF, </w:t>
      </w:r>
      <w:r w:rsidR="00411A11">
        <w:t>INECOL</w:t>
      </w:r>
      <w:r w:rsidR="00D050AD">
        <w:t>)</w:t>
      </w:r>
      <w:r w:rsidR="00487839">
        <w:t xml:space="preserve"> sitios de registro</w:t>
      </w:r>
      <w:r w:rsidR="00AD01BD">
        <w:t xml:space="preserve"> </w:t>
      </w:r>
      <w:r w:rsidR="00D7139F">
        <w:t xml:space="preserve">en el estado </w:t>
      </w:r>
      <w:r w:rsidR="00AD01BD">
        <w:t>de este género</w:t>
      </w:r>
      <w:r w:rsidR="00487839">
        <w:t xml:space="preserve">, </w:t>
      </w:r>
      <w:r w:rsidR="005C5A5C">
        <w:t xml:space="preserve">los cuales </w:t>
      </w:r>
      <w:r w:rsidR="005C5A5C" w:rsidRPr="00D7139F">
        <w:t xml:space="preserve">se </w:t>
      </w:r>
      <w:r w:rsidR="00AD01BD" w:rsidRPr="00D7139F">
        <w:t>visualizaron</w:t>
      </w:r>
      <w:r w:rsidR="00487839" w:rsidRPr="00D7139F">
        <w:t xml:space="preserve"> en Google Earth</w:t>
      </w:r>
      <w:r w:rsidR="00D7139F">
        <w:t>™</w:t>
      </w:r>
      <w:r w:rsidR="00487839" w:rsidRPr="00D7139F">
        <w:t xml:space="preserve"> para corroborar su presencia dentro de </w:t>
      </w:r>
      <w:r w:rsidR="00AD01BD" w:rsidRPr="00D7139F">
        <w:t xml:space="preserve">un </w:t>
      </w:r>
      <w:r w:rsidR="00487839" w:rsidRPr="00D7139F">
        <w:t>bosque</w:t>
      </w:r>
      <w:r w:rsidRPr="00D7139F">
        <w:t xml:space="preserve"> en el área de estudio</w:t>
      </w:r>
      <w:r w:rsidR="00AD01BD" w:rsidRPr="00D7139F">
        <w:t>,</w:t>
      </w:r>
      <w:r w:rsidR="00AD01BD">
        <w:t xml:space="preserve"> descartando </w:t>
      </w:r>
      <w:r w:rsidR="005C5A5C">
        <w:t>los</w:t>
      </w:r>
      <w:r w:rsidR="00AD01BD">
        <w:t xml:space="preserve"> encontra</w:t>
      </w:r>
      <w:r w:rsidR="005C5A5C">
        <w:t>dos</w:t>
      </w:r>
      <w:r w:rsidR="00AD01BD">
        <w:t xml:space="preserve"> </w:t>
      </w:r>
      <w:r w:rsidR="005C5A5C">
        <w:t>dentro de</w:t>
      </w:r>
      <w:r w:rsidR="00AD01BD">
        <w:t xml:space="preserve"> otras asociaciones vegetales</w:t>
      </w:r>
      <w:r w:rsidR="00487839">
        <w:t xml:space="preserve">. </w:t>
      </w:r>
      <w:r w:rsidR="005C5A5C">
        <w:t>Dado que</w:t>
      </w:r>
      <w:r w:rsidR="00487839">
        <w:t xml:space="preserve"> no había suficientes sitios en Tamaulipas con estas características, se </w:t>
      </w:r>
      <w:r w:rsidR="005C5A5C">
        <w:t>utilizaron registros</w:t>
      </w:r>
      <w:r w:rsidR="00487839">
        <w:t xml:space="preserve"> </w:t>
      </w:r>
      <w:r w:rsidR="005C5A5C">
        <w:t>en</w:t>
      </w:r>
      <w:r w:rsidR="00487839">
        <w:t xml:space="preserve"> el vecino estado de </w:t>
      </w:r>
      <w:r w:rsidR="00AD01BD">
        <w:t>Nuevo León</w:t>
      </w:r>
      <w:r w:rsidR="00487839">
        <w:t>,</w:t>
      </w:r>
      <w:r w:rsidR="005C5A5C">
        <w:t xml:space="preserve"> </w:t>
      </w:r>
      <w:r w:rsidR="00D7139F">
        <w:t xml:space="preserve">de preferencia </w:t>
      </w:r>
      <w:r w:rsidR="005C5A5C">
        <w:t>situados en bosques mapeados por</w:t>
      </w:r>
      <w:r w:rsidR="00487839">
        <w:t xml:space="preserve"> INEGI. </w:t>
      </w:r>
      <w:r w:rsidR="005C5A5C">
        <w:t>S</w:t>
      </w:r>
      <w:r w:rsidR="00487839">
        <w:t xml:space="preserve">e </w:t>
      </w:r>
      <w:r w:rsidR="005C5A5C">
        <w:t>obtuvieron</w:t>
      </w:r>
      <w:r w:rsidR="00487839">
        <w:t xml:space="preserve"> 10 puntos de presencia del bosque </w:t>
      </w:r>
      <w:r w:rsidR="00487839" w:rsidRPr="00207A5F">
        <w:t>(Fig. 3),</w:t>
      </w:r>
      <w:r w:rsidR="00487839">
        <w:t xml:space="preserve"> </w:t>
      </w:r>
      <w:r w:rsidR="00A14AE1">
        <w:t xml:space="preserve">a partir </w:t>
      </w:r>
      <w:r w:rsidR="00487839">
        <w:t xml:space="preserve">de los </w:t>
      </w:r>
      <w:r w:rsidR="00A14AE1">
        <w:t>cuales</w:t>
      </w:r>
      <w:r w:rsidR="00487839">
        <w:t xml:space="preserve"> se </w:t>
      </w:r>
      <w:r w:rsidR="00A14AE1">
        <w:t>recabaron</w:t>
      </w:r>
      <w:r w:rsidR="00487839">
        <w:t xml:space="preserve"> los valores de las </w:t>
      </w:r>
      <w:r w:rsidR="00487839" w:rsidRPr="00D96DDD">
        <w:t>variables</w:t>
      </w:r>
      <w:r>
        <w:t xml:space="preserve"> bioclimáticas </w:t>
      </w:r>
      <w:r w:rsidRPr="00D96DDD">
        <w:t xml:space="preserve">de </w:t>
      </w:r>
      <w:proofErr w:type="spellStart"/>
      <w:r w:rsidRPr="008B7257">
        <w:t>WorldClim</w:t>
      </w:r>
      <w:proofErr w:type="spellEnd"/>
      <w:r w:rsidR="008B7257">
        <w:t xml:space="preserve"> </w:t>
      </w:r>
      <w:r w:rsidR="007A7400">
        <w:fldChar w:fldCharType="begin" w:fldLock="1"/>
      </w:r>
      <w:r w:rsidR="007A7400">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66612a47-8212-3f84-85b6-0015fb862542"]}],"mendeley":{"formattedCitation":"(Hijmans, Cameron, Parra, Jones, &amp; Jarvis, 2005)","plainTextFormattedCitation":"(Hijmans, Cameron, Parra, Jones, &amp; Jarvis, 2005)","previouslyFormattedCitation":"(Hijmans, Cameron, Parra, Jones, &amp; Jarvis, 2005)"},"properties":{"noteIndex":0},"schema":"https://github.com/citation-style-language/schema/raw/master/csl-citation.json"}</w:instrText>
      </w:r>
      <w:r w:rsidR="007A7400">
        <w:fldChar w:fldCharType="separate"/>
      </w:r>
      <w:r w:rsidR="007A7400" w:rsidRPr="007A7400">
        <w:rPr>
          <w:noProof/>
        </w:rPr>
        <w:t>(Hijmans, Cameron, Parra, Jones, &amp; Jarvis, 2005)</w:t>
      </w:r>
      <w:r w:rsidR="007A7400">
        <w:fldChar w:fldCharType="end"/>
      </w:r>
      <w:r w:rsidR="007A7400">
        <w:t xml:space="preserve"> , </w:t>
      </w:r>
      <w:r w:rsidR="00487839" w:rsidRPr="00D96DDD">
        <w:t>para establecer rangos de cada una de ella</w:t>
      </w:r>
      <w:r w:rsidR="00487839">
        <w:t>s</w:t>
      </w:r>
      <w:r w:rsidR="00487839" w:rsidRPr="00487839">
        <w:t xml:space="preserve"> </w:t>
      </w:r>
      <w:r w:rsidR="00487839" w:rsidRPr="00D96DDD">
        <w:t>(</w:t>
      </w:r>
      <w:r w:rsidR="00487839" w:rsidRPr="008229F0">
        <w:t>Tabla</w:t>
      </w:r>
      <w:r w:rsidR="00487839" w:rsidRPr="00D96DDD">
        <w:rPr>
          <w:b/>
        </w:rPr>
        <w:t xml:space="preserve"> </w:t>
      </w:r>
      <w:r w:rsidR="00E408BE">
        <w:t>1</w:t>
      </w:r>
      <w:r w:rsidR="00487839" w:rsidRPr="00D96DDD">
        <w:t>).</w:t>
      </w:r>
    </w:p>
    <w:p w14:paraId="080EF0C9" w14:textId="77777777" w:rsidR="00207A5F" w:rsidRPr="00055382" w:rsidRDefault="00A14E2C" w:rsidP="00207A5F">
      <w:pPr>
        <w:pStyle w:val="font8"/>
        <w:spacing w:before="0" w:beforeAutospacing="0" w:after="0" w:afterAutospacing="0"/>
        <w:jc w:val="center"/>
        <w:textAlignment w:val="baseline"/>
        <w:rPr>
          <w:sz w:val="20"/>
          <w:szCs w:val="20"/>
          <w:lang w:val="en-US"/>
        </w:rPr>
      </w:pPr>
      <w:r>
        <w:rPr>
          <w:noProof/>
          <w:sz w:val="20"/>
          <w:szCs w:val="20"/>
        </w:rPr>
        <w:lastRenderedPageBreak/>
        <w:drawing>
          <wp:inline distT="0" distB="0" distL="0" distR="0" wp14:anchorId="1271761F" wp14:editId="25CD364A">
            <wp:extent cx="4600575" cy="5901042"/>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02158" cy="5903072"/>
                    </a:xfrm>
                    <a:prstGeom prst="rect">
                      <a:avLst/>
                    </a:prstGeom>
                    <a:noFill/>
                    <a:ln>
                      <a:noFill/>
                    </a:ln>
                  </pic:spPr>
                </pic:pic>
              </a:graphicData>
            </a:graphic>
          </wp:inline>
        </w:drawing>
      </w:r>
    </w:p>
    <w:p w14:paraId="403816E0" w14:textId="77777777" w:rsidR="00207A5F" w:rsidRPr="00813142" w:rsidRDefault="00207A5F" w:rsidP="00207A5F">
      <w:pPr>
        <w:pStyle w:val="font8"/>
        <w:spacing w:before="0" w:beforeAutospacing="0" w:after="0" w:afterAutospacing="0" w:line="360" w:lineRule="auto"/>
        <w:jc w:val="both"/>
        <w:textAlignment w:val="baseline"/>
        <w:rPr>
          <w:sz w:val="20"/>
          <w:szCs w:val="20"/>
        </w:rPr>
      </w:pPr>
      <w:r w:rsidRPr="00813142">
        <w:rPr>
          <w:b/>
          <w:sz w:val="20"/>
          <w:szCs w:val="20"/>
        </w:rPr>
        <w:t xml:space="preserve">Figura 3. </w:t>
      </w:r>
      <w:r w:rsidRPr="00813142">
        <w:rPr>
          <w:sz w:val="20"/>
          <w:szCs w:val="20"/>
        </w:rPr>
        <w:t xml:space="preserve">Sitios con presencia de bosque de </w:t>
      </w:r>
      <w:proofErr w:type="spellStart"/>
      <w:r w:rsidRPr="00813142">
        <w:rPr>
          <w:i/>
          <w:sz w:val="20"/>
          <w:szCs w:val="20"/>
        </w:rPr>
        <w:t>Abies</w:t>
      </w:r>
      <w:proofErr w:type="spellEnd"/>
      <w:r w:rsidRPr="00813142">
        <w:rPr>
          <w:sz w:val="20"/>
          <w:szCs w:val="20"/>
        </w:rPr>
        <w:t>, usados para establecer los rangos de las variables bioclimáticas.</w:t>
      </w:r>
    </w:p>
    <w:p w14:paraId="42D270A2" w14:textId="77777777" w:rsidR="00207A5F" w:rsidRPr="00D96DDD" w:rsidRDefault="0009224A" w:rsidP="0009224A">
      <w:pPr>
        <w:pStyle w:val="font8"/>
        <w:tabs>
          <w:tab w:val="left" w:pos="8685"/>
        </w:tabs>
        <w:spacing w:before="0" w:beforeAutospacing="0" w:after="0" w:afterAutospacing="0" w:line="360" w:lineRule="auto"/>
        <w:jc w:val="both"/>
        <w:textAlignment w:val="baseline"/>
      </w:pPr>
      <w:r>
        <w:tab/>
      </w:r>
    </w:p>
    <w:p w14:paraId="1E37C7DA" w14:textId="61648D66" w:rsidR="00813142" w:rsidRPr="00813142" w:rsidRDefault="00813142" w:rsidP="00813142">
      <w:pPr>
        <w:spacing w:before="0" w:after="0" w:line="360" w:lineRule="auto"/>
        <w:rPr>
          <w:sz w:val="20"/>
          <w:szCs w:val="20"/>
          <w:lang w:val="es-ES"/>
        </w:rPr>
      </w:pPr>
      <w:r w:rsidRPr="00813142">
        <w:rPr>
          <w:b/>
          <w:sz w:val="20"/>
          <w:szCs w:val="20"/>
        </w:rPr>
        <w:t xml:space="preserve">Tabla </w:t>
      </w:r>
      <w:r w:rsidR="00E408BE">
        <w:rPr>
          <w:b/>
          <w:sz w:val="20"/>
          <w:szCs w:val="20"/>
        </w:rPr>
        <w:t>1</w:t>
      </w:r>
      <w:r w:rsidRPr="00813142">
        <w:rPr>
          <w:b/>
          <w:sz w:val="20"/>
          <w:szCs w:val="20"/>
        </w:rPr>
        <w:t xml:space="preserve">. </w:t>
      </w:r>
      <w:r w:rsidR="004959CF">
        <w:rPr>
          <w:sz w:val="20"/>
          <w:szCs w:val="20"/>
          <w:lang w:val="es-ES"/>
        </w:rPr>
        <w:t xml:space="preserve">Variables de </w:t>
      </w:r>
      <w:proofErr w:type="spellStart"/>
      <w:r w:rsidR="004959CF">
        <w:rPr>
          <w:sz w:val="20"/>
          <w:szCs w:val="20"/>
          <w:lang w:val="es-ES"/>
        </w:rPr>
        <w:t>WorldC</w:t>
      </w:r>
      <w:r w:rsidRPr="00813142">
        <w:rPr>
          <w:sz w:val="20"/>
          <w:szCs w:val="20"/>
          <w:lang w:val="es-ES"/>
        </w:rPr>
        <w:t>lim</w:t>
      </w:r>
      <w:proofErr w:type="spellEnd"/>
      <w:r w:rsidR="003E59A6">
        <w:rPr>
          <w:sz w:val="20"/>
          <w:szCs w:val="20"/>
          <w:lang w:val="es-ES"/>
        </w:rPr>
        <w:t xml:space="preserve"> </w:t>
      </w:r>
      <w:r w:rsidR="00502CFE">
        <w:rPr>
          <w:sz w:val="20"/>
          <w:szCs w:val="20"/>
          <w:lang w:val="es-ES"/>
        </w:rPr>
        <w:fldChar w:fldCharType="begin" w:fldLock="1"/>
      </w:r>
      <w:r w:rsidR="00502CFE">
        <w:rPr>
          <w:sz w:val="20"/>
          <w:szCs w:val="20"/>
          <w:lang w:val="es-ES"/>
        </w:rPr>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66612a47-8212-3f84-85b6-0015fb862542"]}],"mendeley":{"formattedCitation":"(Hijmans et al., 2005)","plainTextFormattedCitation":"(Hijmans et al., 2005)","previouslyFormattedCitation":"(Hijmans et al., 2005)"},"properties":{"noteIndex":0},"schema":"https://github.com/citation-style-language/schema/raw/master/csl-citation.json"}</w:instrText>
      </w:r>
      <w:r w:rsidR="00502CFE">
        <w:rPr>
          <w:sz w:val="20"/>
          <w:szCs w:val="20"/>
          <w:lang w:val="es-ES"/>
        </w:rPr>
        <w:fldChar w:fldCharType="separate"/>
      </w:r>
      <w:r w:rsidR="00502CFE" w:rsidRPr="00502CFE">
        <w:rPr>
          <w:noProof/>
          <w:sz w:val="20"/>
          <w:szCs w:val="20"/>
          <w:lang w:val="es-ES"/>
        </w:rPr>
        <w:t>(Hijmans et al., 2005)</w:t>
      </w:r>
      <w:r w:rsidR="00502CFE">
        <w:rPr>
          <w:sz w:val="20"/>
          <w:szCs w:val="20"/>
          <w:lang w:val="es-ES"/>
        </w:rPr>
        <w:fldChar w:fldCharType="end"/>
      </w:r>
      <w:r w:rsidR="003E59A6">
        <w:rPr>
          <w:sz w:val="20"/>
          <w:szCs w:val="20"/>
          <w:lang w:val="es-ES"/>
        </w:rPr>
        <w:t xml:space="preserve"> </w:t>
      </w:r>
      <w:r w:rsidRPr="00813142">
        <w:rPr>
          <w:sz w:val="20"/>
          <w:szCs w:val="20"/>
          <w:lang w:val="es-ES"/>
        </w:rPr>
        <w:t xml:space="preserve">y sus valores (Temperatura en °C y precipitación en mm) tomados de sitios con presencia de bosque de </w:t>
      </w:r>
      <w:proofErr w:type="spellStart"/>
      <w:r w:rsidRPr="00813142">
        <w:rPr>
          <w:i/>
          <w:sz w:val="20"/>
          <w:szCs w:val="20"/>
          <w:lang w:val="es-ES"/>
        </w:rPr>
        <w:t>Abies</w:t>
      </w:r>
      <w:proofErr w:type="spellEnd"/>
      <w:r w:rsidR="00B40702">
        <w:rPr>
          <w:i/>
          <w:sz w:val="20"/>
          <w:szCs w:val="20"/>
          <w:lang w:val="es-ES"/>
        </w:rPr>
        <w:t xml:space="preserve"> </w:t>
      </w:r>
      <w:r w:rsidR="00B40702" w:rsidRPr="00055382">
        <w:rPr>
          <w:sz w:val="18"/>
          <w:szCs w:val="18"/>
        </w:rPr>
        <w:t xml:space="preserve">(SC= San Carlos; MIQ= </w:t>
      </w:r>
      <w:proofErr w:type="spellStart"/>
      <w:r w:rsidR="00B40702" w:rsidRPr="00055382">
        <w:rPr>
          <w:sz w:val="18"/>
          <w:szCs w:val="18"/>
        </w:rPr>
        <w:t>Miq</w:t>
      </w:r>
      <w:r w:rsidR="00B40702">
        <w:rPr>
          <w:sz w:val="18"/>
          <w:szCs w:val="18"/>
        </w:rPr>
        <w:t>u</w:t>
      </w:r>
      <w:r w:rsidR="00B40702" w:rsidRPr="00055382">
        <w:rPr>
          <w:sz w:val="18"/>
          <w:szCs w:val="18"/>
        </w:rPr>
        <w:t>ihuana</w:t>
      </w:r>
      <w:proofErr w:type="spellEnd"/>
      <w:r w:rsidR="00B40702" w:rsidRPr="00055382">
        <w:rPr>
          <w:sz w:val="18"/>
          <w:szCs w:val="18"/>
        </w:rPr>
        <w:t>; NL= Nuevo León)</w:t>
      </w:r>
      <w:r w:rsidRPr="00813142">
        <w:rPr>
          <w:sz w:val="20"/>
          <w:szCs w:val="20"/>
          <w:lang w:val="es-ES"/>
        </w:rPr>
        <w:t>. Los rangos utilizados se muestran en las columnas MIN/MÁX.</w:t>
      </w:r>
      <w:r w:rsidR="00E2763C" w:rsidRPr="00E2763C">
        <w:rPr>
          <w:sz w:val="18"/>
          <w:szCs w:val="18"/>
        </w:rPr>
        <w:t xml:space="preserve"> </w:t>
      </w:r>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69"/>
        <w:gridCol w:w="567"/>
        <w:gridCol w:w="567"/>
        <w:gridCol w:w="567"/>
        <w:gridCol w:w="567"/>
        <w:gridCol w:w="567"/>
        <w:gridCol w:w="567"/>
        <w:gridCol w:w="567"/>
        <w:gridCol w:w="567"/>
        <w:gridCol w:w="567"/>
        <w:gridCol w:w="567"/>
        <w:gridCol w:w="505"/>
        <w:gridCol w:w="523"/>
      </w:tblGrid>
      <w:tr w:rsidR="00813142" w:rsidRPr="00055382" w14:paraId="195445C0" w14:textId="77777777" w:rsidTr="009971A5">
        <w:trPr>
          <w:gridBefore w:val="1"/>
          <w:gridAfter w:val="2"/>
          <w:wBefore w:w="2569" w:type="dxa"/>
          <w:wAfter w:w="1028" w:type="dxa"/>
          <w:trHeight w:val="326"/>
        </w:trPr>
        <w:tc>
          <w:tcPr>
            <w:tcW w:w="5670" w:type="dxa"/>
            <w:gridSpan w:val="10"/>
          </w:tcPr>
          <w:p w14:paraId="5CFAB73B" w14:textId="77777777" w:rsidR="00813142" w:rsidRPr="0023535F" w:rsidRDefault="00813142" w:rsidP="00B40702">
            <w:pPr>
              <w:spacing w:before="0" w:after="0" w:line="240" w:lineRule="auto"/>
              <w:jc w:val="center"/>
              <w:rPr>
                <w:b/>
                <w:sz w:val="18"/>
                <w:szCs w:val="18"/>
              </w:rPr>
            </w:pPr>
            <w:r w:rsidRPr="00055382">
              <w:rPr>
                <w:b/>
                <w:sz w:val="18"/>
                <w:szCs w:val="18"/>
              </w:rPr>
              <w:t xml:space="preserve">Valores </w:t>
            </w:r>
            <w:r w:rsidR="0023535F">
              <w:rPr>
                <w:b/>
                <w:sz w:val="18"/>
                <w:szCs w:val="18"/>
              </w:rPr>
              <w:t xml:space="preserve">de las variables en cada sitio </w:t>
            </w:r>
          </w:p>
        </w:tc>
      </w:tr>
      <w:tr w:rsidR="00813142" w:rsidRPr="00055382" w14:paraId="0E3F0FCA"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51049F21" w14:textId="77777777" w:rsidR="00813142" w:rsidRPr="00055382" w:rsidRDefault="00813142" w:rsidP="009971A5">
            <w:pPr>
              <w:spacing w:before="0" w:after="0" w:line="240" w:lineRule="auto"/>
              <w:rPr>
                <w:b/>
                <w:color w:val="auto"/>
                <w:sz w:val="16"/>
                <w:szCs w:val="16"/>
              </w:rPr>
            </w:pPr>
            <w:r w:rsidRPr="00055382">
              <w:rPr>
                <w:b/>
                <w:color w:val="auto"/>
                <w:sz w:val="16"/>
                <w:szCs w:val="16"/>
              </w:rPr>
              <w:t>Variable</w:t>
            </w:r>
          </w:p>
        </w:tc>
        <w:tc>
          <w:tcPr>
            <w:tcW w:w="567" w:type="dxa"/>
            <w:vAlign w:val="bottom"/>
          </w:tcPr>
          <w:p w14:paraId="3959A0A9" w14:textId="77777777" w:rsidR="00813142" w:rsidRPr="00055382" w:rsidRDefault="00813142" w:rsidP="009971A5">
            <w:pPr>
              <w:spacing w:before="0" w:after="0" w:line="240" w:lineRule="auto"/>
              <w:rPr>
                <w:b/>
                <w:color w:val="auto"/>
                <w:sz w:val="16"/>
                <w:szCs w:val="16"/>
              </w:rPr>
            </w:pPr>
            <w:r w:rsidRPr="00055382">
              <w:rPr>
                <w:b/>
                <w:color w:val="auto"/>
                <w:sz w:val="16"/>
                <w:szCs w:val="16"/>
              </w:rPr>
              <w:t>SC</w:t>
            </w:r>
          </w:p>
        </w:tc>
        <w:tc>
          <w:tcPr>
            <w:tcW w:w="567" w:type="dxa"/>
            <w:vAlign w:val="bottom"/>
          </w:tcPr>
          <w:p w14:paraId="3E754DE9" w14:textId="77777777" w:rsidR="00813142" w:rsidRPr="00055382" w:rsidRDefault="00813142" w:rsidP="009971A5">
            <w:pPr>
              <w:spacing w:before="0" w:after="0" w:line="240" w:lineRule="auto"/>
              <w:rPr>
                <w:b/>
                <w:color w:val="auto"/>
                <w:sz w:val="16"/>
                <w:szCs w:val="16"/>
              </w:rPr>
            </w:pPr>
            <w:r w:rsidRPr="00055382">
              <w:rPr>
                <w:b/>
                <w:color w:val="auto"/>
                <w:sz w:val="16"/>
                <w:szCs w:val="16"/>
              </w:rPr>
              <w:t>MIQ1</w:t>
            </w:r>
          </w:p>
        </w:tc>
        <w:tc>
          <w:tcPr>
            <w:tcW w:w="567" w:type="dxa"/>
            <w:vAlign w:val="bottom"/>
          </w:tcPr>
          <w:p w14:paraId="353AA74E" w14:textId="77777777" w:rsidR="00813142" w:rsidRPr="00055382" w:rsidRDefault="00813142" w:rsidP="009971A5">
            <w:pPr>
              <w:spacing w:before="0" w:after="0" w:line="240" w:lineRule="auto"/>
              <w:rPr>
                <w:b/>
                <w:color w:val="auto"/>
                <w:sz w:val="16"/>
                <w:szCs w:val="16"/>
              </w:rPr>
            </w:pPr>
            <w:r w:rsidRPr="00055382">
              <w:rPr>
                <w:b/>
                <w:color w:val="auto"/>
                <w:sz w:val="16"/>
                <w:szCs w:val="16"/>
              </w:rPr>
              <w:t>MIQ2</w:t>
            </w:r>
          </w:p>
        </w:tc>
        <w:tc>
          <w:tcPr>
            <w:tcW w:w="567" w:type="dxa"/>
            <w:vAlign w:val="bottom"/>
          </w:tcPr>
          <w:p w14:paraId="26313600" w14:textId="77777777" w:rsidR="00813142" w:rsidRPr="00055382" w:rsidRDefault="00813142" w:rsidP="009971A5">
            <w:pPr>
              <w:spacing w:before="0" w:after="0" w:line="240" w:lineRule="auto"/>
              <w:rPr>
                <w:b/>
                <w:color w:val="auto"/>
                <w:sz w:val="16"/>
                <w:szCs w:val="16"/>
              </w:rPr>
            </w:pPr>
            <w:r w:rsidRPr="00055382">
              <w:rPr>
                <w:b/>
                <w:color w:val="auto"/>
                <w:sz w:val="16"/>
                <w:szCs w:val="16"/>
              </w:rPr>
              <w:t>MIQ3</w:t>
            </w:r>
          </w:p>
        </w:tc>
        <w:tc>
          <w:tcPr>
            <w:tcW w:w="567" w:type="dxa"/>
            <w:vAlign w:val="bottom"/>
          </w:tcPr>
          <w:p w14:paraId="48F16F99" w14:textId="77777777" w:rsidR="00813142" w:rsidRPr="00055382" w:rsidRDefault="00813142" w:rsidP="009971A5">
            <w:pPr>
              <w:spacing w:before="0" w:after="0" w:line="240" w:lineRule="auto"/>
              <w:rPr>
                <w:b/>
                <w:color w:val="auto"/>
                <w:sz w:val="16"/>
                <w:szCs w:val="16"/>
              </w:rPr>
            </w:pPr>
            <w:r w:rsidRPr="00055382">
              <w:rPr>
                <w:b/>
                <w:color w:val="auto"/>
                <w:sz w:val="16"/>
                <w:szCs w:val="16"/>
              </w:rPr>
              <w:t>MIQ4</w:t>
            </w:r>
          </w:p>
        </w:tc>
        <w:tc>
          <w:tcPr>
            <w:tcW w:w="567" w:type="dxa"/>
            <w:shd w:val="clear" w:color="auto" w:fill="auto"/>
            <w:noWrap/>
            <w:vAlign w:val="bottom"/>
            <w:hideMark/>
          </w:tcPr>
          <w:p w14:paraId="71531300" w14:textId="77777777" w:rsidR="00813142" w:rsidRPr="00055382" w:rsidRDefault="00813142" w:rsidP="009971A5">
            <w:pPr>
              <w:spacing w:before="0" w:after="0" w:line="240" w:lineRule="auto"/>
              <w:rPr>
                <w:b/>
                <w:color w:val="auto"/>
                <w:sz w:val="16"/>
                <w:szCs w:val="16"/>
              </w:rPr>
            </w:pPr>
            <w:r w:rsidRPr="00055382">
              <w:rPr>
                <w:b/>
                <w:color w:val="auto"/>
                <w:sz w:val="16"/>
                <w:szCs w:val="16"/>
              </w:rPr>
              <w:t>NL-1</w:t>
            </w:r>
          </w:p>
        </w:tc>
        <w:tc>
          <w:tcPr>
            <w:tcW w:w="567" w:type="dxa"/>
            <w:shd w:val="clear" w:color="auto" w:fill="auto"/>
            <w:noWrap/>
            <w:vAlign w:val="bottom"/>
            <w:hideMark/>
          </w:tcPr>
          <w:p w14:paraId="1B0CDFB6" w14:textId="77777777" w:rsidR="00813142" w:rsidRPr="00055382" w:rsidRDefault="00813142" w:rsidP="009971A5">
            <w:pPr>
              <w:spacing w:before="0" w:after="0" w:line="240" w:lineRule="auto"/>
              <w:rPr>
                <w:b/>
                <w:color w:val="auto"/>
                <w:sz w:val="16"/>
                <w:szCs w:val="16"/>
              </w:rPr>
            </w:pPr>
            <w:r w:rsidRPr="00055382">
              <w:rPr>
                <w:b/>
                <w:color w:val="auto"/>
                <w:sz w:val="16"/>
                <w:szCs w:val="16"/>
              </w:rPr>
              <w:t>NL-2</w:t>
            </w:r>
          </w:p>
        </w:tc>
        <w:tc>
          <w:tcPr>
            <w:tcW w:w="567" w:type="dxa"/>
            <w:shd w:val="clear" w:color="auto" w:fill="auto"/>
            <w:noWrap/>
            <w:vAlign w:val="bottom"/>
            <w:hideMark/>
          </w:tcPr>
          <w:p w14:paraId="57EF1492" w14:textId="77777777" w:rsidR="00813142" w:rsidRPr="00055382" w:rsidRDefault="00813142" w:rsidP="009971A5">
            <w:pPr>
              <w:spacing w:before="0" w:after="0" w:line="240" w:lineRule="auto"/>
              <w:rPr>
                <w:b/>
                <w:color w:val="auto"/>
                <w:sz w:val="16"/>
                <w:szCs w:val="16"/>
              </w:rPr>
            </w:pPr>
            <w:r w:rsidRPr="00055382">
              <w:rPr>
                <w:b/>
                <w:color w:val="auto"/>
                <w:sz w:val="16"/>
                <w:szCs w:val="16"/>
              </w:rPr>
              <w:t>NL-3</w:t>
            </w:r>
          </w:p>
        </w:tc>
        <w:tc>
          <w:tcPr>
            <w:tcW w:w="567" w:type="dxa"/>
            <w:shd w:val="clear" w:color="auto" w:fill="auto"/>
            <w:noWrap/>
            <w:vAlign w:val="bottom"/>
            <w:hideMark/>
          </w:tcPr>
          <w:p w14:paraId="09F4FB83" w14:textId="77777777" w:rsidR="00813142" w:rsidRPr="00055382" w:rsidRDefault="00813142" w:rsidP="009971A5">
            <w:pPr>
              <w:spacing w:before="0" w:after="0" w:line="240" w:lineRule="auto"/>
              <w:rPr>
                <w:b/>
                <w:color w:val="auto"/>
                <w:sz w:val="16"/>
                <w:szCs w:val="16"/>
              </w:rPr>
            </w:pPr>
            <w:r w:rsidRPr="00055382">
              <w:rPr>
                <w:b/>
                <w:color w:val="auto"/>
                <w:sz w:val="16"/>
                <w:szCs w:val="16"/>
              </w:rPr>
              <w:t>NL-4</w:t>
            </w:r>
          </w:p>
        </w:tc>
        <w:tc>
          <w:tcPr>
            <w:tcW w:w="567" w:type="dxa"/>
            <w:shd w:val="clear" w:color="auto" w:fill="auto"/>
            <w:noWrap/>
            <w:vAlign w:val="bottom"/>
            <w:hideMark/>
          </w:tcPr>
          <w:p w14:paraId="1661753C" w14:textId="77777777" w:rsidR="00813142" w:rsidRPr="00055382" w:rsidRDefault="00813142" w:rsidP="009971A5">
            <w:pPr>
              <w:spacing w:before="0" w:after="0" w:line="240" w:lineRule="auto"/>
              <w:rPr>
                <w:b/>
                <w:color w:val="auto"/>
                <w:sz w:val="16"/>
                <w:szCs w:val="16"/>
              </w:rPr>
            </w:pPr>
            <w:r w:rsidRPr="00055382">
              <w:rPr>
                <w:b/>
                <w:color w:val="auto"/>
                <w:sz w:val="16"/>
                <w:szCs w:val="16"/>
              </w:rPr>
              <w:t>NL-5</w:t>
            </w:r>
          </w:p>
        </w:tc>
        <w:tc>
          <w:tcPr>
            <w:tcW w:w="505" w:type="dxa"/>
            <w:shd w:val="clear" w:color="auto" w:fill="FBD4B4" w:themeFill="accent6" w:themeFillTint="66"/>
            <w:noWrap/>
            <w:vAlign w:val="bottom"/>
            <w:hideMark/>
          </w:tcPr>
          <w:p w14:paraId="33DB2B75" w14:textId="77777777" w:rsidR="00813142" w:rsidRPr="00055382" w:rsidRDefault="00813142" w:rsidP="009971A5">
            <w:pPr>
              <w:spacing w:before="0" w:after="0" w:line="240" w:lineRule="auto"/>
              <w:rPr>
                <w:b/>
                <w:color w:val="auto"/>
                <w:sz w:val="16"/>
                <w:szCs w:val="16"/>
              </w:rPr>
            </w:pPr>
            <w:r w:rsidRPr="00055382">
              <w:rPr>
                <w:b/>
                <w:color w:val="auto"/>
                <w:sz w:val="16"/>
                <w:szCs w:val="16"/>
              </w:rPr>
              <w:t>MIN</w:t>
            </w:r>
          </w:p>
        </w:tc>
        <w:tc>
          <w:tcPr>
            <w:tcW w:w="523" w:type="dxa"/>
            <w:shd w:val="clear" w:color="auto" w:fill="FBD4B4" w:themeFill="accent6" w:themeFillTint="66"/>
            <w:noWrap/>
            <w:vAlign w:val="bottom"/>
            <w:hideMark/>
          </w:tcPr>
          <w:p w14:paraId="7A1EE4DE" w14:textId="77777777" w:rsidR="00813142" w:rsidRPr="00055382" w:rsidRDefault="00813142" w:rsidP="009971A5">
            <w:pPr>
              <w:spacing w:before="0" w:after="0" w:line="240" w:lineRule="auto"/>
              <w:rPr>
                <w:b/>
                <w:color w:val="auto"/>
                <w:sz w:val="16"/>
                <w:szCs w:val="16"/>
              </w:rPr>
            </w:pPr>
            <w:r w:rsidRPr="00055382">
              <w:rPr>
                <w:b/>
                <w:color w:val="auto"/>
                <w:sz w:val="16"/>
                <w:szCs w:val="16"/>
              </w:rPr>
              <w:t>MÁX</w:t>
            </w:r>
          </w:p>
        </w:tc>
      </w:tr>
      <w:tr w:rsidR="00813142" w:rsidRPr="00055382" w14:paraId="0069D938"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244D64AB" w14:textId="77777777" w:rsidR="00813142" w:rsidRPr="00055382" w:rsidRDefault="00813142" w:rsidP="009971A5">
            <w:pPr>
              <w:spacing w:before="0" w:after="0" w:line="240" w:lineRule="auto"/>
              <w:rPr>
                <w:color w:val="auto"/>
                <w:sz w:val="16"/>
                <w:szCs w:val="16"/>
                <w:lang w:val="es-ES_tradnl"/>
              </w:rPr>
            </w:pPr>
            <w:r w:rsidRPr="00055382">
              <w:rPr>
                <w:color w:val="auto"/>
                <w:sz w:val="16"/>
                <w:szCs w:val="16"/>
              </w:rPr>
              <w:t>BIO1</w:t>
            </w:r>
            <w:r w:rsidRPr="00055382">
              <w:rPr>
                <w:color w:val="auto"/>
                <w:sz w:val="16"/>
                <w:szCs w:val="16"/>
                <w:lang w:val="es-ES_tradnl"/>
              </w:rPr>
              <w:t xml:space="preserve"> Temperatura media anual</w:t>
            </w:r>
          </w:p>
        </w:tc>
        <w:tc>
          <w:tcPr>
            <w:tcW w:w="567" w:type="dxa"/>
            <w:vAlign w:val="bottom"/>
          </w:tcPr>
          <w:p w14:paraId="481BB50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1</w:t>
            </w:r>
          </w:p>
        </w:tc>
        <w:tc>
          <w:tcPr>
            <w:tcW w:w="567" w:type="dxa"/>
            <w:vAlign w:val="bottom"/>
          </w:tcPr>
          <w:p w14:paraId="69FBF31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7</w:t>
            </w:r>
          </w:p>
        </w:tc>
        <w:tc>
          <w:tcPr>
            <w:tcW w:w="567" w:type="dxa"/>
            <w:vAlign w:val="bottom"/>
          </w:tcPr>
          <w:p w14:paraId="01AA237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0</w:t>
            </w:r>
          </w:p>
        </w:tc>
        <w:tc>
          <w:tcPr>
            <w:tcW w:w="567" w:type="dxa"/>
            <w:vAlign w:val="bottom"/>
          </w:tcPr>
          <w:p w14:paraId="771E1DE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4</w:t>
            </w:r>
          </w:p>
        </w:tc>
        <w:tc>
          <w:tcPr>
            <w:tcW w:w="567" w:type="dxa"/>
            <w:vAlign w:val="bottom"/>
          </w:tcPr>
          <w:p w14:paraId="596D48A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1</w:t>
            </w:r>
          </w:p>
        </w:tc>
        <w:tc>
          <w:tcPr>
            <w:tcW w:w="567" w:type="dxa"/>
            <w:shd w:val="clear" w:color="auto" w:fill="auto"/>
            <w:noWrap/>
            <w:vAlign w:val="bottom"/>
            <w:hideMark/>
          </w:tcPr>
          <w:p w14:paraId="50894D7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5</w:t>
            </w:r>
          </w:p>
        </w:tc>
        <w:tc>
          <w:tcPr>
            <w:tcW w:w="567" w:type="dxa"/>
            <w:shd w:val="clear" w:color="auto" w:fill="auto"/>
            <w:noWrap/>
            <w:vAlign w:val="bottom"/>
            <w:hideMark/>
          </w:tcPr>
          <w:p w14:paraId="3E6CBDE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0</w:t>
            </w:r>
          </w:p>
        </w:tc>
        <w:tc>
          <w:tcPr>
            <w:tcW w:w="567" w:type="dxa"/>
            <w:shd w:val="clear" w:color="auto" w:fill="auto"/>
            <w:noWrap/>
            <w:vAlign w:val="bottom"/>
            <w:hideMark/>
          </w:tcPr>
          <w:p w14:paraId="6CBEC05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5</w:t>
            </w:r>
          </w:p>
        </w:tc>
        <w:tc>
          <w:tcPr>
            <w:tcW w:w="567" w:type="dxa"/>
            <w:shd w:val="clear" w:color="auto" w:fill="auto"/>
            <w:noWrap/>
            <w:vAlign w:val="bottom"/>
            <w:hideMark/>
          </w:tcPr>
          <w:p w14:paraId="6CE630A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1</w:t>
            </w:r>
          </w:p>
        </w:tc>
        <w:tc>
          <w:tcPr>
            <w:tcW w:w="567" w:type="dxa"/>
            <w:shd w:val="clear" w:color="auto" w:fill="auto"/>
            <w:noWrap/>
            <w:vAlign w:val="bottom"/>
            <w:hideMark/>
          </w:tcPr>
          <w:p w14:paraId="55E68A4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1</w:t>
            </w:r>
          </w:p>
        </w:tc>
        <w:tc>
          <w:tcPr>
            <w:tcW w:w="505" w:type="dxa"/>
            <w:shd w:val="clear" w:color="auto" w:fill="FBD4B4" w:themeFill="accent6" w:themeFillTint="66"/>
            <w:noWrap/>
            <w:vAlign w:val="bottom"/>
            <w:hideMark/>
          </w:tcPr>
          <w:p w14:paraId="0854BF5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1</w:t>
            </w:r>
          </w:p>
        </w:tc>
        <w:tc>
          <w:tcPr>
            <w:tcW w:w="523" w:type="dxa"/>
            <w:shd w:val="clear" w:color="auto" w:fill="FBD4B4" w:themeFill="accent6" w:themeFillTint="66"/>
            <w:noWrap/>
            <w:vAlign w:val="bottom"/>
            <w:hideMark/>
          </w:tcPr>
          <w:p w14:paraId="363DEAE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1</w:t>
            </w:r>
          </w:p>
        </w:tc>
      </w:tr>
      <w:tr w:rsidR="00813142" w:rsidRPr="00055382" w14:paraId="2300159F"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77BEF462" w14:textId="77777777" w:rsidR="00813142" w:rsidRPr="00055382" w:rsidRDefault="00813142" w:rsidP="009971A5">
            <w:pPr>
              <w:spacing w:before="0" w:after="0" w:line="240" w:lineRule="auto"/>
              <w:rPr>
                <w:color w:val="auto"/>
                <w:sz w:val="16"/>
                <w:szCs w:val="16"/>
              </w:rPr>
            </w:pPr>
            <w:r w:rsidRPr="00055382">
              <w:rPr>
                <w:color w:val="auto"/>
                <w:sz w:val="16"/>
                <w:szCs w:val="16"/>
              </w:rPr>
              <w:t xml:space="preserve">BIO2 </w:t>
            </w:r>
            <w:r w:rsidRPr="00055382">
              <w:rPr>
                <w:color w:val="auto"/>
                <w:sz w:val="16"/>
                <w:szCs w:val="16"/>
                <w:lang w:val="es-ES_tradnl"/>
              </w:rPr>
              <w:t>Rango de temperatura diurno medio</w:t>
            </w:r>
            <w:r w:rsidRPr="00055382">
              <w:rPr>
                <w:color w:val="auto"/>
                <w:sz w:val="16"/>
                <w:szCs w:val="16"/>
              </w:rPr>
              <w:t xml:space="preserve"> </w:t>
            </w:r>
            <w:r w:rsidRPr="00055382">
              <w:rPr>
                <w:color w:val="auto"/>
                <w:sz w:val="16"/>
                <w:szCs w:val="16"/>
                <w:lang w:val="es-ES_tradnl"/>
              </w:rPr>
              <w:t>(</w:t>
            </w:r>
            <w:proofErr w:type="spellStart"/>
            <w:r w:rsidRPr="00055382">
              <w:rPr>
                <w:color w:val="auto"/>
                <w:sz w:val="16"/>
                <w:szCs w:val="16"/>
                <w:lang w:val="es-ES_tradnl"/>
              </w:rPr>
              <w:t>Temp</w:t>
            </w:r>
            <w:proofErr w:type="spellEnd"/>
            <w:r w:rsidRPr="00055382">
              <w:rPr>
                <w:color w:val="auto"/>
                <w:sz w:val="16"/>
                <w:szCs w:val="16"/>
                <w:lang w:val="es-ES_tradnl"/>
              </w:rPr>
              <w:t xml:space="preserve">. Máxima – </w:t>
            </w:r>
            <w:proofErr w:type="spellStart"/>
            <w:r w:rsidRPr="00055382">
              <w:rPr>
                <w:color w:val="auto"/>
                <w:sz w:val="16"/>
                <w:szCs w:val="16"/>
                <w:lang w:val="es-ES_tradnl"/>
              </w:rPr>
              <w:t>Temp</w:t>
            </w:r>
            <w:proofErr w:type="spellEnd"/>
            <w:r w:rsidRPr="00055382">
              <w:rPr>
                <w:color w:val="auto"/>
                <w:sz w:val="16"/>
                <w:szCs w:val="16"/>
                <w:lang w:val="es-ES_tradnl"/>
              </w:rPr>
              <w:t>. Mínima)</w:t>
            </w:r>
          </w:p>
        </w:tc>
        <w:tc>
          <w:tcPr>
            <w:tcW w:w="567" w:type="dxa"/>
            <w:vAlign w:val="bottom"/>
          </w:tcPr>
          <w:p w14:paraId="73B258E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6</w:t>
            </w:r>
          </w:p>
        </w:tc>
        <w:tc>
          <w:tcPr>
            <w:tcW w:w="567" w:type="dxa"/>
            <w:vAlign w:val="bottom"/>
          </w:tcPr>
          <w:p w14:paraId="1C095D2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2</w:t>
            </w:r>
          </w:p>
        </w:tc>
        <w:tc>
          <w:tcPr>
            <w:tcW w:w="567" w:type="dxa"/>
            <w:vAlign w:val="bottom"/>
          </w:tcPr>
          <w:p w14:paraId="2E48574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2</w:t>
            </w:r>
          </w:p>
        </w:tc>
        <w:tc>
          <w:tcPr>
            <w:tcW w:w="567" w:type="dxa"/>
            <w:vAlign w:val="bottom"/>
          </w:tcPr>
          <w:p w14:paraId="2849D12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3</w:t>
            </w:r>
          </w:p>
        </w:tc>
        <w:tc>
          <w:tcPr>
            <w:tcW w:w="567" w:type="dxa"/>
            <w:vAlign w:val="bottom"/>
          </w:tcPr>
          <w:p w14:paraId="32EAB1F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8</w:t>
            </w:r>
          </w:p>
        </w:tc>
        <w:tc>
          <w:tcPr>
            <w:tcW w:w="567" w:type="dxa"/>
            <w:shd w:val="clear" w:color="auto" w:fill="auto"/>
            <w:noWrap/>
            <w:vAlign w:val="bottom"/>
            <w:hideMark/>
          </w:tcPr>
          <w:p w14:paraId="70BB46C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4</w:t>
            </w:r>
          </w:p>
        </w:tc>
        <w:tc>
          <w:tcPr>
            <w:tcW w:w="567" w:type="dxa"/>
            <w:shd w:val="clear" w:color="auto" w:fill="auto"/>
            <w:noWrap/>
            <w:vAlign w:val="bottom"/>
            <w:hideMark/>
          </w:tcPr>
          <w:p w14:paraId="5B96EA2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5</w:t>
            </w:r>
          </w:p>
        </w:tc>
        <w:tc>
          <w:tcPr>
            <w:tcW w:w="567" w:type="dxa"/>
            <w:shd w:val="clear" w:color="auto" w:fill="auto"/>
            <w:noWrap/>
            <w:vAlign w:val="bottom"/>
            <w:hideMark/>
          </w:tcPr>
          <w:p w14:paraId="47A2AED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0</w:t>
            </w:r>
          </w:p>
        </w:tc>
        <w:tc>
          <w:tcPr>
            <w:tcW w:w="567" w:type="dxa"/>
            <w:shd w:val="clear" w:color="auto" w:fill="auto"/>
            <w:noWrap/>
            <w:vAlign w:val="bottom"/>
            <w:hideMark/>
          </w:tcPr>
          <w:p w14:paraId="471B516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4</w:t>
            </w:r>
          </w:p>
        </w:tc>
        <w:tc>
          <w:tcPr>
            <w:tcW w:w="567" w:type="dxa"/>
            <w:shd w:val="clear" w:color="auto" w:fill="auto"/>
            <w:noWrap/>
            <w:vAlign w:val="bottom"/>
            <w:hideMark/>
          </w:tcPr>
          <w:p w14:paraId="7E0F366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3</w:t>
            </w:r>
          </w:p>
        </w:tc>
        <w:tc>
          <w:tcPr>
            <w:tcW w:w="505" w:type="dxa"/>
            <w:shd w:val="clear" w:color="auto" w:fill="FBD4B4" w:themeFill="accent6" w:themeFillTint="66"/>
            <w:noWrap/>
            <w:vAlign w:val="bottom"/>
            <w:hideMark/>
          </w:tcPr>
          <w:p w14:paraId="28A6368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3</w:t>
            </w:r>
          </w:p>
        </w:tc>
        <w:tc>
          <w:tcPr>
            <w:tcW w:w="523" w:type="dxa"/>
            <w:shd w:val="clear" w:color="auto" w:fill="FBD4B4" w:themeFill="accent6" w:themeFillTint="66"/>
            <w:noWrap/>
            <w:vAlign w:val="bottom"/>
            <w:hideMark/>
          </w:tcPr>
          <w:p w14:paraId="0B85B1B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5</w:t>
            </w:r>
          </w:p>
        </w:tc>
      </w:tr>
      <w:tr w:rsidR="00813142" w:rsidRPr="00055382" w14:paraId="40B619D1"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554A4190" w14:textId="77777777" w:rsidR="00813142" w:rsidRPr="00055382" w:rsidRDefault="00813142" w:rsidP="009971A5">
            <w:pPr>
              <w:spacing w:before="0" w:after="0" w:line="240" w:lineRule="auto"/>
              <w:rPr>
                <w:color w:val="auto"/>
                <w:sz w:val="16"/>
                <w:szCs w:val="16"/>
              </w:rPr>
            </w:pPr>
            <w:r w:rsidRPr="00055382">
              <w:rPr>
                <w:color w:val="auto"/>
                <w:sz w:val="16"/>
                <w:szCs w:val="16"/>
              </w:rPr>
              <w:t xml:space="preserve">BIO3- </w:t>
            </w:r>
            <w:proofErr w:type="spellStart"/>
            <w:r w:rsidRPr="00055382">
              <w:rPr>
                <w:color w:val="auto"/>
                <w:sz w:val="16"/>
                <w:szCs w:val="16"/>
                <w:lang w:val="es-ES_tradnl"/>
              </w:rPr>
              <w:t>Isotermalidad</w:t>
            </w:r>
            <w:proofErr w:type="spellEnd"/>
            <w:r w:rsidRPr="00055382">
              <w:rPr>
                <w:color w:val="auto"/>
                <w:sz w:val="16"/>
                <w:szCs w:val="16"/>
                <w:lang w:val="es-ES_tradnl"/>
              </w:rPr>
              <w:t xml:space="preserve"> (Bio2 / Bio7) (* 100).</w:t>
            </w:r>
          </w:p>
        </w:tc>
        <w:tc>
          <w:tcPr>
            <w:tcW w:w="567" w:type="dxa"/>
            <w:vAlign w:val="bottom"/>
          </w:tcPr>
          <w:p w14:paraId="1CC2121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5</w:t>
            </w:r>
          </w:p>
        </w:tc>
        <w:tc>
          <w:tcPr>
            <w:tcW w:w="567" w:type="dxa"/>
            <w:vAlign w:val="bottom"/>
          </w:tcPr>
          <w:p w14:paraId="5C3DFCD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6</w:t>
            </w:r>
          </w:p>
        </w:tc>
        <w:tc>
          <w:tcPr>
            <w:tcW w:w="567" w:type="dxa"/>
            <w:vAlign w:val="bottom"/>
          </w:tcPr>
          <w:p w14:paraId="5118915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c>
          <w:tcPr>
            <w:tcW w:w="567" w:type="dxa"/>
            <w:vAlign w:val="bottom"/>
          </w:tcPr>
          <w:p w14:paraId="368C0E3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c>
          <w:tcPr>
            <w:tcW w:w="567" w:type="dxa"/>
            <w:vAlign w:val="bottom"/>
          </w:tcPr>
          <w:p w14:paraId="360A57D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c>
          <w:tcPr>
            <w:tcW w:w="567" w:type="dxa"/>
            <w:shd w:val="clear" w:color="auto" w:fill="auto"/>
            <w:noWrap/>
            <w:vAlign w:val="bottom"/>
            <w:hideMark/>
          </w:tcPr>
          <w:p w14:paraId="45D93A6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c>
          <w:tcPr>
            <w:tcW w:w="567" w:type="dxa"/>
            <w:shd w:val="clear" w:color="auto" w:fill="auto"/>
            <w:noWrap/>
            <w:vAlign w:val="bottom"/>
            <w:hideMark/>
          </w:tcPr>
          <w:p w14:paraId="39A29D6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c>
          <w:tcPr>
            <w:tcW w:w="567" w:type="dxa"/>
            <w:shd w:val="clear" w:color="auto" w:fill="auto"/>
            <w:noWrap/>
            <w:vAlign w:val="bottom"/>
            <w:hideMark/>
          </w:tcPr>
          <w:p w14:paraId="2E7DF27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c>
          <w:tcPr>
            <w:tcW w:w="567" w:type="dxa"/>
            <w:shd w:val="clear" w:color="auto" w:fill="auto"/>
            <w:noWrap/>
            <w:vAlign w:val="bottom"/>
            <w:hideMark/>
          </w:tcPr>
          <w:p w14:paraId="30CB2B2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3</w:t>
            </w:r>
          </w:p>
        </w:tc>
        <w:tc>
          <w:tcPr>
            <w:tcW w:w="567" w:type="dxa"/>
            <w:shd w:val="clear" w:color="auto" w:fill="auto"/>
            <w:noWrap/>
            <w:vAlign w:val="bottom"/>
            <w:hideMark/>
          </w:tcPr>
          <w:p w14:paraId="7D4336E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3</w:t>
            </w:r>
          </w:p>
        </w:tc>
        <w:tc>
          <w:tcPr>
            <w:tcW w:w="505" w:type="dxa"/>
            <w:shd w:val="clear" w:color="auto" w:fill="FBD4B4" w:themeFill="accent6" w:themeFillTint="66"/>
            <w:noWrap/>
            <w:vAlign w:val="bottom"/>
            <w:hideMark/>
          </w:tcPr>
          <w:p w14:paraId="169F386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5</w:t>
            </w:r>
          </w:p>
        </w:tc>
        <w:tc>
          <w:tcPr>
            <w:tcW w:w="523" w:type="dxa"/>
            <w:shd w:val="clear" w:color="auto" w:fill="FBD4B4" w:themeFill="accent6" w:themeFillTint="66"/>
            <w:noWrap/>
            <w:vAlign w:val="bottom"/>
            <w:hideMark/>
          </w:tcPr>
          <w:p w14:paraId="7543AFA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r>
      <w:tr w:rsidR="00813142" w:rsidRPr="00055382" w14:paraId="57B5C94E"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25094EDA" w14:textId="77777777" w:rsidR="00813142" w:rsidRPr="00055382" w:rsidRDefault="00813142" w:rsidP="009971A5">
            <w:pPr>
              <w:spacing w:before="0" w:after="0" w:line="240" w:lineRule="auto"/>
              <w:rPr>
                <w:color w:val="auto"/>
                <w:sz w:val="16"/>
                <w:szCs w:val="16"/>
              </w:rPr>
            </w:pPr>
            <w:r w:rsidRPr="00055382">
              <w:rPr>
                <w:color w:val="auto"/>
                <w:sz w:val="16"/>
                <w:szCs w:val="16"/>
              </w:rPr>
              <w:t xml:space="preserve">BIO4- </w:t>
            </w:r>
            <w:r w:rsidRPr="00055382">
              <w:rPr>
                <w:color w:val="auto"/>
                <w:sz w:val="16"/>
                <w:szCs w:val="16"/>
                <w:lang w:val="es-ES_tradnl"/>
              </w:rPr>
              <w:t>Estacionalidad de temperatura (desviación estándar * 100)</w:t>
            </w:r>
          </w:p>
        </w:tc>
        <w:tc>
          <w:tcPr>
            <w:tcW w:w="567" w:type="dxa"/>
            <w:vAlign w:val="bottom"/>
          </w:tcPr>
          <w:p w14:paraId="7122D88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6.82</w:t>
            </w:r>
          </w:p>
        </w:tc>
        <w:tc>
          <w:tcPr>
            <w:tcW w:w="567" w:type="dxa"/>
            <w:vAlign w:val="bottom"/>
          </w:tcPr>
          <w:p w14:paraId="60DADE3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32</w:t>
            </w:r>
          </w:p>
        </w:tc>
        <w:tc>
          <w:tcPr>
            <w:tcW w:w="567" w:type="dxa"/>
            <w:vAlign w:val="bottom"/>
          </w:tcPr>
          <w:p w14:paraId="478B85A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54</w:t>
            </w:r>
          </w:p>
        </w:tc>
        <w:tc>
          <w:tcPr>
            <w:tcW w:w="567" w:type="dxa"/>
            <w:vAlign w:val="bottom"/>
          </w:tcPr>
          <w:p w14:paraId="4E9213F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90</w:t>
            </w:r>
          </w:p>
        </w:tc>
        <w:tc>
          <w:tcPr>
            <w:tcW w:w="567" w:type="dxa"/>
            <w:vAlign w:val="bottom"/>
          </w:tcPr>
          <w:p w14:paraId="551466C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64</w:t>
            </w:r>
          </w:p>
        </w:tc>
        <w:tc>
          <w:tcPr>
            <w:tcW w:w="567" w:type="dxa"/>
            <w:shd w:val="clear" w:color="auto" w:fill="auto"/>
            <w:noWrap/>
            <w:vAlign w:val="bottom"/>
            <w:hideMark/>
          </w:tcPr>
          <w:p w14:paraId="0AB708A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79</w:t>
            </w:r>
          </w:p>
        </w:tc>
        <w:tc>
          <w:tcPr>
            <w:tcW w:w="567" w:type="dxa"/>
            <w:shd w:val="clear" w:color="auto" w:fill="auto"/>
            <w:noWrap/>
            <w:vAlign w:val="bottom"/>
            <w:hideMark/>
          </w:tcPr>
          <w:p w14:paraId="2AD2CE6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99</w:t>
            </w:r>
          </w:p>
        </w:tc>
        <w:tc>
          <w:tcPr>
            <w:tcW w:w="567" w:type="dxa"/>
            <w:shd w:val="clear" w:color="auto" w:fill="auto"/>
            <w:noWrap/>
            <w:vAlign w:val="bottom"/>
            <w:hideMark/>
          </w:tcPr>
          <w:p w14:paraId="7444E49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87</w:t>
            </w:r>
          </w:p>
        </w:tc>
        <w:tc>
          <w:tcPr>
            <w:tcW w:w="567" w:type="dxa"/>
            <w:shd w:val="clear" w:color="auto" w:fill="auto"/>
            <w:noWrap/>
            <w:vAlign w:val="bottom"/>
            <w:hideMark/>
          </w:tcPr>
          <w:p w14:paraId="12023DE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4.86</w:t>
            </w:r>
          </w:p>
        </w:tc>
        <w:tc>
          <w:tcPr>
            <w:tcW w:w="567" w:type="dxa"/>
            <w:shd w:val="clear" w:color="auto" w:fill="auto"/>
            <w:noWrap/>
            <w:vAlign w:val="bottom"/>
            <w:hideMark/>
          </w:tcPr>
          <w:p w14:paraId="7B0DF16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3.92</w:t>
            </w:r>
          </w:p>
        </w:tc>
        <w:tc>
          <w:tcPr>
            <w:tcW w:w="505" w:type="dxa"/>
            <w:shd w:val="clear" w:color="auto" w:fill="FBD4B4" w:themeFill="accent6" w:themeFillTint="66"/>
            <w:noWrap/>
            <w:vAlign w:val="bottom"/>
            <w:hideMark/>
          </w:tcPr>
          <w:p w14:paraId="60F1F8F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64</w:t>
            </w:r>
          </w:p>
        </w:tc>
        <w:tc>
          <w:tcPr>
            <w:tcW w:w="523" w:type="dxa"/>
            <w:shd w:val="clear" w:color="auto" w:fill="FBD4B4" w:themeFill="accent6" w:themeFillTint="66"/>
            <w:noWrap/>
            <w:vAlign w:val="bottom"/>
            <w:hideMark/>
          </w:tcPr>
          <w:p w14:paraId="3DEA11B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6.82</w:t>
            </w:r>
          </w:p>
        </w:tc>
      </w:tr>
      <w:tr w:rsidR="00813142" w:rsidRPr="00055382" w14:paraId="7AB04C64"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73F8A7E6" w14:textId="77777777" w:rsidR="00813142" w:rsidRPr="00055382" w:rsidRDefault="00813142" w:rsidP="009971A5">
            <w:pPr>
              <w:spacing w:before="0" w:after="0" w:line="240" w:lineRule="auto"/>
              <w:rPr>
                <w:color w:val="auto"/>
                <w:sz w:val="16"/>
                <w:szCs w:val="16"/>
              </w:rPr>
            </w:pPr>
            <w:r w:rsidRPr="00055382">
              <w:rPr>
                <w:color w:val="auto"/>
                <w:sz w:val="16"/>
                <w:szCs w:val="16"/>
              </w:rPr>
              <w:lastRenderedPageBreak/>
              <w:t>BIO5-</w:t>
            </w:r>
            <w:r w:rsidRPr="00055382">
              <w:rPr>
                <w:color w:val="auto"/>
                <w:sz w:val="16"/>
                <w:szCs w:val="16"/>
                <w:lang w:val="es-ES_tradnl"/>
              </w:rPr>
              <w:t xml:space="preserve"> Temperatura máxima del mes más caliente</w:t>
            </w:r>
          </w:p>
        </w:tc>
        <w:tc>
          <w:tcPr>
            <w:tcW w:w="567" w:type="dxa"/>
            <w:vAlign w:val="bottom"/>
          </w:tcPr>
          <w:p w14:paraId="254E185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0.3</w:t>
            </w:r>
          </w:p>
        </w:tc>
        <w:tc>
          <w:tcPr>
            <w:tcW w:w="567" w:type="dxa"/>
            <w:vAlign w:val="bottom"/>
          </w:tcPr>
          <w:p w14:paraId="4008B02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2.4</w:t>
            </w:r>
          </w:p>
        </w:tc>
        <w:tc>
          <w:tcPr>
            <w:tcW w:w="567" w:type="dxa"/>
            <w:vAlign w:val="bottom"/>
          </w:tcPr>
          <w:p w14:paraId="2859926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6</w:t>
            </w:r>
          </w:p>
        </w:tc>
        <w:tc>
          <w:tcPr>
            <w:tcW w:w="567" w:type="dxa"/>
            <w:vAlign w:val="bottom"/>
          </w:tcPr>
          <w:p w14:paraId="0F51ED3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2.1</w:t>
            </w:r>
          </w:p>
        </w:tc>
        <w:tc>
          <w:tcPr>
            <w:tcW w:w="567" w:type="dxa"/>
            <w:vAlign w:val="bottom"/>
          </w:tcPr>
          <w:p w14:paraId="5505CCC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5</w:t>
            </w:r>
          </w:p>
        </w:tc>
        <w:tc>
          <w:tcPr>
            <w:tcW w:w="567" w:type="dxa"/>
            <w:shd w:val="clear" w:color="auto" w:fill="auto"/>
            <w:noWrap/>
            <w:vAlign w:val="bottom"/>
            <w:hideMark/>
          </w:tcPr>
          <w:p w14:paraId="5A8E469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2.2</w:t>
            </w:r>
          </w:p>
        </w:tc>
        <w:tc>
          <w:tcPr>
            <w:tcW w:w="567" w:type="dxa"/>
            <w:shd w:val="clear" w:color="auto" w:fill="auto"/>
            <w:noWrap/>
            <w:vAlign w:val="bottom"/>
            <w:hideMark/>
          </w:tcPr>
          <w:p w14:paraId="1F37B7B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3.5</w:t>
            </w:r>
          </w:p>
        </w:tc>
        <w:tc>
          <w:tcPr>
            <w:tcW w:w="567" w:type="dxa"/>
            <w:shd w:val="clear" w:color="auto" w:fill="auto"/>
            <w:noWrap/>
            <w:vAlign w:val="bottom"/>
            <w:hideMark/>
          </w:tcPr>
          <w:p w14:paraId="3790010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8</w:t>
            </w:r>
          </w:p>
        </w:tc>
        <w:tc>
          <w:tcPr>
            <w:tcW w:w="567" w:type="dxa"/>
            <w:shd w:val="clear" w:color="auto" w:fill="auto"/>
            <w:noWrap/>
            <w:vAlign w:val="bottom"/>
            <w:hideMark/>
          </w:tcPr>
          <w:p w14:paraId="2A838A8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5</w:t>
            </w:r>
          </w:p>
        </w:tc>
        <w:tc>
          <w:tcPr>
            <w:tcW w:w="567" w:type="dxa"/>
            <w:shd w:val="clear" w:color="auto" w:fill="auto"/>
            <w:noWrap/>
            <w:vAlign w:val="bottom"/>
            <w:hideMark/>
          </w:tcPr>
          <w:p w14:paraId="1366775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4</w:t>
            </w:r>
          </w:p>
        </w:tc>
        <w:tc>
          <w:tcPr>
            <w:tcW w:w="505" w:type="dxa"/>
            <w:shd w:val="clear" w:color="auto" w:fill="FBD4B4" w:themeFill="accent6" w:themeFillTint="66"/>
            <w:noWrap/>
            <w:vAlign w:val="bottom"/>
            <w:hideMark/>
          </w:tcPr>
          <w:p w14:paraId="5CFC5E8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5</w:t>
            </w:r>
          </w:p>
        </w:tc>
        <w:tc>
          <w:tcPr>
            <w:tcW w:w="523" w:type="dxa"/>
            <w:shd w:val="clear" w:color="auto" w:fill="FBD4B4" w:themeFill="accent6" w:themeFillTint="66"/>
            <w:noWrap/>
            <w:vAlign w:val="bottom"/>
            <w:hideMark/>
          </w:tcPr>
          <w:p w14:paraId="58C4384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0.3</w:t>
            </w:r>
          </w:p>
        </w:tc>
      </w:tr>
      <w:tr w:rsidR="00813142" w:rsidRPr="00055382" w14:paraId="07FED68E"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586F8C8A" w14:textId="77777777" w:rsidR="00813142" w:rsidRPr="00055382" w:rsidRDefault="00813142" w:rsidP="009971A5">
            <w:pPr>
              <w:spacing w:before="0" w:after="0" w:line="240" w:lineRule="auto"/>
              <w:rPr>
                <w:color w:val="auto"/>
                <w:sz w:val="16"/>
                <w:szCs w:val="16"/>
              </w:rPr>
            </w:pPr>
            <w:r w:rsidRPr="00055382">
              <w:rPr>
                <w:color w:val="auto"/>
                <w:sz w:val="16"/>
                <w:szCs w:val="16"/>
              </w:rPr>
              <w:t>BIO6-</w:t>
            </w:r>
            <w:r w:rsidRPr="00055382">
              <w:rPr>
                <w:color w:val="auto"/>
                <w:sz w:val="16"/>
                <w:szCs w:val="16"/>
                <w:lang w:val="es-ES_tradnl"/>
              </w:rPr>
              <w:t xml:space="preserve"> Temperatura mínima del mes más frío</w:t>
            </w:r>
          </w:p>
        </w:tc>
        <w:tc>
          <w:tcPr>
            <w:tcW w:w="567" w:type="dxa"/>
            <w:vAlign w:val="bottom"/>
          </w:tcPr>
          <w:p w14:paraId="4A6F7FD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8</w:t>
            </w:r>
          </w:p>
        </w:tc>
        <w:tc>
          <w:tcPr>
            <w:tcW w:w="567" w:type="dxa"/>
            <w:vAlign w:val="bottom"/>
          </w:tcPr>
          <w:p w14:paraId="3288690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w:t>
            </w:r>
          </w:p>
        </w:tc>
        <w:tc>
          <w:tcPr>
            <w:tcW w:w="567" w:type="dxa"/>
            <w:vAlign w:val="bottom"/>
          </w:tcPr>
          <w:p w14:paraId="3631BFB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5</w:t>
            </w:r>
          </w:p>
        </w:tc>
        <w:tc>
          <w:tcPr>
            <w:tcW w:w="567" w:type="dxa"/>
            <w:vAlign w:val="bottom"/>
          </w:tcPr>
          <w:p w14:paraId="2D9442E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8</w:t>
            </w:r>
          </w:p>
        </w:tc>
        <w:tc>
          <w:tcPr>
            <w:tcW w:w="567" w:type="dxa"/>
            <w:vAlign w:val="bottom"/>
          </w:tcPr>
          <w:p w14:paraId="2BD7114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w:t>
            </w:r>
          </w:p>
        </w:tc>
        <w:tc>
          <w:tcPr>
            <w:tcW w:w="567" w:type="dxa"/>
            <w:shd w:val="clear" w:color="auto" w:fill="auto"/>
            <w:noWrap/>
            <w:vAlign w:val="bottom"/>
            <w:hideMark/>
          </w:tcPr>
          <w:p w14:paraId="74BD97B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8</w:t>
            </w:r>
          </w:p>
        </w:tc>
        <w:tc>
          <w:tcPr>
            <w:tcW w:w="567" w:type="dxa"/>
            <w:shd w:val="clear" w:color="auto" w:fill="auto"/>
            <w:noWrap/>
            <w:vAlign w:val="bottom"/>
            <w:hideMark/>
          </w:tcPr>
          <w:p w14:paraId="2872550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w:t>
            </w:r>
          </w:p>
        </w:tc>
        <w:tc>
          <w:tcPr>
            <w:tcW w:w="567" w:type="dxa"/>
            <w:shd w:val="clear" w:color="auto" w:fill="auto"/>
            <w:noWrap/>
            <w:vAlign w:val="bottom"/>
            <w:hideMark/>
          </w:tcPr>
          <w:p w14:paraId="45347F4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1</w:t>
            </w:r>
          </w:p>
        </w:tc>
        <w:tc>
          <w:tcPr>
            <w:tcW w:w="567" w:type="dxa"/>
            <w:shd w:val="clear" w:color="auto" w:fill="auto"/>
            <w:noWrap/>
            <w:vAlign w:val="bottom"/>
            <w:hideMark/>
          </w:tcPr>
          <w:p w14:paraId="0A0488B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3</w:t>
            </w:r>
          </w:p>
        </w:tc>
        <w:tc>
          <w:tcPr>
            <w:tcW w:w="567" w:type="dxa"/>
            <w:shd w:val="clear" w:color="auto" w:fill="auto"/>
            <w:noWrap/>
            <w:vAlign w:val="bottom"/>
            <w:hideMark/>
          </w:tcPr>
          <w:p w14:paraId="6AFC880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5</w:t>
            </w:r>
          </w:p>
        </w:tc>
        <w:tc>
          <w:tcPr>
            <w:tcW w:w="505" w:type="dxa"/>
            <w:shd w:val="clear" w:color="auto" w:fill="FBD4B4" w:themeFill="accent6" w:themeFillTint="66"/>
            <w:noWrap/>
            <w:vAlign w:val="bottom"/>
            <w:hideMark/>
          </w:tcPr>
          <w:p w14:paraId="74FA4D7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0</w:t>
            </w:r>
          </w:p>
        </w:tc>
        <w:tc>
          <w:tcPr>
            <w:tcW w:w="523" w:type="dxa"/>
            <w:shd w:val="clear" w:color="auto" w:fill="FBD4B4" w:themeFill="accent6" w:themeFillTint="66"/>
            <w:noWrap/>
            <w:vAlign w:val="bottom"/>
            <w:hideMark/>
          </w:tcPr>
          <w:p w14:paraId="417A32E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8</w:t>
            </w:r>
          </w:p>
        </w:tc>
      </w:tr>
      <w:tr w:rsidR="00813142" w:rsidRPr="00055382" w14:paraId="66DA230F"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5679BFE1" w14:textId="77777777" w:rsidR="00813142" w:rsidRPr="00055382" w:rsidRDefault="00813142" w:rsidP="009971A5">
            <w:pPr>
              <w:spacing w:before="0" w:after="0" w:line="240" w:lineRule="auto"/>
              <w:rPr>
                <w:color w:val="auto"/>
                <w:sz w:val="16"/>
                <w:szCs w:val="16"/>
              </w:rPr>
            </w:pPr>
            <w:r w:rsidRPr="00055382">
              <w:rPr>
                <w:color w:val="auto"/>
                <w:sz w:val="16"/>
                <w:szCs w:val="16"/>
              </w:rPr>
              <w:t>BIO7-</w:t>
            </w:r>
            <w:r w:rsidRPr="00055382">
              <w:rPr>
                <w:color w:val="auto"/>
                <w:sz w:val="16"/>
                <w:szCs w:val="16"/>
                <w:lang w:val="pt-BR"/>
              </w:rPr>
              <w:t xml:space="preserve"> Rango de temperatura anual (Bio5 – Bio6)</w:t>
            </w:r>
          </w:p>
        </w:tc>
        <w:tc>
          <w:tcPr>
            <w:tcW w:w="567" w:type="dxa"/>
            <w:vAlign w:val="bottom"/>
          </w:tcPr>
          <w:p w14:paraId="17C300B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4.5</w:t>
            </w:r>
          </w:p>
        </w:tc>
        <w:tc>
          <w:tcPr>
            <w:tcW w:w="567" w:type="dxa"/>
            <w:vAlign w:val="bottom"/>
          </w:tcPr>
          <w:p w14:paraId="2EFF4E7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3</w:t>
            </w:r>
          </w:p>
        </w:tc>
        <w:tc>
          <w:tcPr>
            <w:tcW w:w="567" w:type="dxa"/>
            <w:vAlign w:val="bottom"/>
          </w:tcPr>
          <w:p w14:paraId="1372DB5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1</w:t>
            </w:r>
          </w:p>
        </w:tc>
        <w:tc>
          <w:tcPr>
            <w:tcW w:w="567" w:type="dxa"/>
            <w:vAlign w:val="bottom"/>
          </w:tcPr>
          <w:p w14:paraId="3856635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3</w:t>
            </w:r>
          </w:p>
        </w:tc>
        <w:tc>
          <w:tcPr>
            <w:tcW w:w="567" w:type="dxa"/>
            <w:vAlign w:val="bottom"/>
          </w:tcPr>
          <w:p w14:paraId="652DD14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5</w:t>
            </w:r>
          </w:p>
        </w:tc>
        <w:tc>
          <w:tcPr>
            <w:tcW w:w="567" w:type="dxa"/>
            <w:shd w:val="clear" w:color="auto" w:fill="auto"/>
            <w:noWrap/>
            <w:vAlign w:val="bottom"/>
            <w:hideMark/>
          </w:tcPr>
          <w:p w14:paraId="29C368D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4</w:t>
            </w:r>
          </w:p>
        </w:tc>
        <w:tc>
          <w:tcPr>
            <w:tcW w:w="567" w:type="dxa"/>
            <w:shd w:val="clear" w:color="auto" w:fill="auto"/>
            <w:noWrap/>
            <w:vAlign w:val="bottom"/>
            <w:hideMark/>
          </w:tcPr>
          <w:p w14:paraId="489AC3B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6</w:t>
            </w:r>
          </w:p>
        </w:tc>
        <w:tc>
          <w:tcPr>
            <w:tcW w:w="567" w:type="dxa"/>
            <w:shd w:val="clear" w:color="auto" w:fill="auto"/>
            <w:noWrap/>
            <w:vAlign w:val="bottom"/>
            <w:hideMark/>
          </w:tcPr>
          <w:p w14:paraId="7453571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7</w:t>
            </w:r>
          </w:p>
        </w:tc>
        <w:tc>
          <w:tcPr>
            <w:tcW w:w="567" w:type="dxa"/>
            <w:shd w:val="clear" w:color="auto" w:fill="auto"/>
            <w:noWrap/>
            <w:vAlign w:val="bottom"/>
            <w:hideMark/>
          </w:tcPr>
          <w:p w14:paraId="3C40E0C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2</w:t>
            </w:r>
          </w:p>
        </w:tc>
        <w:tc>
          <w:tcPr>
            <w:tcW w:w="567" w:type="dxa"/>
            <w:shd w:val="clear" w:color="auto" w:fill="auto"/>
            <w:noWrap/>
            <w:vAlign w:val="bottom"/>
            <w:hideMark/>
          </w:tcPr>
          <w:p w14:paraId="1FFB060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9</w:t>
            </w:r>
          </w:p>
        </w:tc>
        <w:tc>
          <w:tcPr>
            <w:tcW w:w="505" w:type="dxa"/>
            <w:shd w:val="clear" w:color="auto" w:fill="FBD4B4" w:themeFill="accent6" w:themeFillTint="66"/>
            <w:noWrap/>
            <w:vAlign w:val="bottom"/>
            <w:hideMark/>
          </w:tcPr>
          <w:p w14:paraId="7C234A6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5</w:t>
            </w:r>
          </w:p>
        </w:tc>
        <w:tc>
          <w:tcPr>
            <w:tcW w:w="523" w:type="dxa"/>
            <w:shd w:val="clear" w:color="auto" w:fill="FBD4B4" w:themeFill="accent6" w:themeFillTint="66"/>
            <w:noWrap/>
            <w:vAlign w:val="bottom"/>
            <w:hideMark/>
          </w:tcPr>
          <w:p w14:paraId="70EA480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4.5</w:t>
            </w:r>
          </w:p>
        </w:tc>
      </w:tr>
      <w:tr w:rsidR="00813142" w:rsidRPr="00055382" w14:paraId="671EF992"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597FF3A7" w14:textId="77777777" w:rsidR="00813142" w:rsidRPr="00055382" w:rsidRDefault="00813142" w:rsidP="009971A5">
            <w:pPr>
              <w:spacing w:before="0" w:after="0" w:line="240" w:lineRule="auto"/>
              <w:rPr>
                <w:color w:val="auto"/>
                <w:sz w:val="16"/>
                <w:szCs w:val="16"/>
              </w:rPr>
            </w:pPr>
            <w:r w:rsidRPr="00055382">
              <w:rPr>
                <w:color w:val="auto"/>
                <w:sz w:val="16"/>
                <w:szCs w:val="16"/>
              </w:rPr>
              <w:t>BIO8-</w:t>
            </w:r>
            <w:r w:rsidRPr="00055382">
              <w:rPr>
                <w:color w:val="auto"/>
                <w:sz w:val="16"/>
                <w:szCs w:val="16"/>
                <w:lang w:val="es-ES_tradnl"/>
              </w:rPr>
              <w:t xml:space="preserve"> Temperatura media del trimestre más húmedo</w:t>
            </w:r>
          </w:p>
        </w:tc>
        <w:tc>
          <w:tcPr>
            <w:tcW w:w="567" w:type="dxa"/>
            <w:vAlign w:val="bottom"/>
          </w:tcPr>
          <w:p w14:paraId="1CB33B8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5</w:t>
            </w:r>
          </w:p>
        </w:tc>
        <w:tc>
          <w:tcPr>
            <w:tcW w:w="567" w:type="dxa"/>
            <w:vAlign w:val="bottom"/>
          </w:tcPr>
          <w:p w14:paraId="22FEF55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2</w:t>
            </w:r>
          </w:p>
        </w:tc>
        <w:tc>
          <w:tcPr>
            <w:tcW w:w="567" w:type="dxa"/>
            <w:vAlign w:val="bottom"/>
          </w:tcPr>
          <w:p w14:paraId="2A17FCC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2.4</w:t>
            </w:r>
          </w:p>
        </w:tc>
        <w:tc>
          <w:tcPr>
            <w:tcW w:w="567" w:type="dxa"/>
            <w:vAlign w:val="bottom"/>
          </w:tcPr>
          <w:p w14:paraId="7548374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2.8</w:t>
            </w:r>
          </w:p>
        </w:tc>
        <w:tc>
          <w:tcPr>
            <w:tcW w:w="567" w:type="dxa"/>
            <w:vAlign w:val="bottom"/>
          </w:tcPr>
          <w:p w14:paraId="6E7D7D5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4</w:t>
            </w:r>
          </w:p>
        </w:tc>
        <w:tc>
          <w:tcPr>
            <w:tcW w:w="567" w:type="dxa"/>
            <w:shd w:val="clear" w:color="auto" w:fill="auto"/>
            <w:noWrap/>
            <w:vAlign w:val="bottom"/>
            <w:hideMark/>
          </w:tcPr>
          <w:p w14:paraId="5F3EC88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2.9</w:t>
            </w:r>
          </w:p>
        </w:tc>
        <w:tc>
          <w:tcPr>
            <w:tcW w:w="567" w:type="dxa"/>
            <w:shd w:val="clear" w:color="auto" w:fill="auto"/>
            <w:noWrap/>
            <w:vAlign w:val="bottom"/>
            <w:hideMark/>
          </w:tcPr>
          <w:p w14:paraId="069FAD0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8</w:t>
            </w:r>
          </w:p>
        </w:tc>
        <w:tc>
          <w:tcPr>
            <w:tcW w:w="567" w:type="dxa"/>
            <w:shd w:val="clear" w:color="auto" w:fill="auto"/>
            <w:noWrap/>
            <w:vAlign w:val="bottom"/>
            <w:hideMark/>
          </w:tcPr>
          <w:p w14:paraId="36BC973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9</w:t>
            </w:r>
          </w:p>
        </w:tc>
        <w:tc>
          <w:tcPr>
            <w:tcW w:w="567" w:type="dxa"/>
            <w:shd w:val="clear" w:color="auto" w:fill="auto"/>
            <w:noWrap/>
            <w:vAlign w:val="bottom"/>
            <w:hideMark/>
          </w:tcPr>
          <w:p w14:paraId="7C01037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3</w:t>
            </w:r>
          </w:p>
        </w:tc>
        <w:tc>
          <w:tcPr>
            <w:tcW w:w="567" w:type="dxa"/>
            <w:shd w:val="clear" w:color="auto" w:fill="auto"/>
            <w:noWrap/>
            <w:vAlign w:val="bottom"/>
            <w:hideMark/>
          </w:tcPr>
          <w:p w14:paraId="4DF0110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1</w:t>
            </w:r>
          </w:p>
        </w:tc>
        <w:tc>
          <w:tcPr>
            <w:tcW w:w="505" w:type="dxa"/>
            <w:shd w:val="clear" w:color="auto" w:fill="FBD4B4" w:themeFill="accent6" w:themeFillTint="66"/>
            <w:noWrap/>
            <w:vAlign w:val="bottom"/>
            <w:hideMark/>
          </w:tcPr>
          <w:p w14:paraId="0DCA16F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1.4</w:t>
            </w:r>
          </w:p>
        </w:tc>
        <w:tc>
          <w:tcPr>
            <w:tcW w:w="523" w:type="dxa"/>
            <w:shd w:val="clear" w:color="auto" w:fill="FBD4B4" w:themeFill="accent6" w:themeFillTint="66"/>
            <w:noWrap/>
            <w:vAlign w:val="bottom"/>
            <w:hideMark/>
          </w:tcPr>
          <w:p w14:paraId="1CE0621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5</w:t>
            </w:r>
          </w:p>
        </w:tc>
      </w:tr>
      <w:tr w:rsidR="00813142" w:rsidRPr="00055382" w14:paraId="0FFBAA7F"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2A593640" w14:textId="77777777" w:rsidR="00813142" w:rsidRPr="00055382" w:rsidRDefault="00813142" w:rsidP="009971A5">
            <w:pPr>
              <w:pStyle w:val="font8"/>
              <w:spacing w:before="0" w:beforeAutospacing="0" w:after="0" w:afterAutospacing="0"/>
              <w:textAlignment w:val="baseline"/>
              <w:rPr>
                <w:sz w:val="16"/>
                <w:szCs w:val="16"/>
                <w:lang w:val="es-ES_tradnl"/>
              </w:rPr>
            </w:pPr>
            <w:r w:rsidRPr="00055382">
              <w:rPr>
                <w:sz w:val="16"/>
                <w:szCs w:val="16"/>
              </w:rPr>
              <w:t>BIO9-</w:t>
            </w:r>
            <w:r w:rsidRPr="00055382">
              <w:rPr>
                <w:sz w:val="16"/>
                <w:szCs w:val="16"/>
                <w:lang w:val="es-ES_tradnl"/>
              </w:rPr>
              <w:t xml:space="preserve"> Temperatura media del trimestre más seco</w:t>
            </w:r>
          </w:p>
        </w:tc>
        <w:tc>
          <w:tcPr>
            <w:tcW w:w="567" w:type="dxa"/>
            <w:vAlign w:val="bottom"/>
          </w:tcPr>
          <w:p w14:paraId="3B82F16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8</w:t>
            </w:r>
          </w:p>
        </w:tc>
        <w:tc>
          <w:tcPr>
            <w:tcW w:w="567" w:type="dxa"/>
            <w:vAlign w:val="bottom"/>
          </w:tcPr>
          <w:p w14:paraId="29746A3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3</w:t>
            </w:r>
          </w:p>
        </w:tc>
        <w:tc>
          <w:tcPr>
            <w:tcW w:w="567" w:type="dxa"/>
            <w:vAlign w:val="bottom"/>
          </w:tcPr>
          <w:p w14:paraId="721C943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4</w:t>
            </w:r>
          </w:p>
        </w:tc>
        <w:tc>
          <w:tcPr>
            <w:tcW w:w="567" w:type="dxa"/>
            <w:vAlign w:val="bottom"/>
          </w:tcPr>
          <w:p w14:paraId="4D6F6EC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7</w:t>
            </w:r>
          </w:p>
        </w:tc>
        <w:tc>
          <w:tcPr>
            <w:tcW w:w="567" w:type="dxa"/>
            <w:vAlign w:val="bottom"/>
          </w:tcPr>
          <w:p w14:paraId="46F8BB5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5</w:t>
            </w:r>
          </w:p>
        </w:tc>
        <w:tc>
          <w:tcPr>
            <w:tcW w:w="567" w:type="dxa"/>
            <w:shd w:val="clear" w:color="auto" w:fill="auto"/>
            <w:noWrap/>
            <w:vAlign w:val="bottom"/>
            <w:hideMark/>
          </w:tcPr>
          <w:p w14:paraId="4F38525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8</w:t>
            </w:r>
          </w:p>
        </w:tc>
        <w:tc>
          <w:tcPr>
            <w:tcW w:w="567" w:type="dxa"/>
            <w:shd w:val="clear" w:color="auto" w:fill="auto"/>
            <w:noWrap/>
            <w:vAlign w:val="bottom"/>
            <w:hideMark/>
          </w:tcPr>
          <w:p w14:paraId="3EBBF45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3</w:t>
            </w:r>
          </w:p>
        </w:tc>
        <w:tc>
          <w:tcPr>
            <w:tcW w:w="567" w:type="dxa"/>
            <w:shd w:val="clear" w:color="auto" w:fill="auto"/>
            <w:noWrap/>
            <w:vAlign w:val="bottom"/>
            <w:hideMark/>
          </w:tcPr>
          <w:p w14:paraId="4B9905B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6</w:t>
            </w:r>
          </w:p>
        </w:tc>
        <w:tc>
          <w:tcPr>
            <w:tcW w:w="567" w:type="dxa"/>
            <w:shd w:val="clear" w:color="auto" w:fill="auto"/>
            <w:noWrap/>
            <w:vAlign w:val="bottom"/>
            <w:hideMark/>
          </w:tcPr>
          <w:p w14:paraId="487E31F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0</w:t>
            </w:r>
          </w:p>
        </w:tc>
        <w:tc>
          <w:tcPr>
            <w:tcW w:w="567" w:type="dxa"/>
            <w:shd w:val="clear" w:color="auto" w:fill="auto"/>
            <w:noWrap/>
            <w:vAlign w:val="bottom"/>
            <w:hideMark/>
          </w:tcPr>
          <w:p w14:paraId="2C4F0EA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1</w:t>
            </w:r>
          </w:p>
        </w:tc>
        <w:tc>
          <w:tcPr>
            <w:tcW w:w="505" w:type="dxa"/>
            <w:shd w:val="clear" w:color="auto" w:fill="FBD4B4" w:themeFill="accent6" w:themeFillTint="66"/>
            <w:noWrap/>
            <w:vAlign w:val="bottom"/>
            <w:hideMark/>
          </w:tcPr>
          <w:p w14:paraId="6FF1A1D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w:t>
            </w:r>
          </w:p>
        </w:tc>
        <w:tc>
          <w:tcPr>
            <w:tcW w:w="523" w:type="dxa"/>
            <w:shd w:val="clear" w:color="auto" w:fill="FBD4B4" w:themeFill="accent6" w:themeFillTint="66"/>
            <w:noWrap/>
            <w:vAlign w:val="bottom"/>
            <w:hideMark/>
          </w:tcPr>
          <w:p w14:paraId="23DA7D0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8</w:t>
            </w:r>
          </w:p>
        </w:tc>
      </w:tr>
      <w:tr w:rsidR="00813142" w:rsidRPr="00055382" w14:paraId="0D8673F0"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44C89703" w14:textId="77777777" w:rsidR="00813142" w:rsidRPr="00055382" w:rsidRDefault="00813142" w:rsidP="009971A5">
            <w:pPr>
              <w:spacing w:before="0" w:after="0" w:line="240" w:lineRule="auto"/>
              <w:rPr>
                <w:color w:val="auto"/>
                <w:sz w:val="16"/>
                <w:szCs w:val="16"/>
              </w:rPr>
            </w:pPr>
            <w:r w:rsidRPr="00055382">
              <w:rPr>
                <w:color w:val="auto"/>
                <w:sz w:val="16"/>
                <w:szCs w:val="16"/>
              </w:rPr>
              <w:t>BIO10-</w:t>
            </w:r>
            <w:r w:rsidRPr="00055382">
              <w:rPr>
                <w:color w:val="auto"/>
                <w:sz w:val="16"/>
                <w:szCs w:val="16"/>
                <w:lang w:val="es-ES_tradnl"/>
              </w:rPr>
              <w:t xml:space="preserve"> Temperatura media del trimestre más caliente</w:t>
            </w:r>
          </w:p>
        </w:tc>
        <w:tc>
          <w:tcPr>
            <w:tcW w:w="567" w:type="dxa"/>
            <w:vAlign w:val="bottom"/>
          </w:tcPr>
          <w:p w14:paraId="5E5635D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3.2</w:t>
            </w:r>
          </w:p>
        </w:tc>
        <w:tc>
          <w:tcPr>
            <w:tcW w:w="567" w:type="dxa"/>
            <w:vAlign w:val="bottom"/>
          </w:tcPr>
          <w:p w14:paraId="2C5D4F1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1</w:t>
            </w:r>
          </w:p>
        </w:tc>
        <w:tc>
          <w:tcPr>
            <w:tcW w:w="567" w:type="dxa"/>
            <w:vAlign w:val="bottom"/>
          </w:tcPr>
          <w:p w14:paraId="12AF8C6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3</w:t>
            </w:r>
          </w:p>
        </w:tc>
        <w:tc>
          <w:tcPr>
            <w:tcW w:w="567" w:type="dxa"/>
            <w:vAlign w:val="bottom"/>
          </w:tcPr>
          <w:p w14:paraId="73AA38F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7</w:t>
            </w:r>
          </w:p>
        </w:tc>
        <w:tc>
          <w:tcPr>
            <w:tcW w:w="567" w:type="dxa"/>
            <w:vAlign w:val="bottom"/>
          </w:tcPr>
          <w:p w14:paraId="645824A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2.3</w:t>
            </w:r>
          </w:p>
        </w:tc>
        <w:tc>
          <w:tcPr>
            <w:tcW w:w="567" w:type="dxa"/>
            <w:shd w:val="clear" w:color="auto" w:fill="auto"/>
            <w:noWrap/>
            <w:vAlign w:val="bottom"/>
            <w:hideMark/>
          </w:tcPr>
          <w:p w14:paraId="2482510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8</w:t>
            </w:r>
          </w:p>
        </w:tc>
        <w:tc>
          <w:tcPr>
            <w:tcW w:w="567" w:type="dxa"/>
            <w:shd w:val="clear" w:color="auto" w:fill="auto"/>
            <w:noWrap/>
            <w:vAlign w:val="bottom"/>
            <w:hideMark/>
          </w:tcPr>
          <w:p w14:paraId="366ACB1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5.4</w:t>
            </w:r>
          </w:p>
        </w:tc>
        <w:tc>
          <w:tcPr>
            <w:tcW w:w="567" w:type="dxa"/>
            <w:shd w:val="clear" w:color="auto" w:fill="auto"/>
            <w:noWrap/>
            <w:vAlign w:val="bottom"/>
            <w:hideMark/>
          </w:tcPr>
          <w:p w14:paraId="39FDF38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2.7</w:t>
            </w:r>
          </w:p>
        </w:tc>
        <w:tc>
          <w:tcPr>
            <w:tcW w:w="567" w:type="dxa"/>
            <w:shd w:val="clear" w:color="auto" w:fill="auto"/>
            <w:noWrap/>
            <w:vAlign w:val="bottom"/>
            <w:hideMark/>
          </w:tcPr>
          <w:p w14:paraId="5E73F7B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8</w:t>
            </w:r>
          </w:p>
        </w:tc>
        <w:tc>
          <w:tcPr>
            <w:tcW w:w="567" w:type="dxa"/>
            <w:shd w:val="clear" w:color="auto" w:fill="auto"/>
            <w:noWrap/>
            <w:vAlign w:val="bottom"/>
            <w:hideMark/>
          </w:tcPr>
          <w:p w14:paraId="21F28BA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7</w:t>
            </w:r>
          </w:p>
        </w:tc>
        <w:tc>
          <w:tcPr>
            <w:tcW w:w="505" w:type="dxa"/>
            <w:shd w:val="clear" w:color="auto" w:fill="FBD4B4" w:themeFill="accent6" w:themeFillTint="66"/>
            <w:noWrap/>
            <w:vAlign w:val="bottom"/>
            <w:hideMark/>
          </w:tcPr>
          <w:p w14:paraId="70E5838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2.3</w:t>
            </w:r>
          </w:p>
        </w:tc>
        <w:tc>
          <w:tcPr>
            <w:tcW w:w="523" w:type="dxa"/>
            <w:shd w:val="clear" w:color="auto" w:fill="FBD4B4" w:themeFill="accent6" w:themeFillTint="66"/>
            <w:noWrap/>
            <w:vAlign w:val="bottom"/>
            <w:hideMark/>
          </w:tcPr>
          <w:p w14:paraId="2FF2B7E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3.2</w:t>
            </w:r>
          </w:p>
        </w:tc>
      </w:tr>
      <w:tr w:rsidR="00813142" w:rsidRPr="00055382" w14:paraId="06161DF7"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7A1A6F30" w14:textId="77777777" w:rsidR="00813142" w:rsidRPr="00055382" w:rsidRDefault="00813142" w:rsidP="009971A5">
            <w:pPr>
              <w:spacing w:before="0" w:after="0" w:line="240" w:lineRule="auto"/>
              <w:rPr>
                <w:color w:val="auto"/>
                <w:sz w:val="16"/>
                <w:szCs w:val="16"/>
              </w:rPr>
            </w:pPr>
            <w:r w:rsidRPr="00055382">
              <w:rPr>
                <w:color w:val="auto"/>
                <w:sz w:val="16"/>
                <w:szCs w:val="16"/>
              </w:rPr>
              <w:t>BIO11-</w:t>
            </w:r>
            <w:r w:rsidRPr="00055382">
              <w:rPr>
                <w:color w:val="auto"/>
                <w:sz w:val="16"/>
                <w:szCs w:val="16"/>
                <w:lang w:val="es-ES_tradnl"/>
              </w:rPr>
              <w:t xml:space="preserve"> Temperatura media del trimestre más frío</w:t>
            </w:r>
          </w:p>
        </w:tc>
        <w:tc>
          <w:tcPr>
            <w:tcW w:w="567" w:type="dxa"/>
            <w:vAlign w:val="bottom"/>
          </w:tcPr>
          <w:p w14:paraId="63287CB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9</w:t>
            </w:r>
          </w:p>
        </w:tc>
        <w:tc>
          <w:tcPr>
            <w:tcW w:w="567" w:type="dxa"/>
            <w:vAlign w:val="bottom"/>
          </w:tcPr>
          <w:p w14:paraId="2344A70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6</w:t>
            </w:r>
          </w:p>
        </w:tc>
        <w:tc>
          <w:tcPr>
            <w:tcW w:w="567" w:type="dxa"/>
            <w:vAlign w:val="bottom"/>
          </w:tcPr>
          <w:p w14:paraId="1BC8CD1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0</w:t>
            </w:r>
          </w:p>
        </w:tc>
        <w:tc>
          <w:tcPr>
            <w:tcW w:w="567" w:type="dxa"/>
            <w:vAlign w:val="bottom"/>
          </w:tcPr>
          <w:p w14:paraId="0171273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3</w:t>
            </w:r>
          </w:p>
        </w:tc>
        <w:tc>
          <w:tcPr>
            <w:tcW w:w="567" w:type="dxa"/>
            <w:vAlign w:val="bottom"/>
          </w:tcPr>
          <w:p w14:paraId="6CF9B7A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3</w:t>
            </w:r>
          </w:p>
        </w:tc>
        <w:tc>
          <w:tcPr>
            <w:tcW w:w="567" w:type="dxa"/>
            <w:shd w:val="clear" w:color="auto" w:fill="auto"/>
            <w:noWrap/>
            <w:vAlign w:val="bottom"/>
            <w:hideMark/>
          </w:tcPr>
          <w:p w14:paraId="4308541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4</w:t>
            </w:r>
          </w:p>
        </w:tc>
        <w:tc>
          <w:tcPr>
            <w:tcW w:w="567" w:type="dxa"/>
            <w:shd w:val="clear" w:color="auto" w:fill="auto"/>
            <w:noWrap/>
            <w:vAlign w:val="bottom"/>
            <w:hideMark/>
          </w:tcPr>
          <w:p w14:paraId="318FFA6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8</w:t>
            </w:r>
          </w:p>
        </w:tc>
        <w:tc>
          <w:tcPr>
            <w:tcW w:w="567" w:type="dxa"/>
            <w:shd w:val="clear" w:color="auto" w:fill="auto"/>
            <w:noWrap/>
            <w:vAlign w:val="bottom"/>
            <w:hideMark/>
          </w:tcPr>
          <w:p w14:paraId="7B865D1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6</w:t>
            </w:r>
          </w:p>
        </w:tc>
        <w:tc>
          <w:tcPr>
            <w:tcW w:w="567" w:type="dxa"/>
            <w:shd w:val="clear" w:color="auto" w:fill="auto"/>
            <w:noWrap/>
            <w:vAlign w:val="bottom"/>
            <w:hideMark/>
          </w:tcPr>
          <w:p w14:paraId="6CAF32F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5</w:t>
            </w:r>
          </w:p>
        </w:tc>
        <w:tc>
          <w:tcPr>
            <w:tcW w:w="567" w:type="dxa"/>
            <w:shd w:val="clear" w:color="auto" w:fill="auto"/>
            <w:noWrap/>
            <w:vAlign w:val="bottom"/>
            <w:hideMark/>
          </w:tcPr>
          <w:p w14:paraId="184343A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7</w:t>
            </w:r>
          </w:p>
        </w:tc>
        <w:tc>
          <w:tcPr>
            <w:tcW w:w="505" w:type="dxa"/>
            <w:shd w:val="clear" w:color="auto" w:fill="FBD4B4" w:themeFill="accent6" w:themeFillTint="66"/>
            <w:noWrap/>
            <w:vAlign w:val="bottom"/>
            <w:hideMark/>
          </w:tcPr>
          <w:p w14:paraId="6787961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3</w:t>
            </w:r>
          </w:p>
        </w:tc>
        <w:tc>
          <w:tcPr>
            <w:tcW w:w="523" w:type="dxa"/>
            <w:shd w:val="clear" w:color="auto" w:fill="FBD4B4" w:themeFill="accent6" w:themeFillTint="66"/>
            <w:noWrap/>
            <w:vAlign w:val="bottom"/>
            <w:hideMark/>
          </w:tcPr>
          <w:p w14:paraId="5794E4B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3.9</w:t>
            </w:r>
          </w:p>
        </w:tc>
      </w:tr>
      <w:tr w:rsidR="00813142" w:rsidRPr="00055382" w14:paraId="22D28DF5"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19884108" w14:textId="77777777" w:rsidR="00813142" w:rsidRPr="00055382" w:rsidRDefault="00813142" w:rsidP="009971A5">
            <w:pPr>
              <w:spacing w:before="0" w:after="0" w:line="240" w:lineRule="auto"/>
              <w:rPr>
                <w:color w:val="auto"/>
                <w:sz w:val="16"/>
                <w:szCs w:val="16"/>
              </w:rPr>
            </w:pPr>
            <w:r w:rsidRPr="00055382">
              <w:rPr>
                <w:color w:val="auto"/>
                <w:sz w:val="16"/>
                <w:szCs w:val="16"/>
              </w:rPr>
              <w:t>BIO12-</w:t>
            </w:r>
            <w:r w:rsidRPr="00055382">
              <w:rPr>
                <w:color w:val="auto"/>
                <w:sz w:val="16"/>
                <w:szCs w:val="16"/>
                <w:lang w:val="es-ES_tradnl"/>
              </w:rPr>
              <w:t xml:space="preserve"> Precipitación total anual</w:t>
            </w:r>
          </w:p>
        </w:tc>
        <w:tc>
          <w:tcPr>
            <w:tcW w:w="567" w:type="dxa"/>
            <w:vAlign w:val="bottom"/>
          </w:tcPr>
          <w:p w14:paraId="1B33A18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19</w:t>
            </w:r>
          </w:p>
        </w:tc>
        <w:tc>
          <w:tcPr>
            <w:tcW w:w="567" w:type="dxa"/>
            <w:vAlign w:val="bottom"/>
          </w:tcPr>
          <w:p w14:paraId="26C7A44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89</w:t>
            </w:r>
          </w:p>
        </w:tc>
        <w:tc>
          <w:tcPr>
            <w:tcW w:w="567" w:type="dxa"/>
            <w:vAlign w:val="bottom"/>
          </w:tcPr>
          <w:p w14:paraId="53F656D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77</w:t>
            </w:r>
          </w:p>
        </w:tc>
        <w:tc>
          <w:tcPr>
            <w:tcW w:w="567" w:type="dxa"/>
            <w:vAlign w:val="bottom"/>
          </w:tcPr>
          <w:p w14:paraId="2C6F4E0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65</w:t>
            </w:r>
          </w:p>
        </w:tc>
        <w:tc>
          <w:tcPr>
            <w:tcW w:w="567" w:type="dxa"/>
            <w:vAlign w:val="bottom"/>
          </w:tcPr>
          <w:p w14:paraId="4511320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62</w:t>
            </w:r>
          </w:p>
        </w:tc>
        <w:tc>
          <w:tcPr>
            <w:tcW w:w="567" w:type="dxa"/>
            <w:shd w:val="clear" w:color="auto" w:fill="auto"/>
            <w:noWrap/>
            <w:vAlign w:val="bottom"/>
            <w:hideMark/>
          </w:tcPr>
          <w:p w14:paraId="3FB99F1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53</w:t>
            </w:r>
          </w:p>
        </w:tc>
        <w:tc>
          <w:tcPr>
            <w:tcW w:w="567" w:type="dxa"/>
            <w:shd w:val="clear" w:color="auto" w:fill="auto"/>
            <w:noWrap/>
            <w:vAlign w:val="bottom"/>
            <w:hideMark/>
          </w:tcPr>
          <w:p w14:paraId="4F1A3AE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23</w:t>
            </w:r>
          </w:p>
        </w:tc>
        <w:tc>
          <w:tcPr>
            <w:tcW w:w="567" w:type="dxa"/>
            <w:shd w:val="clear" w:color="auto" w:fill="auto"/>
            <w:noWrap/>
            <w:vAlign w:val="bottom"/>
            <w:hideMark/>
          </w:tcPr>
          <w:p w14:paraId="3C52BD8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89</w:t>
            </w:r>
          </w:p>
        </w:tc>
        <w:tc>
          <w:tcPr>
            <w:tcW w:w="567" w:type="dxa"/>
            <w:shd w:val="clear" w:color="auto" w:fill="auto"/>
            <w:noWrap/>
            <w:vAlign w:val="bottom"/>
            <w:hideMark/>
          </w:tcPr>
          <w:p w14:paraId="4D3DEFC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13</w:t>
            </w:r>
          </w:p>
        </w:tc>
        <w:tc>
          <w:tcPr>
            <w:tcW w:w="567" w:type="dxa"/>
            <w:shd w:val="clear" w:color="auto" w:fill="auto"/>
            <w:noWrap/>
            <w:vAlign w:val="bottom"/>
            <w:hideMark/>
          </w:tcPr>
          <w:p w14:paraId="5C24C2A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23</w:t>
            </w:r>
          </w:p>
        </w:tc>
        <w:tc>
          <w:tcPr>
            <w:tcW w:w="505" w:type="dxa"/>
            <w:shd w:val="clear" w:color="auto" w:fill="FBD4B4" w:themeFill="accent6" w:themeFillTint="66"/>
            <w:noWrap/>
            <w:vAlign w:val="bottom"/>
            <w:hideMark/>
          </w:tcPr>
          <w:p w14:paraId="094BF88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13</w:t>
            </w:r>
          </w:p>
        </w:tc>
        <w:tc>
          <w:tcPr>
            <w:tcW w:w="523" w:type="dxa"/>
            <w:shd w:val="clear" w:color="auto" w:fill="FBD4B4" w:themeFill="accent6" w:themeFillTint="66"/>
            <w:noWrap/>
            <w:vAlign w:val="bottom"/>
            <w:hideMark/>
          </w:tcPr>
          <w:p w14:paraId="4289280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19</w:t>
            </w:r>
          </w:p>
        </w:tc>
      </w:tr>
      <w:tr w:rsidR="00813142" w:rsidRPr="00055382" w14:paraId="777DCC5B"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029CC6ED" w14:textId="77777777" w:rsidR="00813142" w:rsidRPr="00055382" w:rsidRDefault="00813142" w:rsidP="009971A5">
            <w:pPr>
              <w:spacing w:before="0" w:after="0" w:line="240" w:lineRule="auto"/>
              <w:rPr>
                <w:color w:val="auto"/>
                <w:sz w:val="16"/>
                <w:szCs w:val="16"/>
              </w:rPr>
            </w:pPr>
            <w:r w:rsidRPr="00055382">
              <w:rPr>
                <w:color w:val="auto"/>
                <w:sz w:val="16"/>
                <w:szCs w:val="16"/>
              </w:rPr>
              <w:t>BIO13-</w:t>
            </w:r>
            <w:r w:rsidRPr="00055382">
              <w:rPr>
                <w:color w:val="auto"/>
                <w:sz w:val="16"/>
                <w:szCs w:val="16"/>
                <w:lang w:val="es-ES_tradnl"/>
              </w:rPr>
              <w:t xml:space="preserve"> Precipitación del mes más húmedo</w:t>
            </w:r>
          </w:p>
        </w:tc>
        <w:tc>
          <w:tcPr>
            <w:tcW w:w="567" w:type="dxa"/>
            <w:vAlign w:val="bottom"/>
          </w:tcPr>
          <w:p w14:paraId="53881A2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5</w:t>
            </w:r>
          </w:p>
        </w:tc>
        <w:tc>
          <w:tcPr>
            <w:tcW w:w="567" w:type="dxa"/>
            <w:vAlign w:val="bottom"/>
          </w:tcPr>
          <w:p w14:paraId="27615DB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50</w:t>
            </w:r>
          </w:p>
        </w:tc>
        <w:tc>
          <w:tcPr>
            <w:tcW w:w="567" w:type="dxa"/>
            <w:vAlign w:val="bottom"/>
          </w:tcPr>
          <w:p w14:paraId="5D55CBE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4</w:t>
            </w:r>
          </w:p>
        </w:tc>
        <w:tc>
          <w:tcPr>
            <w:tcW w:w="567" w:type="dxa"/>
            <w:vAlign w:val="bottom"/>
          </w:tcPr>
          <w:p w14:paraId="3F7CA8F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3</w:t>
            </w:r>
          </w:p>
        </w:tc>
        <w:tc>
          <w:tcPr>
            <w:tcW w:w="567" w:type="dxa"/>
            <w:vAlign w:val="bottom"/>
          </w:tcPr>
          <w:p w14:paraId="2C6A3D0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64</w:t>
            </w:r>
          </w:p>
        </w:tc>
        <w:tc>
          <w:tcPr>
            <w:tcW w:w="567" w:type="dxa"/>
            <w:shd w:val="clear" w:color="auto" w:fill="auto"/>
            <w:noWrap/>
            <w:vAlign w:val="bottom"/>
            <w:hideMark/>
          </w:tcPr>
          <w:p w14:paraId="02B5269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0</w:t>
            </w:r>
          </w:p>
        </w:tc>
        <w:tc>
          <w:tcPr>
            <w:tcW w:w="567" w:type="dxa"/>
            <w:shd w:val="clear" w:color="auto" w:fill="auto"/>
            <w:noWrap/>
            <w:vAlign w:val="bottom"/>
            <w:hideMark/>
          </w:tcPr>
          <w:p w14:paraId="7A95526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4</w:t>
            </w:r>
          </w:p>
        </w:tc>
        <w:tc>
          <w:tcPr>
            <w:tcW w:w="567" w:type="dxa"/>
            <w:shd w:val="clear" w:color="auto" w:fill="auto"/>
            <w:noWrap/>
            <w:vAlign w:val="bottom"/>
            <w:hideMark/>
          </w:tcPr>
          <w:p w14:paraId="4D872F6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45</w:t>
            </w:r>
          </w:p>
        </w:tc>
        <w:tc>
          <w:tcPr>
            <w:tcW w:w="567" w:type="dxa"/>
            <w:shd w:val="clear" w:color="auto" w:fill="auto"/>
            <w:noWrap/>
            <w:vAlign w:val="bottom"/>
            <w:hideMark/>
          </w:tcPr>
          <w:p w14:paraId="5633830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1</w:t>
            </w:r>
          </w:p>
        </w:tc>
        <w:tc>
          <w:tcPr>
            <w:tcW w:w="567" w:type="dxa"/>
            <w:shd w:val="clear" w:color="auto" w:fill="auto"/>
            <w:noWrap/>
            <w:vAlign w:val="bottom"/>
            <w:hideMark/>
          </w:tcPr>
          <w:p w14:paraId="113664E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4</w:t>
            </w:r>
          </w:p>
        </w:tc>
        <w:tc>
          <w:tcPr>
            <w:tcW w:w="505" w:type="dxa"/>
            <w:shd w:val="clear" w:color="auto" w:fill="FBD4B4" w:themeFill="accent6" w:themeFillTint="66"/>
            <w:noWrap/>
            <w:vAlign w:val="bottom"/>
            <w:hideMark/>
          </w:tcPr>
          <w:p w14:paraId="6EC8F48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01</w:t>
            </w:r>
          </w:p>
        </w:tc>
        <w:tc>
          <w:tcPr>
            <w:tcW w:w="523" w:type="dxa"/>
            <w:shd w:val="clear" w:color="auto" w:fill="FBD4B4" w:themeFill="accent6" w:themeFillTint="66"/>
            <w:noWrap/>
            <w:vAlign w:val="bottom"/>
            <w:hideMark/>
          </w:tcPr>
          <w:p w14:paraId="2E5B169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5</w:t>
            </w:r>
          </w:p>
        </w:tc>
      </w:tr>
      <w:tr w:rsidR="00813142" w:rsidRPr="00055382" w14:paraId="2BC2D585"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3015BFC9" w14:textId="77777777" w:rsidR="00813142" w:rsidRPr="00055382" w:rsidRDefault="00813142" w:rsidP="009971A5">
            <w:pPr>
              <w:pStyle w:val="font8"/>
              <w:spacing w:before="0" w:beforeAutospacing="0" w:after="0" w:afterAutospacing="0"/>
              <w:textAlignment w:val="baseline"/>
              <w:rPr>
                <w:sz w:val="16"/>
                <w:szCs w:val="16"/>
                <w:lang w:val="es-ES_tradnl"/>
              </w:rPr>
            </w:pPr>
            <w:r w:rsidRPr="00055382">
              <w:rPr>
                <w:sz w:val="16"/>
                <w:szCs w:val="16"/>
              </w:rPr>
              <w:t>BIO14-</w:t>
            </w:r>
            <w:r w:rsidRPr="00055382">
              <w:rPr>
                <w:sz w:val="16"/>
                <w:szCs w:val="16"/>
                <w:lang w:val="es-ES_tradnl"/>
              </w:rPr>
              <w:t xml:space="preserve"> Precipitación del mes más seco</w:t>
            </w:r>
          </w:p>
        </w:tc>
        <w:tc>
          <w:tcPr>
            <w:tcW w:w="567" w:type="dxa"/>
            <w:vAlign w:val="bottom"/>
          </w:tcPr>
          <w:p w14:paraId="4D6B5E4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2</w:t>
            </w:r>
          </w:p>
        </w:tc>
        <w:tc>
          <w:tcPr>
            <w:tcW w:w="567" w:type="dxa"/>
            <w:vAlign w:val="bottom"/>
          </w:tcPr>
          <w:p w14:paraId="2B0BD47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w:t>
            </w:r>
          </w:p>
        </w:tc>
        <w:tc>
          <w:tcPr>
            <w:tcW w:w="567" w:type="dxa"/>
            <w:vAlign w:val="bottom"/>
          </w:tcPr>
          <w:p w14:paraId="7FE2551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w:t>
            </w:r>
          </w:p>
        </w:tc>
        <w:tc>
          <w:tcPr>
            <w:tcW w:w="567" w:type="dxa"/>
            <w:vAlign w:val="bottom"/>
          </w:tcPr>
          <w:p w14:paraId="28E7ED6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w:t>
            </w:r>
          </w:p>
        </w:tc>
        <w:tc>
          <w:tcPr>
            <w:tcW w:w="567" w:type="dxa"/>
            <w:vAlign w:val="bottom"/>
          </w:tcPr>
          <w:p w14:paraId="648ABD1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2</w:t>
            </w:r>
          </w:p>
        </w:tc>
        <w:tc>
          <w:tcPr>
            <w:tcW w:w="567" w:type="dxa"/>
            <w:shd w:val="clear" w:color="auto" w:fill="auto"/>
            <w:noWrap/>
            <w:vAlign w:val="bottom"/>
            <w:hideMark/>
          </w:tcPr>
          <w:p w14:paraId="3985ECA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0</w:t>
            </w:r>
          </w:p>
        </w:tc>
        <w:tc>
          <w:tcPr>
            <w:tcW w:w="567" w:type="dxa"/>
            <w:shd w:val="clear" w:color="auto" w:fill="auto"/>
            <w:noWrap/>
            <w:vAlign w:val="bottom"/>
            <w:hideMark/>
          </w:tcPr>
          <w:p w14:paraId="61D5C5A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2</w:t>
            </w:r>
          </w:p>
        </w:tc>
        <w:tc>
          <w:tcPr>
            <w:tcW w:w="567" w:type="dxa"/>
            <w:shd w:val="clear" w:color="auto" w:fill="auto"/>
            <w:noWrap/>
            <w:vAlign w:val="bottom"/>
            <w:hideMark/>
          </w:tcPr>
          <w:p w14:paraId="610D37F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4</w:t>
            </w:r>
          </w:p>
        </w:tc>
        <w:tc>
          <w:tcPr>
            <w:tcW w:w="567" w:type="dxa"/>
            <w:shd w:val="clear" w:color="auto" w:fill="auto"/>
            <w:noWrap/>
            <w:vAlign w:val="bottom"/>
            <w:hideMark/>
          </w:tcPr>
          <w:p w14:paraId="5329E35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8</w:t>
            </w:r>
          </w:p>
        </w:tc>
        <w:tc>
          <w:tcPr>
            <w:tcW w:w="567" w:type="dxa"/>
            <w:shd w:val="clear" w:color="auto" w:fill="auto"/>
            <w:noWrap/>
            <w:vAlign w:val="bottom"/>
            <w:hideMark/>
          </w:tcPr>
          <w:p w14:paraId="09025E5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9</w:t>
            </w:r>
          </w:p>
        </w:tc>
        <w:tc>
          <w:tcPr>
            <w:tcW w:w="505" w:type="dxa"/>
            <w:shd w:val="clear" w:color="auto" w:fill="FBD4B4" w:themeFill="accent6" w:themeFillTint="66"/>
            <w:noWrap/>
            <w:vAlign w:val="bottom"/>
            <w:hideMark/>
          </w:tcPr>
          <w:p w14:paraId="3AE8EC4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18</w:t>
            </w:r>
          </w:p>
        </w:tc>
        <w:tc>
          <w:tcPr>
            <w:tcW w:w="523" w:type="dxa"/>
            <w:shd w:val="clear" w:color="auto" w:fill="FBD4B4" w:themeFill="accent6" w:themeFillTint="66"/>
            <w:noWrap/>
            <w:vAlign w:val="bottom"/>
            <w:hideMark/>
          </w:tcPr>
          <w:p w14:paraId="14BCD84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4</w:t>
            </w:r>
          </w:p>
        </w:tc>
      </w:tr>
      <w:tr w:rsidR="00813142" w:rsidRPr="00055382" w14:paraId="42C9F7B2"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6C861718" w14:textId="77777777" w:rsidR="00813142" w:rsidRPr="00055382" w:rsidRDefault="00813142" w:rsidP="009971A5">
            <w:pPr>
              <w:spacing w:before="0" w:after="0" w:line="240" w:lineRule="auto"/>
              <w:rPr>
                <w:color w:val="auto"/>
                <w:sz w:val="16"/>
                <w:szCs w:val="16"/>
              </w:rPr>
            </w:pPr>
            <w:r w:rsidRPr="00055382">
              <w:rPr>
                <w:color w:val="auto"/>
                <w:sz w:val="16"/>
                <w:szCs w:val="16"/>
              </w:rPr>
              <w:t>BIO15-</w:t>
            </w:r>
            <w:r w:rsidRPr="00055382">
              <w:rPr>
                <w:color w:val="auto"/>
                <w:sz w:val="16"/>
                <w:szCs w:val="16"/>
                <w:lang w:val="es-ES_tradnl"/>
              </w:rPr>
              <w:t xml:space="preserve"> Estacionalidad de la precipitación (coeficiente de variación)</w:t>
            </w:r>
          </w:p>
        </w:tc>
        <w:tc>
          <w:tcPr>
            <w:tcW w:w="567" w:type="dxa"/>
            <w:vAlign w:val="bottom"/>
          </w:tcPr>
          <w:p w14:paraId="6F30F45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5</w:t>
            </w:r>
          </w:p>
        </w:tc>
        <w:tc>
          <w:tcPr>
            <w:tcW w:w="567" w:type="dxa"/>
            <w:vAlign w:val="bottom"/>
          </w:tcPr>
          <w:p w14:paraId="441BB5B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4</w:t>
            </w:r>
          </w:p>
        </w:tc>
        <w:tc>
          <w:tcPr>
            <w:tcW w:w="567" w:type="dxa"/>
            <w:vAlign w:val="bottom"/>
          </w:tcPr>
          <w:p w14:paraId="7616A87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2</w:t>
            </w:r>
          </w:p>
        </w:tc>
        <w:tc>
          <w:tcPr>
            <w:tcW w:w="567" w:type="dxa"/>
            <w:vAlign w:val="bottom"/>
          </w:tcPr>
          <w:p w14:paraId="5E498A3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2</w:t>
            </w:r>
          </w:p>
        </w:tc>
        <w:tc>
          <w:tcPr>
            <w:tcW w:w="567" w:type="dxa"/>
            <w:vAlign w:val="bottom"/>
          </w:tcPr>
          <w:p w14:paraId="46472CA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3</w:t>
            </w:r>
          </w:p>
        </w:tc>
        <w:tc>
          <w:tcPr>
            <w:tcW w:w="567" w:type="dxa"/>
            <w:shd w:val="clear" w:color="auto" w:fill="auto"/>
            <w:noWrap/>
            <w:vAlign w:val="bottom"/>
            <w:hideMark/>
          </w:tcPr>
          <w:p w14:paraId="3389CF8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2</w:t>
            </w:r>
          </w:p>
        </w:tc>
        <w:tc>
          <w:tcPr>
            <w:tcW w:w="567" w:type="dxa"/>
            <w:shd w:val="clear" w:color="auto" w:fill="auto"/>
            <w:noWrap/>
            <w:vAlign w:val="bottom"/>
            <w:hideMark/>
          </w:tcPr>
          <w:p w14:paraId="48EA357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4</w:t>
            </w:r>
          </w:p>
        </w:tc>
        <w:tc>
          <w:tcPr>
            <w:tcW w:w="567" w:type="dxa"/>
            <w:shd w:val="clear" w:color="auto" w:fill="auto"/>
            <w:noWrap/>
            <w:vAlign w:val="bottom"/>
            <w:hideMark/>
          </w:tcPr>
          <w:p w14:paraId="5C13145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9</w:t>
            </w:r>
          </w:p>
        </w:tc>
        <w:tc>
          <w:tcPr>
            <w:tcW w:w="567" w:type="dxa"/>
            <w:shd w:val="clear" w:color="auto" w:fill="auto"/>
            <w:noWrap/>
            <w:vAlign w:val="bottom"/>
            <w:hideMark/>
          </w:tcPr>
          <w:p w14:paraId="63011BB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6</w:t>
            </w:r>
          </w:p>
        </w:tc>
        <w:tc>
          <w:tcPr>
            <w:tcW w:w="567" w:type="dxa"/>
            <w:shd w:val="clear" w:color="auto" w:fill="auto"/>
            <w:noWrap/>
            <w:vAlign w:val="bottom"/>
            <w:hideMark/>
          </w:tcPr>
          <w:p w14:paraId="3C90EC7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7</w:t>
            </w:r>
          </w:p>
        </w:tc>
        <w:tc>
          <w:tcPr>
            <w:tcW w:w="505" w:type="dxa"/>
            <w:shd w:val="clear" w:color="auto" w:fill="FBD4B4" w:themeFill="accent6" w:themeFillTint="66"/>
            <w:noWrap/>
            <w:vAlign w:val="bottom"/>
            <w:hideMark/>
          </w:tcPr>
          <w:p w14:paraId="1ECD22F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54</w:t>
            </w:r>
          </w:p>
        </w:tc>
        <w:tc>
          <w:tcPr>
            <w:tcW w:w="523" w:type="dxa"/>
            <w:shd w:val="clear" w:color="auto" w:fill="FBD4B4" w:themeFill="accent6" w:themeFillTint="66"/>
            <w:noWrap/>
            <w:vAlign w:val="bottom"/>
            <w:hideMark/>
          </w:tcPr>
          <w:p w14:paraId="3EC265D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5</w:t>
            </w:r>
          </w:p>
        </w:tc>
      </w:tr>
      <w:tr w:rsidR="00813142" w:rsidRPr="00055382" w14:paraId="69BFC5CA"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5930348A" w14:textId="77777777" w:rsidR="00813142" w:rsidRPr="00055382" w:rsidRDefault="00813142" w:rsidP="009971A5">
            <w:pPr>
              <w:pStyle w:val="font8"/>
              <w:spacing w:before="0" w:beforeAutospacing="0" w:after="0" w:afterAutospacing="0"/>
              <w:textAlignment w:val="baseline"/>
              <w:rPr>
                <w:sz w:val="16"/>
                <w:szCs w:val="16"/>
                <w:lang w:val="es-ES_tradnl"/>
              </w:rPr>
            </w:pPr>
            <w:r w:rsidRPr="00055382">
              <w:rPr>
                <w:sz w:val="16"/>
                <w:szCs w:val="16"/>
              </w:rPr>
              <w:t>BIO16-</w:t>
            </w:r>
            <w:r w:rsidRPr="00055382">
              <w:rPr>
                <w:sz w:val="16"/>
                <w:szCs w:val="16"/>
                <w:lang w:val="es-ES_tradnl"/>
              </w:rPr>
              <w:t xml:space="preserve"> Precipitación del trimestre más húmedo </w:t>
            </w:r>
          </w:p>
        </w:tc>
        <w:tc>
          <w:tcPr>
            <w:tcW w:w="567" w:type="dxa"/>
            <w:vAlign w:val="bottom"/>
          </w:tcPr>
          <w:p w14:paraId="295C79E9"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425</w:t>
            </w:r>
          </w:p>
        </w:tc>
        <w:tc>
          <w:tcPr>
            <w:tcW w:w="567" w:type="dxa"/>
            <w:vAlign w:val="bottom"/>
          </w:tcPr>
          <w:p w14:paraId="5BBDA91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47</w:t>
            </w:r>
          </w:p>
        </w:tc>
        <w:tc>
          <w:tcPr>
            <w:tcW w:w="567" w:type="dxa"/>
            <w:vAlign w:val="bottom"/>
          </w:tcPr>
          <w:p w14:paraId="160C180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38</w:t>
            </w:r>
          </w:p>
        </w:tc>
        <w:tc>
          <w:tcPr>
            <w:tcW w:w="567" w:type="dxa"/>
            <w:vAlign w:val="bottom"/>
          </w:tcPr>
          <w:p w14:paraId="6903252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34</w:t>
            </w:r>
          </w:p>
        </w:tc>
        <w:tc>
          <w:tcPr>
            <w:tcW w:w="567" w:type="dxa"/>
            <w:vAlign w:val="bottom"/>
          </w:tcPr>
          <w:p w14:paraId="38B61E9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82</w:t>
            </w:r>
          </w:p>
        </w:tc>
        <w:tc>
          <w:tcPr>
            <w:tcW w:w="567" w:type="dxa"/>
            <w:shd w:val="clear" w:color="auto" w:fill="auto"/>
            <w:noWrap/>
            <w:vAlign w:val="bottom"/>
            <w:hideMark/>
          </w:tcPr>
          <w:p w14:paraId="3DC1631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27</w:t>
            </w:r>
          </w:p>
        </w:tc>
        <w:tc>
          <w:tcPr>
            <w:tcW w:w="567" w:type="dxa"/>
            <w:shd w:val="clear" w:color="auto" w:fill="auto"/>
            <w:noWrap/>
            <w:vAlign w:val="bottom"/>
            <w:hideMark/>
          </w:tcPr>
          <w:p w14:paraId="3F04804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63</w:t>
            </w:r>
          </w:p>
        </w:tc>
        <w:tc>
          <w:tcPr>
            <w:tcW w:w="567" w:type="dxa"/>
            <w:shd w:val="clear" w:color="auto" w:fill="auto"/>
            <w:noWrap/>
            <w:vAlign w:val="bottom"/>
            <w:hideMark/>
          </w:tcPr>
          <w:p w14:paraId="2ABA838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41</w:t>
            </w:r>
          </w:p>
        </w:tc>
        <w:tc>
          <w:tcPr>
            <w:tcW w:w="567" w:type="dxa"/>
            <w:shd w:val="clear" w:color="auto" w:fill="auto"/>
            <w:noWrap/>
            <w:vAlign w:val="bottom"/>
            <w:hideMark/>
          </w:tcPr>
          <w:p w14:paraId="5054BA6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77</w:t>
            </w:r>
          </w:p>
        </w:tc>
        <w:tc>
          <w:tcPr>
            <w:tcW w:w="567" w:type="dxa"/>
            <w:shd w:val="clear" w:color="auto" w:fill="auto"/>
            <w:noWrap/>
            <w:vAlign w:val="bottom"/>
            <w:hideMark/>
          </w:tcPr>
          <w:p w14:paraId="5D8075A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81</w:t>
            </w:r>
          </w:p>
        </w:tc>
        <w:tc>
          <w:tcPr>
            <w:tcW w:w="505" w:type="dxa"/>
            <w:shd w:val="clear" w:color="auto" w:fill="FBD4B4" w:themeFill="accent6" w:themeFillTint="66"/>
            <w:noWrap/>
            <w:vAlign w:val="bottom"/>
            <w:hideMark/>
          </w:tcPr>
          <w:p w14:paraId="242F9A1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63</w:t>
            </w:r>
          </w:p>
        </w:tc>
        <w:tc>
          <w:tcPr>
            <w:tcW w:w="523" w:type="dxa"/>
            <w:shd w:val="clear" w:color="auto" w:fill="FBD4B4" w:themeFill="accent6" w:themeFillTint="66"/>
            <w:noWrap/>
            <w:vAlign w:val="bottom"/>
            <w:hideMark/>
          </w:tcPr>
          <w:p w14:paraId="5137EE5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425</w:t>
            </w:r>
          </w:p>
        </w:tc>
      </w:tr>
      <w:tr w:rsidR="00813142" w:rsidRPr="00055382" w14:paraId="3B4D8EEE"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7D13C114" w14:textId="77777777" w:rsidR="00813142" w:rsidRPr="00055382" w:rsidRDefault="00813142" w:rsidP="009971A5">
            <w:pPr>
              <w:pStyle w:val="font8"/>
              <w:spacing w:before="0" w:beforeAutospacing="0" w:after="0" w:afterAutospacing="0"/>
              <w:textAlignment w:val="baseline"/>
              <w:rPr>
                <w:sz w:val="16"/>
                <w:szCs w:val="16"/>
                <w:lang w:val="es-ES_tradnl"/>
              </w:rPr>
            </w:pPr>
            <w:r w:rsidRPr="00055382">
              <w:rPr>
                <w:sz w:val="16"/>
                <w:szCs w:val="16"/>
              </w:rPr>
              <w:t>BIO17-</w:t>
            </w:r>
            <w:r w:rsidRPr="00055382">
              <w:rPr>
                <w:sz w:val="16"/>
                <w:szCs w:val="16"/>
                <w:lang w:val="es-ES_tradnl"/>
              </w:rPr>
              <w:t xml:space="preserve"> Precipitación del trimestre más seco</w:t>
            </w:r>
          </w:p>
        </w:tc>
        <w:tc>
          <w:tcPr>
            <w:tcW w:w="567" w:type="dxa"/>
            <w:vAlign w:val="bottom"/>
          </w:tcPr>
          <w:p w14:paraId="79E30F4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9</w:t>
            </w:r>
          </w:p>
        </w:tc>
        <w:tc>
          <w:tcPr>
            <w:tcW w:w="567" w:type="dxa"/>
            <w:vAlign w:val="bottom"/>
          </w:tcPr>
          <w:p w14:paraId="16CE101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6</w:t>
            </w:r>
          </w:p>
        </w:tc>
        <w:tc>
          <w:tcPr>
            <w:tcW w:w="567" w:type="dxa"/>
            <w:vAlign w:val="bottom"/>
          </w:tcPr>
          <w:p w14:paraId="7A4C924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6</w:t>
            </w:r>
          </w:p>
        </w:tc>
        <w:tc>
          <w:tcPr>
            <w:tcW w:w="567" w:type="dxa"/>
            <w:vAlign w:val="bottom"/>
          </w:tcPr>
          <w:p w14:paraId="6694B004"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5</w:t>
            </w:r>
          </w:p>
        </w:tc>
        <w:tc>
          <w:tcPr>
            <w:tcW w:w="567" w:type="dxa"/>
            <w:vAlign w:val="bottom"/>
          </w:tcPr>
          <w:p w14:paraId="71317DF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3</w:t>
            </w:r>
          </w:p>
        </w:tc>
        <w:tc>
          <w:tcPr>
            <w:tcW w:w="567" w:type="dxa"/>
            <w:shd w:val="clear" w:color="auto" w:fill="auto"/>
            <w:noWrap/>
            <w:vAlign w:val="bottom"/>
            <w:hideMark/>
          </w:tcPr>
          <w:p w14:paraId="12BA57E2"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4</w:t>
            </w:r>
          </w:p>
        </w:tc>
        <w:tc>
          <w:tcPr>
            <w:tcW w:w="567" w:type="dxa"/>
            <w:shd w:val="clear" w:color="auto" w:fill="auto"/>
            <w:noWrap/>
            <w:vAlign w:val="bottom"/>
            <w:hideMark/>
          </w:tcPr>
          <w:p w14:paraId="11CA22F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3</w:t>
            </w:r>
          </w:p>
        </w:tc>
        <w:tc>
          <w:tcPr>
            <w:tcW w:w="567" w:type="dxa"/>
            <w:shd w:val="clear" w:color="auto" w:fill="auto"/>
            <w:noWrap/>
            <w:vAlign w:val="bottom"/>
            <w:hideMark/>
          </w:tcPr>
          <w:p w14:paraId="12AD0BFF"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4</w:t>
            </w:r>
          </w:p>
        </w:tc>
        <w:tc>
          <w:tcPr>
            <w:tcW w:w="567" w:type="dxa"/>
            <w:shd w:val="clear" w:color="auto" w:fill="auto"/>
            <w:noWrap/>
            <w:vAlign w:val="bottom"/>
            <w:hideMark/>
          </w:tcPr>
          <w:p w14:paraId="13B1DF1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6</w:t>
            </w:r>
          </w:p>
        </w:tc>
        <w:tc>
          <w:tcPr>
            <w:tcW w:w="567" w:type="dxa"/>
            <w:shd w:val="clear" w:color="auto" w:fill="auto"/>
            <w:noWrap/>
            <w:vAlign w:val="bottom"/>
            <w:hideMark/>
          </w:tcPr>
          <w:p w14:paraId="29C7A08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7</w:t>
            </w:r>
          </w:p>
        </w:tc>
        <w:tc>
          <w:tcPr>
            <w:tcW w:w="505" w:type="dxa"/>
            <w:shd w:val="clear" w:color="auto" w:fill="FBD4B4" w:themeFill="accent6" w:themeFillTint="66"/>
            <w:noWrap/>
            <w:vAlign w:val="bottom"/>
            <w:hideMark/>
          </w:tcPr>
          <w:p w14:paraId="6A66904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66</w:t>
            </w:r>
          </w:p>
        </w:tc>
        <w:tc>
          <w:tcPr>
            <w:tcW w:w="523" w:type="dxa"/>
            <w:shd w:val="clear" w:color="auto" w:fill="FBD4B4" w:themeFill="accent6" w:themeFillTint="66"/>
            <w:noWrap/>
            <w:vAlign w:val="bottom"/>
            <w:hideMark/>
          </w:tcPr>
          <w:p w14:paraId="7BBA75F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4</w:t>
            </w:r>
          </w:p>
        </w:tc>
      </w:tr>
      <w:tr w:rsidR="00813142" w:rsidRPr="00055382" w14:paraId="73C51B7B"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29710B77" w14:textId="77777777" w:rsidR="00813142" w:rsidRPr="00055382" w:rsidRDefault="00813142" w:rsidP="009971A5">
            <w:pPr>
              <w:spacing w:before="0" w:after="0" w:line="240" w:lineRule="auto"/>
              <w:rPr>
                <w:color w:val="auto"/>
                <w:sz w:val="16"/>
                <w:szCs w:val="16"/>
              </w:rPr>
            </w:pPr>
            <w:r w:rsidRPr="00055382">
              <w:rPr>
                <w:color w:val="auto"/>
                <w:sz w:val="16"/>
                <w:szCs w:val="16"/>
              </w:rPr>
              <w:t>BIO18-</w:t>
            </w:r>
            <w:r w:rsidRPr="00055382">
              <w:rPr>
                <w:color w:val="auto"/>
                <w:sz w:val="16"/>
                <w:szCs w:val="16"/>
                <w:lang w:val="es-ES_tradnl"/>
              </w:rPr>
              <w:t xml:space="preserve"> Precipitación del trimestre más caliente</w:t>
            </w:r>
          </w:p>
        </w:tc>
        <w:tc>
          <w:tcPr>
            <w:tcW w:w="567" w:type="dxa"/>
            <w:vAlign w:val="bottom"/>
          </w:tcPr>
          <w:p w14:paraId="70D1A74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31</w:t>
            </w:r>
          </w:p>
        </w:tc>
        <w:tc>
          <w:tcPr>
            <w:tcW w:w="567" w:type="dxa"/>
            <w:vAlign w:val="bottom"/>
          </w:tcPr>
          <w:p w14:paraId="360A25F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97</w:t>
            </w:r>
          </w:p>
        </w:tc>
        <w:tc>
          <w:tcPr>
            <w:tcW w:w="567" w:type="dxa"/>
            <w:vAlign w:val="bottom"/>
          </w:tcPr>
          <w:p w14:paraId="3E5FDF0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88</w:t>
            </w:r>
          </w:p>
        </w:tc>
        <w:tc>
          <w:tcPr>
            <w:tcW w:w="567" w:type="dxa"/>
            <w:vAlign w:val="bottom"/>
          </w:tcPr>
          <w:p w14:paraId="7EFC0F5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86</w:t>
            </w:r>
          </w:p>
        </w:tc>
        <w:tc>
          <w:tcPr>
            <w:tcW w:w="567" w:type="dxa"/>
            <w:vAlign w:val="bottom"/>
          </w:tcPr>
          <w:p w14:paraId="26E684B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18</w:t>
            </w:r>
          </w:p>
        </w:tc>
        <w:tc>
          <w:tcPr>
            <w:tcW w:w="567" w:type="dxa"/>
            <w:shd w:val="clear" w:color="auto" w:fill="auto"/>
            <w:noWrap/>
            <w:vAlign w:val="bottom"/>
            <w:hideMark/>
          </w:tcPr>
          <w:p w14:paraId="747DDB75"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80</w:t>
            </w:r>
          </w:p>
        </w:tc>
        <w:tc>
          <w:tcPr>
            <w:tcW w:w="567" w:type="dxa"/>
            <w:shd w:val="clear" w:color="auto" w:fill="auto"/>
            <w:noWrap/>
            <w:vAlign w:val="bottom"/>
            <w:hideMark/>
          </w:tcPr>
          <w:p w14:paraId="1B591131"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8</w:t>
            </w:r>
          </w:p>
        </w:tc>
        <w:tc>
          <w:tcPr>
            <w:tcW w:w="567" w:type="dxa"/>
            <w:shd w:val="clear" w:color="auto" w:fill="auto"/>
            <w:noWrap/>
            <w:vAlign w:val="bottom"/>
            <w:hideMark/>
          </w:tcPr>
          <w:p w14:paraId="42F537A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79</w:t>
            </w:r>
          </w:p>
        </w:tc>
        <w:tc>
          <w:tcPr>
            <w:tcW w:w="567" w:type="dxa"/>
            <w:shd w:val="clear" w:color="auto" w:fill="auto"/>
            <w:noWrap/>
            <w:vAlign w:val="bottom"/>
            <w:hideMark/>
          </w:tcPr>
          <w:p w14:paraId="5465CE8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7</w:t>
            </w:r>
          </w:p>
        </w:tc>
        <w:tc>
          <w:tcPr>
            <w:tcW w:w="567" w:type="dxa"/>
            <w:shd w:val="clear" w:color="auto" w:fill="auto"/>
            <w:noWrap/>
            <w:vAlign w:val="bottom"/>
            <w:hideMark/>
          </w:tcPr>
          <w:p w14:paraId="60AFD87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20</w:t>
            </w:r>
          </w:p>
        </w:tc>
        <w:tc>
          <w:tcPr>
            <w:tcW w:w="505" w:type="dxa"/>
            <w:shd w:val="clear" w:color="auto" w:fill="FBD4B4" w:themeFill="accent6" w:themeFillTint="66"/>
            <w:noWrap/>
            <w:vAlign w:val="bottom"/>
            <w:hideMark/>
          </w:tcPr>
          <w:p w14:paraId="55114B5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217</w:t>
            </w:r>
          </w:p>
        </w:tc>
        <w:tc>
          <w:tcPr>
            <w:tcW w:w="523" w:type="dxa"/>
            <w:shd w:val="clear" w:color="auto" w:fill="FBD4B4" w:themeFill="accent6" w:themeFillTint="66"/>
            <w:noWrap/>
            <w:vAlign w:val="bottom"/>
            <w:hideMark/>
          </w:tcPr>
          <w:p w14:paraId="138516B7"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331</w:t>
            </w:r>
          </w:p>
        </w:tc>
      </w:tr>
      <w:tr w:rsidR="00813142" w:rsidRPr="00055382" w14:paraId="319C30BE" w14:textId="77777777" w:rsidTr="009971A5">
        <w:tblPrEx>
          <w:tblLook w:val="04A0" w:firstRow="1" w:lastRow="0" w:firstColumn="1" w:lastColumn="0" w:noHBand="0" w:noVBand="1"/>
        </w:tblPrEx>
        <w:trPr>
          <w:trHeight w:val="300"/>
        </w:trPr>
        <w:tc>
          <w:tcPr>
            <w:tcW w:w="2569" w:type="dxa"/>
            <w:shd w:val="clear" w:color="auto" w:fill="auto"/>
            <w:noWrap/>
            <w:vAlign w:val="bottom"/>
            <w:hideMark/>
          </w:tcPr>
          <w:p w14:paraId="6BBC35F1" w14:textId="77777777" w:rsidR="00813142" w:rsidRPr="00055382" w:rsidRDefault="00813142" w:rsidP="009971A5">
            <w:pPr>
              <w:spacing w:before="0" w:after="0" w:line="240" w:lineRule="auto"/>
              <w:rPr>
                <w:color w:val="auto"/>
                <w:sz w:val="16"/>
                <w:szCs w:val="16"/>
              </w:rPr>
            </w:pPr>
            <w:r w:rsidRPr="00055382">
              <w:rPr>
                <w:color w:val="auto"/>
                <w:sz w:val="16"/>
                <w:szCs w:val="16"/>
              </w:rPr>
              <w:t>BIO19-</w:t>
            </w:r>
            <w:r w:rsidRPr="00055382">
              <w:rPr>
                <w:color w:val="auto"/>
                <w:sz w:val="16"/>
                <w:szCs w:val="16"/>
                <w:lang w:val="es-ES_tradnl"/>
              </w:rPr>
              <w:t xml:space="preserve"> Precipitación del trimestre más frío</w:t>
            </w:r>
          </w:p>
        </w:tc>
        <w:tc>
          <w:tcPr>
            <w:tcW w:w="567" w:type="dxa"/>
            <w:vAlign w:val="bottom"/>
          </w:tcPr>
          <w:p w14:paraId="2E6E4CEC"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0</w:t>
            </w:r>
          </w:p>
        </w:tc>
        <w:tc>
          <w:tcPr>
            <w:tcW w:w="567" w:type="dxa"/>
            <w:vAlign w:val="bottom"/>
          </w:tcPr>
          <w:p w14:paraId="5889C2A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0</w:t>
            </w:r>
          </w:p>
        </w:tc>
        <w:tc>
          <w:tcPr>
            <w:tcW w:w="567" w:type="dxa"/>
            <w:vAlign w:val="bottom"/>
          </w:tcPr>
          <w:p w14:paraId="37FCDD4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3</w:t>
            </w:r>
          </w:p>
        </w:tc>
        <w:tc>
          <w:tcPr>
            <w:tcW w:w="567" w:type="dxa"/>
            <w:vAlign w:val="bottom"/>
          </w:tcPr>
          <w:p w14:paraId="7AC2B70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1</w:t>
            </w:r>
          </w:p>
        </w:tc>
        <w:tc>
          <w:tcPr>
            <w:tcW w:w="567" w:type="dxa"/>
            <w:vAlign w:val="bottom"/>
          </w:tcPr>
          <w:p w14:paraId="1AF367A6"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0</w:t>
            </w:r>
          </w:p>
        </w:tc>
        <w:tc>
          <w:tcPr>
            <w:tcW w:w="567" w:type="dxa"/>
            <w:shd w:val="clear" w:color="auto" w:fill="auto"/>
            <w:noWrap/>
            <w:vAlign w:val="bottom"/>
            <w:hideMark/>
          </w:tcPr>
          <w:p w14:paraId="06DC0D78"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0</w:t>
            </w:r>
          </w:p>
        </w:tc>
        <w:tc>
          <w:tcPr>
            <w:tcW w:w="567" w:type="dxa"/>
            <w:shd w:val="clear" w:color="auto" w:fill="auto"/>
            <w:noWrap/>
            <w:vAlign w:val="bottom"/>
            <w:hideMark/>
          </w:tcPr>
          <w:p w14:paraId="42FD76FB"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7</w:t>
            </w:r>
          </w:p>
        </w:tc>
        <w:tc>
          <w:tcPr>
            <w:tcW w:w="567" w:type="dxa"/>
            <w:shd w:val="clear" w:color="auto" w:fill="auto"/>
            <w:noWrap/>
            <w:vAlign w:val="bottom"/>
            <w:hideMark/>
          </w:tcPr>
          <w:p w14:paraId="10CA527A"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89</w:t>
            </w:r>
          </w:p>
        </w:tc>
        <w:tc>
          <w:tcPr>
            <w:tcW w:w="567" w:type="dxa"/>
            <w:shd w:val="clear" w:color="auto" w:fill="auto"/>
            <w:noWrap/>
            <w:vAlign w:val="bottom"/>
            <w:hideMark/>
          </w:tcPr>
          <w:p w14:paraId="3CCADD40"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1</w:t>
            </w:r>
          </w:p>
        </w:tc>
        <w:tc>
          <w:tcPr>
            <w:tcW w:w="567" w:type="dxa"/>
            <w:shd w:val="clear" w:color="auto" w:fill="auto"/>
            <w:noWrap/>
            <w:vAlign w:val="bottom"/>
            <w:hideMark/>
          </w:tcPr>
          <w:p w14:paraId="4D96AC4D"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1</w:t>
            </w:r>
          </w:p>
        </w:tc>
        <w:tc>
          <w:tcPr>
            <w:tcW w:w="505" w:type="dxa"/>
            <w:shd w:val="clear" w:color="auto" w:fill="FBD4B4" w:themeFill="accent6" w:themeFillTint="66"/>
            <w:noWrap/>
            <w:vAlign w:val="bottom"/>
            <w:hideMark/>
          </w:tcPr>
          <w:p w14:paraId="285CEDD3"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71</w:t>
            </w:r>
          </w:p>
        </w:tc>
        <w:tc>
          <w:tcPr>
            <w:tcW w:w="523" w:type="dxa"/>
            <w:shd w:val="clear" w:color="auto" w:fill="FBD4B4" w:themeFill="accent6" w:themeFillTint="66"/>
            <w:noWrap/>
            <w:vAlign w:val="bottom"/>
            <w:hideMark/>
          </w:tcPr>
          <w:p w14:paraId="101C880E" w14:textId="77777777" w:rsidR="00813142" w:rsidRPr="00055382" w:rsidRDefault="00813142" w:rsidP="009971A5">
            <w:pPr>
              <w:spacing w:before="0" w:after="0" w:line="240" w:lineRule="auto"/>
              <w:jc w:val="right"/>
              <w:rPr>
                <w:color w:val="auto"/>
                <w:sz w:val="16"/>
                <w:szCs w:val="16"/>
              </w:rPr>
            </w:pPr>
            <w:r w:rsidRPr="00055382">
              <w:rPr>
                <w:color w:val="auto"/>
                <w:sz w:val="16"/>
                <w:szCs w:val="16"/>
              </w:rPr>
              <w:t>90</w:t>
            </w:r>
          </w:p>
        </w:tc>
      </w:tr>
    </w:tbl>
    <w:p w14:paraId="5006B094" w14:textId="77777777" w:rsidR="00813142" w:rsidRPr="00055382" w:rsidRDefault="00813142" w:rsidP="00813142">
      <w:pPr>
        <w:spacing w:before="0" w:after="0" w:line="240" w:lineRule="auto"/>
        <w:rPr>
          <w:color w:val="auto"/>
          <w:sz w:val="20"/>
          <w:szCs w:val="20"/>
        </w:rPr>
      </w:pPr>
    </w:p>
    <w:p w14:paraId="2BB10984" w14:textId="77777777" w:rsidR="00C71AA5" w:rsidRDefault="00335CD3" w:rsidP="00335CD3">
      <w:pPr>
        <w:pStyle w:val="font8"/>
        <w:spacing w:before="0" w:beforeAutospacing="0" w:after="0" w:afterAutospacing="0" w:line="360" w:lineRule="auto"/>
        <w:jc w:val="both"/>
        <w:textAlignment w:val="baseline"/>
      </w:pPr>
      <w:r w:rsidRPr="00D96DDD">
        <w:t>Las variables y los rangos se ingresaron al módulo</w:t>
      </w:r>
      <w:r w:rsidR="004959CF">
        <w:t xml:space="preserve"> de </w:t>
      </w:r>
      <w:proofErr w:type="spellStart"/>
      <w:r w:rsidR="004959CF">
        <w:t>ArcView</w:t>
      </w:r>
      <w:proofErr w:type="spellEnd"/>
      <w:r w:rsidR="004959CF">
        <w:t xml:space="preserve"> 3.2</w:t>
      </w:r>
      <w:r w:rsidRPr="00D96DDD">
        <w:t xml:space="preserve"> </w:t>
      </w:r>
      <w:proofErr w:type="spellStart"/>
      <w:r w:rsidRPr="00D96DDD">
        <w:rPr>
          <w:i/>
        </w:rPr>
        <w:t>Spatial</w:t>
      </w:r>
      <w:proofErr w:type="spellEnd"/>
      <w:r w:rsidRPr="00D96DDD">
        <w:rPr>
          <w:i/>
        </w:rPr>
        <w:t xml:space="preserve"> </w:t>
      </w:r>
      <w:proofErr w:type="spellStart"/>
      <w:r w:rsidRPr="00D96DDD">
        <w:rPr>
          <w:i/>
        </w:rPr>
        <w:t>Analyst</w:t>
      </w:r>
      <w:proofErr w:type="spellEnd"/>
      <w:r w:rsidRPr="00D96DDD">
        <w:t>,</w:t>
      </w:r>
      <w:r w:rsidR="0018535C">
        <w:t xml:space="preserve"> sub módulo </w:t>
      </w:r>
      <w:proofErr w:type="spellStart"/>
      <w:r w:rsidR="0018535C" w:rsidRPr="0018535C">
        <w:rPr>
          <w:i/>
        </w:rPr>
        <w:t>MapQuery</w:t>
      </w:r>
      <w:proofErr w:type="spellEnd"/>
      <w:r w:rsidR="0018535C">
        <w:t>,</w:t>
      </w:r>
      <w:r w:rsidRPr="00D96DDD">
        <w:t xml:space="preserve"> para obtener el “modelo de distribución potencial” (M-</w:t>
      </w:r>
      <w:proofErr w:type="spellStart"/>
      <w:r w:rsidRPr="00D96DDD">
        <w:t>Dp</w:t>
      </w:r>
      <w:proofErr w:type="spellEnd"/>
      <w:r w:rsidRPr="00D96DDD">
        <w:t>) del bosque, a partir de álgebra booleana</w:t>
      </w:r>
      <w:r w:rsidR="0018535C">
        <w:t xml:space="preserve">. Este proceso consiste en que, por medio de una ecuación booleana, se </w:t>
      </w:r>
      <w:r w:rsidR="002214C5">
        <w:t xml:space="preserve">ordena al modelador que encuentre primero los pixeles de una variable mapeada que pertenezcan al rango encontrado, por ejemplo: (Bio1≥10.1 </w:t>
      </w:r>
      <w:r w:rsidR="002214C5" w:rsidRPr="002214C5">
        <w:rPr>
          <w:i/>
        </w:rPr>
        <w:t>and</w:t>
      </w:r>
      <w:r w:rsidR="002214C5">
        <w:t xml:space="preserve"> Bio1≤19.19); y luego se solicita que coincidan con el rango de una segunda variable, una tercera y así sucesivamente; por ejemplo: [[(Bio1≥10.1 </w:t>
      </w:r>
      <w:r w:rsidR="002214C5" w:rsidRPr="002214C5">
        <w:rPr>
          <w:i/>
        </w:rPr>
        <w:t>and</w:t>
      </w:r>
      <w:r w:rsidR="002214C5">
        <w:t xml:space="preserve"> Bio1≤19.19)] </w:t>
      </w:r>
      <w:r w:rsidR="002214C5" w:rsidRPr="002214C5">
        <w:rPr>
          <w:i/>
        </w:rPr>
        <w:t>and</w:t>
      </w:r>
      <w:r w:rsidR="002214C5">
        <w:t xml:space="preserve"> [(Bio2≥10.3 </w:t>
      </w:r>
      <w:r w:rsidR="002214C5" w:rsidRPr="002214C5">
        <w:rPr>
          <w:i/>
        </w:rPr>
        <w:t>and</w:t>
      </w:r>
      <w:r w:rsidR="002214C5">
        <w:t xml:space="preserve"> Bio2≤14.5)] </w:t>
      </w:r>
      <w:r w:rsidR="002214C5" w:rsidRPr="002214C5">
        <w:rPr>
          <w:i/>
        </w:rPr>
        <w:t>and</w:t>
      </w:r>
      <w:r w:rsidR="002214C5">
        <w:t>…</w:t>
      </w:r>
      <w:r w:rsidR="002512BA">
        <w:t xml:space="preserve"> </w:t>
      </w:r>
      <w:r w:rsidR="002214C5">
        <w:t xml:space="preserve">[(Bio19≥71 </w:t>
      </w:r>
      <w:r w:rsidR="002214C5" w:rsidRPr="002214C5">
        <w:rPr>
          <w:i/>
        </w:rPr>
        <w:t>and</w:t>
      </w:r>
      <w:r w:rsidR="002214C5">
        <w:t xml:space="preserve"> Bio19≤90)]]. El resultado de la ecuación es un mapa binario, que da el valor de 1 a los pixeles donde </w:t>
      </w:r>
      <w:r w:rsidR="00DA7450">
        <w:t>el resultado de la</w:t>
      </w:r>
      <w:r w:rsidR="002214C5">
        <w:t xml:space="preserve"> ecuaci</w:t>
      </w:r>
      <w:r w:rsidR="00DA7450">
        <w:t>ón es verdadero</w:t>
      </w:r>
      <w:r w:rsidR="002214C5">
        <w:t xml:space="preserve"> y 0 </w:t>
      </w:r>
      <w:r w:rsidR="002512BA">
        <w:t>donde no lo es.</w:t>
      </w:r>
    </w:p>
    <w:p w14:paraId="41C6C812" w14:textId="77777777" w:rsidR="00335CD3" w:rsidRDefault="002512BA" w:rsidP="00335CD3">
      <w:pPr>
        <w:pStyle w:val="font8"/>
        <w:spacing w:before="0" w:beforeAutospacing="0" w:after="0" w:afterAutospacing="0" w:line="360" w:lineRule="auto"/>
        <w:jc w:val="both"/>
        <w:textAlignment w:val="baseline"/>
      </w:pPr>
      <w:r>
        <w:t>La modelación por álgebra booleana generó</w:t>
      </w:r>
      <w:r w:rsidR="00FB1D78">
        <w:t xml:space="preserve"> un archivo rá</w:t>
      </w:r>
      <w:r>
        <w:t>s</w:t>
      </w:r>
      <w:r w:rsidR="00FB1D78">
        <w:t>ter (GRID</w:t>
      </w:r>
      <w:r w:rsidR="00DA7450">
        <w:t xml:space="preserve"> de ESRI</w:t>
      </w:r>
      <w:r w:rsidR="00FB1D78">
        <w:t>)</w:t>
      </w:r>
      <w:r w:rsidR="004959CF">
        <w:t>, cuyos pixeles con valor de 1</w:t>
      </w:r>
      <w:r w:rsidR="00DA7450">
        <w:t xml:space="preserve"> (resultado verdadero)</w:t>
      </w:r>
      <w:r w:rsidR="004959CF">
        <w:t xml:space="preserve"> fueron</w:t>
      </w:r>
      <w:r w:rsidR="00FB1D78">
        <w:t xml:space="preserve"> vectoriz</w:t>
      </w:r>
      <w:r w:rsidR="004959CF">
        <w:t>ados</w:t>
      </w:r>
      <w:r w:rsidR="00DA7450">
        <w:t xml:space="preserve"> (generación de archivo .SHP)</w:t>
      </w:r>
      <w:r w:rsidR="00C71AA5">
        <w:t xml:space="preserve"> y se export</w:t>
      </w:r>
      <w:r w:rsidR="004959CF">
        <w:t>ados</w:t>
      </w:r>
      <w:r w:rsidR="00C71AA5">
        <w:t xml:space="preserve"> a un archivo tipo .KML</w:t>
      </w:r>
      <w:r w:rsidR="004959CF" w:rsidRPr="004959CF">
        <w:t xml:space="preserve"> </w:t>
      </w:r>
      <w:r w:rsidR="004959CF">
        <w:t>del visualizador Google Earth™</w:t>
      </w:r>
      <w:r w:rsidR="00335CD3" w:rsidRPr="00D96DDD">
        <w:t>. Como última parte del proceso</w:t>
      </w:r>
      <w:r w:rsidR="004959CF">
        <w:t xml:space="preserve"> de mapeo</w:t>
      </w:r>
      <w:r w:rsidR="00335CD3" w:rsidRPr="00D96DDD">
        <w:t xml:space="preserve">, </w:t>
      </w:r>
      <w:r w:rsidR="007E5DC9">
        <w:t>el M-</w:t>
      </w:r>
      <w:proofErr w:type="spellStart"/>
      <w:r w:rsidR="007E5DC9">
        <w:t>Dp</w:t>
      </w:r>
      <w:proofErr w:type="spellEnd"/>
      <w:r w:rsidR="00335CD3" w:rsidRPr="00D96DDD">
        <w:t xml:space="preserve"> </w:t>
      </w:r>
      <w:r w:rsidR="00C71AA5">
        <w:t xml:space="preserve">(en KML) </w:t>
      </w:r>
      <w:r w:rsidR="00335CD3" w:rsidRPr="00D96DDD">
        <w:t>se utilizó para ajustar</w:t>
      </w:r>
      <w:r w:rsidR="00DA6337">
        <w:t xml:space="preserve"> manualmente</w:t>
      </w:r>
      <w:r w:rsidR="00335CD3" w:rsidRPr="00D96DDD">
        <w:t xml:space="preserve"> el M-</w:t>
      </w:r>
      <w:proofErr w:type="spellStart"/>
      <w:r w:rsidR="00335CD3" w:rsidRPr="00D96DDD">
        <w:t>Ppl</w:t>
      </w:r>
      <w:proofErr w:type="spellEnd"/>
      <w:r w:rsidR="00335CD3" w:rsidRPr="00D96DDD">
        <w:t xml:space="preserve"> sobre</w:t>
      </w:r>
      <w:r w:rsidR="004959CF">
        <w:t xml:space="preserve"> dicho visualizador,</w:t>
      </w:r>
      <w:r w:rsidR="00335CD3" w:rsidRPr="00D96DDD">
        <w:t xml:space="preserve"> modificando o digitalizando los sitios con características ópticas de bosque de </w:t>
      </w:r>
      <w:proofErr w:type="spellStart"/>
      <w:r w:rsidR="00335CD3" w:rsidRPr="00D96DDD">
        <w:rPr>
          <w:i/>
        </w:rPr>
        <w:t>Abies</w:t>
      </w:r>
      <w:proofErr w:type="spellEnd"/>
      <w:r w:rsidR="00335CD3">
        <w:rPr>
          <w:i/>
        </w:rPr>
        <w:t>,</w:t>
      </w:r>
      <w:r w:rsidR="00335CD3" w:rsidRPr="00D96DDD">
        <w:t xml:space="preserve"> dentro y en las inmediaciones del M-</w:t>
      </w:r>
      <w:proofErr w:type="spellStart"/>
      <w:r w:rsidR="00335CD3" w:rsidRPr="00D96DDD">
        <w:t>Dp</w:t>
      </w:r>
      <w:proofErr w:type="spellEnd"/>
      <w:r w:rsidR="00335CD3" w:rsidRPr="00D96DDD">
        <w:t>, para obtener el “modelo de distribución real” (M-</w:t>
      </w:r>
      <w:proofErr w:type="spellStart"/>
      <w:r w:rsidR="00335CD3" w:rsidRPr="00D96DDD">
        <w:t>Dr</w:t>
      </w:r>
      <w:proofErr w:type="spellEnd"/>
      <w:r w:rsidR="00335CD3" w:rsidRPr="00D96DDD">
        <w:t xml:space="preserve">) en Tamaulipas. </w:t>
      </w:r>
    </w:p>
    <w:p w14:paraId="01F64072" w14:textId="493C6B9C" w:rsidR="00CA1FCA" w:rsidRDefault="00CA1FCA" w:rsidP="00335CD3">
      <w:pPr>
        <w:pStyle w:val="font8"/>
        <w:spacing w:before="0" w:beforeAutospacing="0" w:after="0" w:afterAutospacing="0" w:line="360" w:lineRule="auto"/>
        <w:jc w:val="both"/>
        <w:textAlignment w:val="baseline"/>
      </w:pPr>
      <w:r w:rsidRPr="00AE73E9">
        <w:t>Finalmente,</w:t>
      </w:r>
      <w:r w:rsidR="00AE73E9" w:rsidRPr="00AE73E9">
        <w:t xml:space="preserve"> </w:t>
      </w:r>
      <w:r w:rsidR="00D7139F">
        <w:t>se</w:t>
      </w:r>
      <w:r w:rsidR="00AE73E9" w:rsidRPr="00AE73E9">
        <w:t xml:space="preserve"> comprob</w:t>
      </w:r>
      <w:r w:rsidR="00D7139F">
        <w:t>ó</w:t>
      </w:r>
      <w:r w:rsidR="00AE73E9" w:rsidRPr="00AE73E9">
        <w:t xml:space="preserve"> el grado de similitud entre l</w:t>
      </w:r>
      <w:r w:rsidR="00AE73E9">
        <w:t>os sitios,</w:t>
      </w:r>
      <w:r w:rsidRPr="00AE73E9">
        <w:t xml:space="preserve"> </w:t>
      </w:r>
      <w:r w:rsidR="00D7139F">
        <w:t xml:space="preserve">para lo que </w:t>
      </w:r>
      <w:r w:rsidRPr="00AE73E9">
        <w:t xml:space="preserve">se </w:t>
      </w:r>
      <w:r w:rsidR="007E5DC9" w:rsidRPr="00AE73E9">
        <w:t>realizó</w:t>
      </w:r>
      <w:r w:rsidRPr="00AE73E9">
        <w:t xml:space="preserve"> un análisis de </w:t>
      </w:r>
      <w:proofErr w:type="spellStart"/>
      <w:r w:rsidR="007E5DC9" w:rsidRPr="00AE73E9">
        <w:t>clústers</w:t>
      </w:r>
      <w:proofErr w:type="spellEnd"/>
      <w:r w:rsidRPr="00AE73E9">
        <w:t xml:space="preserve"> </w:t>
      </w:r>
      <w:r w:rsidR="007E5DC9" w:rsidRPr="00AE73E9">
        <w:t>jerárquicos, mediante</w:t>
      </w:r>
      <w:r w:rsidR="007E5DC9" w:rsidRPr="007E5DC9">
        <w:t xml:space="preserve"> el </w:t>
      </w:r>
      <w:r w:rsidR="007E5DC9" w:rsidRPr="000B0269">
        <w:rPr>
          <w:i/>
        </w:rPr>
        <w:t>software</w:t>
      </w:r>
      <w:r w:rsidR="007E5DC9" w:rsidRPr="007E5DC9">
        <w:t xml:space="preserve"> </w:t>
      </w:r>
      <w:r w:rsidR="007E5DC9" w:rsidRPr="001706C3">
        <w:t>SP</w:t>
      </w:r>
      <w:r w:rsidR="001706C3" w:rsidRPr="001706C3">
        <w:t>S</w:t>
      </w:r>
      <w:r w:rsidR="007E5DC9" w:rsidRPr="001706C3">
        <w:t>S</w:t>
      </w:r>
      <w:r w:rsidR="007E5DC9" w:rsidRPr="007E5DC9">
        <w:t xml:space="preserve"> </w:t>
      </w:r>
      <w:r w:rsidR="00502CFE">
        <w:fldChar w:fldCharType="begin" w:fldLock="1"/>
      </w:r>
      <w:r w:rsidR="00502CFE">
        <w:instrText>ADDIN CSL_CITATION {"citationItems":[{"id":"ITEM-1","itemData":{"author":[{"dropping-particle":"","family":"IBM","given":"","non-dropping-particle":"","parse-names":false,"suffix":""}],"id":"ITEM-1","issued":{"date-parts":[["2015"]]},"number":"23.0","publisher":"IBM Corp.","publisher-place":"Armonk, NY","title":"IBM SPSS Statistics for Windows","type":"article"},"uris":["http://www.mendeley.com/documents/?uuid=9970f8ca-0285-4a61-9220-f4f0f59d3d1f"]}],"mendeley":{"formattedCitation":"(IBM, 2015)","plainTextFormattedCitation":"(IBM, 2015)","previouslyFormattedCitation":"(IBM, 2015)"},"properties":{"noteIndex":0},"schema":"https://github.com/citation-style-language/schema/raw/master/csl-citation.json"}</w:instrText>
      </w:r>
      <w:r w:rsidR="00502CFE">
        <w:fldChar w:fldCharType="separate"/>
      </w:r>
      <w:r w:rsidR="00502CFE" w:rsidRPr="00502CFE">
        <w:rPr>
          <w:noProof/>
        </w:rPr>
        <w:t>(IBM, 2015)</w:t>
      </w:r>
      <w:r w:rsidR="00502CFE">
        <w:fldChar w:fldCharType="end"/>
      </w:r>
      <w:r w:rsidR="00502CFE">
        <w:t>,</w:t>
      </w:r>
      <w:r w:rsidR="000B0269">
        <w:t xml:space="preserve"> </w:t>
      </w:r>
      <w:r w:rsidR="00ED6286">
        <w:t>usando</w:t>
      </w:r>
      <w:r w:rsidR="000B0269">
        <w:t xml:space="preserve"> </w:t>
      </w:r>
      <w:r>
        <w:t>el número de variables</w:t>
      </w:r>
      <w:r w:rsidR="00EB56EF">
        <w:t xml:space="preserve"> (Med1 a Med19, </w:t>
      </w:r>
      <w:r w:rsidR="002512BA">
        <w:t xml:space="preserve">las </w:t>
      </w:r>
      <w:r w:rsidR="00EB56EF">
        <w:t xml:space="preserve">mediciones de </w:t>
      </w:r>
      <w:proofErr w:type="spellStart"/>
      <w:r w:rsidR="00EB56EF">
        <w:t>WorldClim</w:t>
      </w:r>
      <w:proofErr w:type="spellEnd"/>
      <w:r w:rsidR="00EB56EF">
        <w:t>)</w:t>
      </w:r>
      <w:r>
        <w:t xml:space="preserve"> y sus valores para cada sitio</w:t>
      </w:r>
      <w:r w:rsidR="00DF2310">
        <w:t xml:space="preserve"> (</w:t>
      </w:r>
      <w:r w:rsidR="00EB56EF">
        <w:t xml:space="preserve">denominados </w:t>
      </w:r>
      <w:r w:rsidR="00DF2310">
        <w:t>L1 a L10</w:t>
      </w:r>
      <w:r w:rsidR="002512BA">
        <w:t>)</w:t>
      </w:r>
      <w:r w:rsidR="00ED6286">
        <w:t>.</w:t>
      </w:r>
      <w:r w:rsidR="007E5DC9">
        <w:t xml:space="preserve"> </w:t>
      </w:r>
      <w:r w:rsidR="00AE73E9">
        <w:t>S</w:t>
      </w:r>
      <w:r w:rsidR="00AE73E9" w:rsidRPr="00AE73E9">
        <w:t xml:space="preserve">e aplicó un método de agrupación de variables siguiendo el vecino más cercano y usando la medida de correlación de </w:t>
      </w:r>
      <w:r w:rsidR="00AE73E9" w:rsidRPr="00AE73E9">
        <w:lastRenderedPageBreak/>
        <w:t>Pearson, es decir</w:t>
      </w:r>
      <w:r w:rsidR="00AE73E9">
        <w:t>,</w:t>
      </w:r>
      <w:r w:rsidR="00AE73E9" w:rsidRPr="00AE73E9">
        <w:t xml:space="preserve"> el grado de </w:t>
      </w:r>
      <w:r w:rsidR="00AE73E9" w:rsidRPr="009F52EC">
        <w:t xml:space="preserve">covariación entre las distintas variables relacionadas linealmente. </w:t>
      </w:r>
      <w:r w:rsidR="00990AFD" w:rsidRPr="009F52EC">
        <w:t>Como de antemano se conocía que el</w:t>
      </w:r>
      <w:r w:rsidR="00ED6286">
        <w:t xml:space="preserve"> sitio L1 (</w:t>
      </w:r>
      <w:r w:rsidR="00990AFD">
        <w:t>San Carlos</w:t>
      </w:r>
      <w:r w:rsidR="00ED6286">
        <w:t>)</w:t>
      </w:r>
      <w:r w:rsidR="00990AFD">
        <w:t xml:space="preserve">, cuya altitud diferente a los demás podría influir en las pruebas, se </w:t>
      </w:r>
      <w:r w:rsidR="00DF2310">
        <w:t>realizar</w:t>
      </w:r>
      <w:r w:rsidR="00ED6286">
        <w:t>on</w:t>
      </w:r>
      <w:r w:rsidR="00DF2310">
        <w:t xml:space="preserve"> dos procesos por separado</w:t>
      </w:r>
      <w:r w:rsidR="00EB56EF">
        <w:t xml:space="preserve">, para obtener dos </w:t>
      </w:r>
      <w:proofErr w:type="spellStart"/>
      <w:r w:rsidR="00EB56EF">
        <w:t>dendrogramas</w:t>
      </w:r>
      <w:proofErr w:type="spellEnd"/>
      <w:r w:rsidR="00DF2310">
        <w:t xml:space="preserve">: Caso 1, donde incluyó </w:t>
      </w:r>
      <w:r w:rsidR="00AE73E9">
        <w:t>todos</w:t>
      </w:r>
      <w:r w:rsidR="00DF2310">
        <w:t xml:space="preserve"> los </w:t>
      </w:r>
      <w:r w:rsidR="00EB56EF">
        <w:t xml:space="preserve">sitios; y Caso 2, sin el sitio L1. </w:t>
      </w:r>
    </w:p>
    <w:p w14:paraId="5F130A16" w14:textId="77777777" w:rsidR="00673167" w:rsidRPr="00055382" w:rsidRDefault="00673167" w:rsidP="0069017E">
      <w:pPr>
        <w:spacing w:before="0" w:after="0" w:line="360" w:lineRule="auto"/>
        <w:rPr>
          <w:sz w:val="20"/>
          <w:szCs w:val="20"/>
        </w:rPr>
      </w:pPr>
    </w:p>
    <w:p w14:paraId="7876E26E" w14:textId="77777777" w:rsidR="00673167" w:rsidRPr="00D96DDD" w:rsidRDefault="00543817" w:rsidP="0069017E">
      <w:pPr>
        <w:spacing w:before="0" w:after="0" w:line="360" w:lineRule="auto"/>
        <w:rPr>
          <w:b/>
          <w:color w:val="auto"/>
          <w:sz w:val="32"/>
          <w:szCs w:val="32"/>
        </w:rPr>
      </w:pPr>
      <w:r w:rsidRPr="00D96DDD">
        <w:rPr>
          <w:b/>
          <w:color w:val="auto"/>
          <w:sz w:val="32"/>
          <w:szCs w:val="32"/>
        </w:rPr>
        <w:t>Resultados</w:t>
      </w:r>
    </w:p>
    <w:p w14:paraId="03D99126" w14:textId="77777777" w:rsidR="00E04587" w:rsidRPr="00E04587" w:rsidRDefault="00E04587" w:rsidP="0069017E">
      <w:pPr>
        <w:pStyle w:val="font8"/>
        <w:spacing w:before="0" w:beforeAutospacing="0" w:after="0" w:afterAutospacing="0" w:line="360" w:lineRule="auto"/>
        <w:jc w:val="both"/>
        <w:textAlignment w:val="baseline"/>
        <w:rPr>
          <w:rStyle w:val="unnamedstyle2000009char"/>
          <w:b/>
          <w:color w:val="000000"/>
        </w:rPr>
      </w:pPr>
      <w:r w:rsidRPr="00E04587">
        <w:rPr>
          <w:rStyle w:val="unnamedstyle2000009char"/>
          <w:b/>
          <w:color w:val="000000"/>
        </w:rPr>
        <w:t>Características de los sitios visitados (PPC)</w:t>
      </w:r>
    </w:p>
    <w:p w14:paraId="4CA20398" w14:textId="77777777" w:rsidR="00C3032B" w:rsidRPr="00D96DDD" w:rsidRDefault="005C0CE7" w:rsidP="0069017E">
      <w:pPr>
        <w:pStyle w:val="font8"/>
        <w:spacing w:before="0" w:beforeAutospacing="0" w:after="0" w:afterAutospacing="0" w:line="360" w:lineRule="auto"/>
        <w:jc w:val="both"/>
        <w:textAlignment w:val="baseline"/>
        <w:rPr>
          <w:rStyle w:val="unnamedstyle2000009char"/>
        </w:rPr>
      </w:pPr>
      <w:r w:rsidRPr="00DA6337">
        <w:rPr>
          <w:rStyle w:val="unnamedstyle2000009char"/>
          <w:color w:val="000000"/>
        </w:rPr>
        <w:t>L</w:t>
      </w:r>
      <w:r w:rsidR="00F41300" w:rsidRPr="00DA6337">
        <w:rPr>
          <w:rStyle w:val="unnamedstyle2000009char"/>
          <w:color w:val="000000"/>
        </w:rPr>
        <w:t xml:space="preserve">as condiciones </w:t>
      </w:r>
      <w:proofErr w:type="spellStart"/>
      <w:r w:rsidR="00F41300" w:rsidRPr="00DA6337">
        <w:rPr>
          <w:rStyle w:val="unnamedstyle2000009char"/>
          <w:color w:val="000000"/>
        </w:rPr>
        <w:t>ecogeográficas</w:t>
      </w:r>
      <w:proofErr w:type="spellEnd"/>
      <w:r w:rsidR="00F41300" w:rsidRPr="00DA6337">
        <w:rPr>
          <w:rStyle w:val="unnamedstyle2000009char"/>
          <w:color w:val="000000"/>
        </w:rPr>
        <w:t xml:space="preserve"> del bosque de </w:t>
      </w:r>
      <w:proofErr w:type="spellStart"/>
      <w:r w:rsidR="00F41300" w:rsidRPr="00DA6337">
        <w:rPr>
          <w:rStyle w:val="unnamedstyle2000009char"/>
          <w:i/>
          <w:color w:val="000000"/>
        </w:rPr>
        <w:t>Abies</w:t>
      </w:r>
      <w:proofErr w:type="spellEnd"/>
      <w:r w:rsidR="00F41300" w:rsidRPr="00DA6337">
        <w:rPr>
          <w:rStyle w:val="unnamedstyle2000009char"/>
          <w:color w:val="000000"/>
        </w:rPr>
        <w:t xml:space="preserve">, registradas </w:t>
      </w:r>
      <w:r w:rsidR="00E04587" w:rsidRPr="00DA6337">
        <w:rPr>
          <w:rStyle w:val="unnamedstyle2000009char"/>
          <w:color w:val="000000"/>
        </w:rPr>
        <w:t xml:space="preserve">a 3120 </w:t>
      </w:r>
      <w:r w:rsidR="00D832C7" w:rsidRPr="00DA6337">
        <w:rPr>
          <w:rStyle w:val="unnamedstyle2000009char"/>
          <w:color w:val="000000"/>
        </w:rPr>
        <w:t>m.s.n.m.</w:t>
      </w:r>
      <w:r w:rsidR="00E04587" w:rsidRPr="00DA6337">
        <w:rPr>
          <w:rStyle w:val="unnamedstyle2000009char"/>
          <w:color w:val="000000"/>
        </w:rPr>
        <w:t xml:space="preserve"> </w:t>
      </w:r>
      <w:r w:rsidR="00F41300" w:rsidRPr="00DA6337">
        <w:rPr>
          <w:rStyle w:val="unnamedstyle2000009char"/>
          <w:color w:val="000000"/>
        </w:rPr>
        <w:t>en</w:t>
      </w:r>
      <w:r w:rsidRPr="00DA6337">
        <w:rPr>
          <w:rStyle w:val="unnamedstyle2000009char"/>
          <w:color w:val="000000"/>
        </w:rPr>
        <w:t xml:space="preserve"> el </w:t>
      </w:r>
      <w:r w:rsidR="009D7AEE" w:rsidRPr="00DA6337">
        <w:rPr>
          <w:rStyle w:val="unnamedstyle2000009char"/>
          <w:color w:val="000000"/>
        </w:rPr>
        <w:t>Cerro del</w:t>
      </w:r>
      <w:r w:rsidR="009D7AEE" w:rsidRPr="00D96DDD">
        <w:rPr>
          <w:rStyle w:val="unnamedstyle2000009char"/>
          <w:color w:val="000000"/>
        </w:rPr>
        <w:t xml:space="preserve"> Nacimiento</w:t>
      </w:r>
      <w:r w:rsidR="00483C10" w:rsidRPr="00D96DDD">
        <w:rPr>
          <w:rStyle w:val="unnamedstyle2000009char"/>
          <w:color w:val="000000"/>
        </w:rPr>
        <w:t xml:space="preserve"> (</w:t>
      </w:r>
      <w:r w:rsidR="000C070E" w:rsidRPr="00D96DDD">
        <w:rPr>
          <w:rStyle w:val="unnamedstyle2000009char"/>
          <w:color w:val="000000"/>
        </w:rPr>
        <w:t>PCC</w:t>
      </w:r>
      <w:r w:rsidR="00483C10" w:rsidRPr="00D96DDD">
        <w:rPr>
          <w:rStyle w:val="unnamedstyle2000009char"/>
          <w:color w:val="000000"/>
        </w:rPr>
        <w:t xml:space="preserve"> 1)</w:t>
      </w:r>
      <w:r w:rsidR="009D7AEE" w:rsidRPr="00D96DDD">
        <w:rPr>
          <w:rStyle w:val="unnamedstyle2000009char"/>
          <w:color w:val="000000"/>
        </w:rPr>
        <w:t xml:space="preserve">, </w:t>
      </w:r>
      <w:r w:rsidRPr="00D96DDD">
        <w:rPr>
          <w:rStyle w:val="unnamedstyle2000009char"/>
          <w:color w:val="000000"/>
        </w:rPr>
        <w:t xml:space="preserve"> visitado en</w:t>
      </w:r>
      <w:r w:rsidR="00F41300" w:rsidRPr="00D96DDD">
        <w:rPr>
          <w:rStyle w:val="unnamedstyle2000009char"/>
          <w:color w:val="000000"/>
        </w:rPr>
        <w:t xml:space="preserve"> enero de 2015</w:t>
      </w:r>
      <w:r w:rsidR="00C92625" w:rsidRPr="00D96DDD">
        <w:rPr>
          <w:rStyle w:val="unnamedstyle2000009char"/>
          <w:color w:val="000000"/>
        </w:rPr>
        <w:t xml:space="preserve"> (invierno)</w:t>
      </w:r>
      <w:r w:rsidR="00F41300" w:rsidRPr="00D96DDD">
        <w:rPr>
          <w:rStyle w:val="unnamedstyle2000009char"/>
          <w:color w:val="000000"/>
        </w:rPr>
        <w:t xml:space="preserve">, a las 12:22 </w:t>
      </w:r>
      <w:r w:rsidR="00D50B14" w:rsidRPr="00D96DDD">
        <w:rPr>
          <w:rStyle w:val="unnamedstyle2000009char"/>
          <w:color w:val="000000"/>
        </w:rPr>
        <w:t>horas</w:t>
      </w:r>
      <w:r w:rsidR="00F41300" w:rsidRPr="00D96DDD">
        <w:rPr>
          <w:rStyle w:val="unnamedstyle2000009char"/>
          <w:color w:val="000000"/>
        </w:rPr>
        <w:t xml:space="preserve"> fueron: </w:t>
      </w:r>
      <w:r w:rsidR="00E74050" w:rsidRPr="00D96DDD">
        <w:rPr>
          <w:rStyle w:val="unnamedstyle2000009char"/>
          <w:color w:val="000000"/>
        </w:rPr>
        <w:t xml:space="preserve">la </w:t>
      </w:r>
      <w:r w:rsidR="00F41300" w:rsidRPr="00D96DDD">
        <w:rPr>
          <w:rStyle w:val="unnamedstyle2000009char"/>
          <w:color w:val="000000"/>
        </w:rPr>
        <w:t xml:space="preserve">temperatura ambiental de 12°C, </w:t>
      </w:r>
      <w:r w:rsidR="00E74050" w:rsidRPr="00D96DDD">
        <w:rPr>
          <w:rStyle w:val="unnamedstyle2000009char"/>
          <w:color w:val="000000"/>
        </w:rPr>
        <w:t xml:space="preserve">la </w:t>
      </w:r>
      <w:r w:rsidR="00F41300" w:rsidRPr="00D96DDD">
        <w:rPr>
          <w:rStyle w:val="unnamedstyle2000009char"/>
          <w:color w:val="000000"/>
        </w:rPr>
        <w:t xml:space="preserve">humedad relativa de 77.1%, </w:t>
      </w:r>
      <w:r w:rsidR="00E74050" w:rsidRPr="00D96DDD">
        <w:rPr>
          <w:rStyle w:val="unnamedstyle2000009char"/>
          <w:color w:val="000000"/>
        </w:rPr>
        <w:t xml:space="preserve">la </w:t>
      </w:r>
      <w:r w:rsidR="00F41300" w:rsidRPr="00D96DDD">
        <w:rPr>
          <w:rStyle w:val="unnamedstyle2000009char"/>
          <w:color w:val="000000"/>
        </w:rPr>
        <w:t xml:space="preserve">pendiente cercana a </w:t>
      </w:r>
      <w:r w:rsidR="00A663AA" w:rsidRPr="00D96DDD">
        <w:rPr>
          <w:rStyle w:val="unnamedstyle2000009char"/>
          <w:color w:val="000000"/>
        </w:rPr>
        <w:t>7</w:t>
      </w:r>
      <w:r w:rsidR="00F41300" w:rsidRPr="00D96DDD">
        <w:rPr>
          <w:rStyle w:val="unnamedstyle2000009char"/>
          <w:color w:val="000000"/>
        </w:rPr>
        <w:t>0</w:t>
      </w:r>
      <w:r w:rsidR="00C92625" w:rsidRPr="00D96DDD">
        <w:rPr>
          <w:rStyle w:val="unnamedstyle2000009char"/>
          <w:color w:val="000000"/>
        </w:rPr>
        <w:t>°</w:t>
      </w:r>
      <w:r w:rsidR="00F41300" w:rsidRPr="00D96DDD">
        <w:rPr>
          <w:rStyle w:val="unnamedstyle2000009char"/>
          <w:color w:val="000000"/>
        </w:rPr>
        <w:t xml:space="preserve"> con exposición de 20° NW. </w:t>
      </w:r>
      <w:r w:rsidR="00C3032B" w:rsidRPr="00D96DDD">
        <w:rPr>
          <w:rStyle w:val="unnamedstyle2000009char"/>
          <w:color w:val="000000"/>
        </w:rPr>
        <w:t xml:space="preserve">El suelo presentaba alto contenido de hojarasca y </w:t>
      </w:r>
      <w:r w:rsidR="00E74050" w:rsidRPr="00D96DDD">
        <w:rPr>
          <w:rStyle w:val="unnamedstyle2000009char"/>
          <w:color w:val="000000"/>
        </w:rPr>
        <w:t xml:space="preserve">un </w:t>
      </w:r>
      <w:r w:rsidR="00C3032B" w:rsidRPr="00D96DDD">
        <w:rPr>
          <w:rStyle w:val="unnamedstyle2000009char"/>
          <w:color w:val="000000"/>
        </w:rPr>
        <w:t>color oscuro,</w:t>
      </w:r>
      <w:r w:rsidR="00C3032B" w:rsidRPr="00D96DDD">
        <w:rPr>
          <w:rStyle w:val="unnamedstyle2000009char"/>
        </w:rPr>
        <w:t xml:space="preserve"> </w:t>
      </w:r>
      <w:r w:rsidR="00E74050" w:rsidRPr="00D96DDD">
        <w:rPr>
          <w:rStyle w:val="unnamedstyle2000009char"/>
        </w:rPr>
        <w:t xml:space="preserve">con </w:t>
      </w:r>
      <w:r w:rsidR="00C3032B" w:rsidRPr="00D96DDD">
        <w:rPr>
          <w:rStyle w:val="unnamedstyle2000009char"/>
        </w:rPr>
        <w:t>abundante musgo, líquenes escasos y algunas herbáceas, pero no se observó manejo ni aprovechamiento forestal relevante, sólo algunos renuevos cortados</w:t>
      </w:r>
      <w:r w:rsidR="00A0581C" w:rsidRPr="00D96DDD">
        <w:rPr>
          <w:rStyle w:val="unnamedstyle2000009char"/>
        </w:rPr>
        <w:t>, así como a</w:t>
      </w:r>
      <w:r w:rsidR="00A0581C" w:rsidRPr="008A3107">
        <w:rPr>
          <w:rStyle w:val="unnamedstyle2000009char"/>
        </w:rPr>
        <w:t>lgunos</w:t>
      </w:r>
      <w:r w:rsidR="00C3032B" w:rsidRPr="008A3107">
        <w:rPr>
          <w:rStyle w:val="unnamedstyle2000009char"/>
        </w:rPr>
        <w:t xml:space="preserve"> tocones </w:t>
      </w:r>
      <w:r w:rsidR="00A0581C" w:rsidRPr="008A3107">
        <w:rPr>
          <w:rStyle w:val="unnamedstyle2000009char"/>
        </w:rPr>
        <w:t>en descomposición</w:t>
      </w:r>
      <w:r w:rsidR="00C3032B" w:rsidRPr="008A3107">
        <w:rPr>
          <w:rStyle w:val="unnamedstyle2000009char"/>
        </w:rPr>
        <w:t xml:space="preserve">. En este sitio se </w:t>
      </w:r>
      <w:r w:rsidR="00F41300" w:rsidRPr="008A3107">
        <w:t xml:space="preserve">identificaron las siguientes especies arbóreas: </w:t>
      </w:r>
      <w:r w:rsidR="00F41300" w:rsidRPr="008A3107">
        <w:rPr>
          <w:i/>
        </w:rPr>
        <w:t>A</w:t>
      </w:r>
      <w:r w:rsidR="00A90941" w:rsidRPr="008A3107">
        <w:rPr>
          <w:i/>
        </w:rPr>
        <w:t>.</w:t>
      </w:r>
      <w:r w:rsidR="00F41300" w:rsidRPr="008A3107">
        <w:t xml:space="preserve"> </w:t>
      </w:r>
      <w:proofErr w:type="spellStart"/>
      <w:r w:rsidR="00A663AA" w:rsidRPr="008A3107">
        <w:rPr>
          <w:i/>
        </w:rPr>
        <w:t>vejarii</w:t>
      </w:r>
      <w:proofErr w:type="spellEnd"/>
      <w:r w:rsidR="00F41300" w:rsidRPr="008A3107">
        <w:t>,</w:t>
      </w:r>
      <w:r w:rsidR="00867F65" w:rsidRPr="008A3107">
        <w:rPr>
          <w:i/>
          <w:iCs/>
        </w:rPr>
        <w:t xml:space="preserve"> </w:t>
      </w:r>
      <w:proofErr w:type="spellStart"/>
      <w:r w:rsidR="00867F65" w:rsidRPr="008A3107">
        <w:rPr>
          <w:i/>
          <w:iCs/>
        </w:rPr>
        <w:t>Pseudotsuga</w:t>
      </w:r>
      <w:proofErr w:type="spellEnd"/>
      <w:r w:rsidR="00867F65" w:rsidRPr="008A3107">
        <w:rPr>
          <w:rStyle w:val="apple-converted-space"/>
          <w:i/>
          <w:iCs/>
        </w:rPr>
        <w:t> </w:t>
      </w:r>
      <w:proofErr w:type="spellStart"/>
      <w:r w:rsidR="00867F65" w:rsidRPr="008A3107">
        <w:rPr>
          <w:rStyle w:val="unnamedstyle2000009char"/>
        </w:rPr>
        <w:t>sp</w:t>
      </w:r>
      <w:proofErr w:type="spellEnd"/>
      <w:r w:rsidR="000A10C8" w:rsidRPr="008A3107">
        <w:rPr>
          <w:rStyle w:val="unnamedstyle2000009char"/>
        </w:rPr>
        <w:t>.</w:t>
      </w:r>
      <w:r w:rsidR="00F41300" w:rsidRPr="008A3107">
        <w:t xml:space="preserve"> </w:t>
      </w:r>
      <w:r w:rsidR="00867F65" w:rsidRPr="008A3107">
        <w:t xml:space="preserve">y </w:t>
      </w:r>
      <w:proofErr w:type="spellStart"/>
      <w:r w:rsidR="00F41300" w:rsidRPr="008A3107">
        <w:rPr>
          <w:i/>
          <w:iCs/>
        </w:rPr>
        <w:t>Arbutus</w:t>
      </w:r>
      <w:proofErr w:type="spellEnd"/>
      <w:r w:rsidR="00F41300" w:rsidRPr="008A3107">
        <w:rPr>
          <w:i/>
          <w:iCs/>
        </w:rPr>
        <w:t xml:space="preserve"> </w:t>
      </w:r>
      <w:proofErr w:type="spellStart"/>
      <w:r w:rsidR="00F41300" w:rsidRPr="008A3107">
        <w:rPr>
          <w:i/>
          <w:iCs/>
        </w:rPr>
        <w:t>xalapensis</w:t>
      </w:r>
      <w:proofErr w:type="spellEnd"/>
      <w:r w:rsidR="00913A4A" w:rsidRPr="008A3107">
        <w:rPr>
          <w:rStyle w:val="unnamedstyle2000009char"/>
        </w:rPr>
        <w:t>, con densidades</w:t>
      </w:r>
      <w:r w:rsidR="00867F65" w:rsidRPr="008A3107">
        <w:rPr>
          <w:rStyle w:val="unnamedstyle2000009char"/>
        </w:rPr>
        <w:t xml:space="preserve"> </w:t>
      </w:r>
      <w:r w:rsidR="008A7BD8" w:rsidRPr="008A3107">
        <w:rPr>
          <w:rStyle w:val="unnamedstyle2000009char"/>
        </w:rPr>
        <w:t xml:space="preserve">aproximadas </w:t>
      </w:r>
      <w:r w:rsidR="00867F65" w:rsidRPr="008A3107">
        <w:rPr>
          <w:rStyle w:val="unnamedstyle2000009char"/>
        </w:rPr>
        <w:t>de</w:t>
      </w:r>
      <w:r w:rsidR="00913A4A" w:rsidRPr="008A3107">
        <w:t xml:space="preserve"> 80.8%</w:t>
      </w:r>
      <w:r w:rsidR="00867F65" w:rsidRPr="008A3107">
        <w:t xml:space="preserve">, </w:t>
      </w:r>
      <w:r w:rsidR="00913A4A" w:rsidRPr="008A3107">
        <w:t>14.7%, y 4.3%</w:t>
      </w:r>
      <w:r w:rsidR="00867F65" w:rsidRPr="008A3107">
        <w:t>, respectivamente. E</w:t>
      </w:r>
      <w:r w:rsidR="00F41300" w:rsidRPr="008A3107">
        <w:rPr>
          <w:rStyle w:val="unnamedstyle2000009char"/>
        </w:rPr>
        <w:t xml:space="preserve">n el estrato arbustivo se observaron </w:t>
      </w:r>
      <w:proofErr w:type="spellStart"/>
      <w:r w:rsidR="00F41300" w:rsidRPr="008A3107">
        <w:rPr>
          <w:rStyle w:val="unnamedstyle2000009char"/>
          <w:i/>
        </w:rPr>
        <w:t>Heimia</w:t>
      </w:r>
      <w:proofErr w:type="spellEnd"/>
      <w:r w:rsidR="00F41300" w:rsidRPr="008A3107">
        <w:rPr>
          <w:rStyle w:val="unnamedstyle2000009char"/>
        </w:rPr>
        <w:t xml:space="preserve"> </w:t>
      </w:r>
      <w:proofErr w:type="spellStart"/>
      <w:r w:rsidR="00F41300" w:rsidRPr="008A3107">
        <w:rPr>
          <w:rStyle w:val="unnamedstyle2000009char"/>
        </w:rPr>
        <w:t>sp</w:t>
      </w:r>
      <w:proofErr w:type="spellEnd"/>
      <w:r w:rsidR="00F41300" w:rsidRPr="008A3107">
        <w:rPr>
          <w:rStyle w:val="unnamedstyle2000009char"/>
        </w:rPr>
        <w:t xml:space="preserve">.; </w:t>
      </w:r>
      <w:r w:rsidR="00F41300" w:rsidRPr="008A3107">
        <w:rPr>
          <w:rStyle w:val="unnamedstyle2000009char"/>
          <w:i/>
        </w:rPr>
        <w:t>Quercus</w:t>
      </w:r>
      <w:r w:rsidR="00F41300" w:rsidRPr="008A3107">
        <w:rPr>
          <w:rStyle w:val="unnamedstyle2000009char"/>
        </w:rPr>
        <w:t xml:space="preserve"> </w:t>
      </w:r>
      <w:proofErr w:type="spellStart"/>
      <w:r w:rsidR="00F41300" w:rsidRPr="008A3107">
        <w:rPr>
          <w:rStyle w:val="unnamedstyle2000009char"/>
        </w:rPr>
        <w:t>sp</w:t>
      </w:r>
      <w:proofErr w:type="spellEnd"/>
      <w:r w:rsidR="00F41300" w:rsidRPr="008A3107">
        <w:rPr>
          <w:rStyle w:val="unnamedstyle2000009char"/>
        </w:rPr>
        <w:t xml:space="preserve">., </w:t>
      </w:r>
      <w:proofErr w:type="spellStart"/>
      <w:r w:rsidR="00F41300" w:rsidRPr="008A3107">
        <w:rPr>
          <w:rStyle w:val="unnamedstyle2000009char"/>
          <w:i/>
        </w:rPr>
        <w:t>Bourvardia</w:t>
      </w:r>
      <w:proofErr w:type="spellEnd"/>
      <w:r w:rsidR="00F41300" w:rsidRPr="008A3107">
        <w:rPr>
          <w:rStyle w:val="unnamedstyle2000009char"/>
        </w:rPr>
        <w:t xml:space="preserve"> </w:t>
      </w:r>
      <w:proofErr w:type="spellStart"/>
      <w:r w:rsidR="00F41300" w:rsidRPr="008A3107">
        <w:rPr>
          <w:rStyle w:val="unnamedstyle2000009char"/>
          <w:i/>
        </w:rPr>
        <w:t>ternifolia</w:t>
      </w:r>
      <w:proofErr w:type="spellEnd"/>
      <w:r w:rsidR="00F41300" w:rsidRPr="008A3107">
        <w:rPr>
          <w:rStyle w:val="unnamedstyle2000009char"/>
        </w:rPr>
        <w:t xml:space="preserve">; </w:t>
      </w:r>
      <w:proofErr w:type="spellStart"/>
      <w:r w:rsidR="00F41300" w:rsidRPr="008A3107">
        <w:rPr>
          <w:rStyle w:val="unnamedstyle2000009char"/>
          <w:i/>
        </w:rPr>
        <w:t>Abies</w:t>
      </w:r>
      <w:proofErr w:type="spellEnd"/>
      <w:r w:rsidR="00F41300" w:rsidRPr="008A3107">
        <w:rPr>
          <w:rStyle w:val="unnamedstyle2000009char"/>
        </w:rPr>
        <w:t xml:space="preserve"> </w:t>
      </w:r>
      <w:proofErr w:type="spellStart"/>
      <w:r w:rsidR="00F41300" w:rsidRPr="008A3107">
        <w:rPr>
          <w:rStyle w:val="unnamedstyle2000009char"/>
        </w:rPr>
        <w:t>sp</w:t>
      </w:r>
      <w:proofErr w:type="spellEnd"/>
      <w:r w:rsidR="00F41300" w:rsidRPr="008A3107">
        <w:rPr>
          <w:rStyle w:val="unnamedstyle2000009char"/>
        </w:rPr>
        <w:t xml:space="preserve">.; </w:t>
      </w:r>
      <w:proofErr w:type="spellStart"/>
      <w:r w:rsidR="00F41300" w:rsidRPr="008A3107">
        <w:rPr>
          <w:rStyle w:val="unnamedstyle2000009char"/>
          <w:i/>
        </w:rPr>
        <w:t>Arctostaphylos</w:t>
      </w:r>
      <w:proofErr w:type="spellEnd"/>
      <w:r w:rsidR="00F41300" w:rsidRPr="008A3107">
        <w:rPr>
          <w:rStyle w:val="unnamedstyle2000009char"/>
        </w:rPr>
        <w:t xml:space="preserve"> </w:t>
      </w:r>
      <w:proofErr w:type="spellStart"/>
      <w:r w:rsidR="00A0581C" w:rsidRPr="008A3107">
        <w:rPr>
          <w:rStyle w:val="unnamedstyle2000009char"/>
          <w:i/>
        </w:rPr>
        <w:t>pungens</w:t>
      </w:r>
      <w:proofErr w:type="spellEnd"/>
      <w:r w:rsidR="00F41300" w:rsidRPr="008A3107">
        <w:rPr>
          <w:rStyle w:val="unnamedstyle2000009char"/>
        </w:rPr>
        <w:t xml:space="preserve">.; </w:t>
      </w:r>
      <w:proofErr w:type="spellStart"/>
      <w:r w:rsidR="00F41300" w:rsidRPr="008A3107">
        <w:rPr>
          <w:rStyle w:val="unnamedstyle2000009char"/>
          <w:i/>
        </w:rPr>
        <w:t>Arbutus</w:t>
      </w:r>
      <w:proofErr w:type="spellEnd"/>
      <w:r w:rsidR="00F41300" w:rsidRPr="008A3107">
        <w:rPr>
          <w:rStyle w:val="unnamedstyle2000009char"/>
        </w:rPr>
        <w:t xml:space="preserve"> </w:t>
      </w:r>
      <w:proofErr w:type="spellStart"/>
      <w:r w:rsidR="00F41300" w:rsidRPr="008A3107">
        <w:rPr>
          <w:rStyle w:val="unnamedstyle2000009char"/>
          <w:i/>
        </w:rPr>
        <w:t>xalapensis</w:t>
      </w:r>
      <w:proofErr w:type="spellEnd"/>
      <w:r w:rsidR="00F41300" w:rsidRPr="008A3107">
        <w:rPr>
          <w:rStyle w:val="unnamedstyle2000009char"/>
        </w:rPr>
        <w:t xml:space="preserve">; </w:t>
      </w:r>
      <w:proofErr w:type="spellStart"/>
      <w:r w:rsidR="00F41300" w:rsidRPr="008A3107">
        <w:rPr>
          <w:rStyle w:val="unnamedstyle2000009char"/>
          <w:i/>
        </w:rPr>
        <w:t>Ageratina</w:t>
      </w:r>
      <w:proofErr w:type="spellEnd"/>
      <w:r w:rsidR="00F41300" w:rsidRPr="008A3107">
        <w:rPr>
          <w:rStyle w:val="unnamedstyle2000009char"/>
        </w:rPr>
        <w:t xml:space="preserve"> </w:t>
      </w:r>
      <w:proofErr w:type="spellStart"/>
      <w:r w:rsidR="00F41300" w:rsidRPr="008A3107">
        <w:rPr>
          <w:rStyle w:val="unnamedstyle2000009char"/>
        </w:rPr>
        <w:t>sp</w:t>
      </w:r>
      <w:proofErr w:type="spellEnd"/>
      <w:r w:rsidR="00F41300" w:rsidRPr="008A3107">
        <w:rPr>
          <w:rStyle w:val="unnamedstyle2000009char"/>
        </w:rPr>
        <w:t xml:space="preserve">. y </w:t>
      </w:r>
      <w:proofErr w:type="spellStart"/>
      <w:r w:rsidR="00F41300" w:rsidRPr="008A3107">
        <w:rPr>
          <w:rStyle w:val="unnamedstyle2000009char"/>
          <w:i/>
        </w:rPr>
        <w:t>Cercocarpus</w:t>
      </w:r>
      <w:proofErr w:type="spellEnd"/>
      <w:r w:rsidR="00F41300" w:rsidRPr="008A3107">
        <w:rPr>
          <w:rStyle w:val="unnamedstyle2000009char"/>
        </w:rPr>
        <w:t xml:space="preserve"> </w:t>
      </w:r>
      <w:proofErr w:type="spellStart"/>
      <w:r w:rsidR="00F41300" w:rsidRPr="008A3107">
        <w:rPr>
          <w:rStyle w:val="unnamedstyle2000009char"/>
        </w:rPr>
        <w:t>sp</w:t>
      </w:r>
      <w:proofErr w:type="spellEnd"/>
      <w:r w:rsidR="00F41300" w:rsidRPr="008A3107">
        <w:rPr>
          <w:rStyle w:val="unnamedstyle2000009char"/>
        </w:rPr>
        <w:t>.</w:t>
      </w:r>
    </w:p>
    <w:p w14:paraId="7E70BF2C" w14:textId="77777777" w:rsidR="002A39C2" w:rsidRPr="00D96DDD" w:rsidRDefault="00E04587" w:rsidP="0069017E">
      <w:pPr>
        <w:pStyle w:val="font8"/>
        <w:spacing w:before="0" w:beforeAutospacing="0" w:after="0" w:afterAutospacing="0" w:line="360" w:lineRule="auto"/>
        <w:jc w:val="both"/>
        <w:textAlignment w:val="baseline"/>
        <w:rPr>
          <w:rStyle w:val="unnamedstyle2000009char"/>
        </w:rPr>
      </w:pPr>
      <w:r>
        <w:rPr>
          <w:rStyle w:val="unnamedstyle2000009char"/>
        </w:rPr>
        <w:t>R</w:t>
      </w:r>
      <w:r w:rsidR="00537C37" w:rsidRPr="00D96DDD">
        <w:rPr>
          <w:rStyle w:val="unnamedstyle2000009char"/>
        </w:rPr>
        <w:t xml:space="preserve">especto </w:t>
      </w:r>
      <w:r>
        <w:rPr>
          <w:rStyle w:val="unnamedstyle2000009char"/>
        </w:rPr>
        <w:t xml:space="preserve">al </w:t>
      </w:r>
      <w:r w:rsidR="00537C37" w:rsidRPr="00D96DDD">
        <w:rPr>
          <w:rStyle w:val="unnamedstyle2000009char"/>
        </w:rPr>
        <w:t xml:space="preserve">sitio </w:t>
      </w:r>
      <w:r w:rsidR="000C070E" w:rsidRPr="00D96DDD">
        <w:rPr>
          <w:rStyle w:val="unnamedstyle2000009char"/>
        </w:rPr>
        <w:t xml:space="preserve">PCC </w:t>
      </w:r>
      <w:r w:rsidR="00537C37" w:rsidRPr="00D96DDD">
        <w:rPr>
          <w:rStyle w:val="unnamedstyle2000009char"/>
        </w:rPr>
        <w:t xml:space="preserve">2, </w:t>
      </w:r>
      <w:r w:rsidR="00B8380F" w:rsidRPr="00D96DDD">
        <w:rPr>
          <w:rStyle w:val="unnamedstyle2000009char"/>
        </w:rPr>
        <w:t xml:space="preserve">ubicado a 2652 </w:t>
      </w:r>
      <w:r w:rsidR="00D832C7">
        <w:rPr>
          <w:rStyle w:val="unnamedstyle2000009char"/>
        </w:rPr>
        <w:t>m.s.n.m.</w:t>
      </w:r>
      <w:r w:rsidR="00A0581C" w:rsidRPr="00D96DDD">
        <w:rPr>
          <w:rStyle w:val="unnamedstyle2000009char"/>
        </w:rPr>
        <w:t xml:space="preserve"> en el </w:t>
      </w:r>
      <w:r w:rsidR="00A0581C" w:rsidRPr="00D96DDD">
        <w:t>sendero del arroyo “sin nombre”</w:t>
      </w:r>
      <w:r w:rsidR="00B8380F" w:rsidRPr="00D96DDD">
        <w:rPr>
          <w:rStyle w:val="unnamedstyle2000009char"/>
        </w:rPr>
        <w:t xml:space="preserve">, </w:t>
      </w:r>
      <w:r w:rsidR="00537C37" w:rsidRPr="00D96DDD">
        <w:rPr>
          <w:rStyle w:val="unnamedstyle2000009char"/>
        </w:rPr>
        <w:t xml:space="preserve">se </w:t>
      </w:r>
      <w:r w:rsidR="000C070E" w:rsidRPr="00D96DDD">
        <w:rPr>
          <w:rStyle w:val="unnamedstyle2000009char"/>
        </w:rPr>
        <w:t xml:space="preserve">observaron individuos de </w:t>
      </w:r>
      <w:proofErr w:type="spellStart"/>
      <w:r w:rsidR="000C070E" w:rsidRPr="00D96DDD">
        <w:rPr>
          <w:rStyle w:val="unnamedstyle2000009char"/>
          <w:i/>
        </w:rPr>
        <w:t>Abies</w:t>
      </w:r>
      <w:proofErr w:type="spellEnd"/>
      <w:r w:rsidR="000C070E" w:rsidRPr="00D96DDD">
        <w:rPr>
          <w:rStyle w:val="unnamedstyle2000009char"/>
        </w:rPr>
        <w:t xml:space="preserve"> formando parte de un bosque mixto </w:t>
      </w:r>
      <w:r w:rsidR="00A0581C" w:rsidRPr="00D96DDD">
        <w:rPr>
          <w:rStyle w:val="unnamedstyle2000009char"/>
        </w:rPr>
        <w:t>con</w:t>
      </w:r>
      <w:r>
        <w:rPr>
          <w:rStyle w:val="unnamedstyle2000009char"/>
        </w:rPr>
        <w:t xml:space="preserve"> encino y pino, e</w:t>
      </w:r>
      <w:r w:rsidRPr="00D96DDD">
        <w:rPr>
          <w:rStyle w:val="unnamedstyle2000009char"/>
        </w:rPr>
        <w:t>n enero de 2015 (invierno)</w:t>
      </w:r>
      <w:r>
        <w:rPr>
          <w:rStyle w:val="unnamedstyle2000009char"/>
        </w:rPr>
        <w:t>. S</w:t>
      </w:r>
      <w:r w:rsidRPr="00D96DDD">
        <w:rPr>
          <w:rStyle w:val="unnamedstyle2000009char"/>
        </w:rPr>
        <w:t>e presentó una temperatura ambiente de 15.2°C, a las 14:28 horas</w:t>
      </w:r>
      <w:r>
        <w:rPr>
          <w:rStyle w:val="unnamedstyle2000009char"/>
        </w:rPr>
        <w:t>,</w:t>
      </w:r>
      <w:r w:rsidRPr="00D96DDD">
        <w:rPr>
          <w:rStyle w:val="unnamedstyle2000009char"/>
        </w:rPr>
        <w:t xml:space="preserve"> una humedad relativa de 62%, </w:t>
      </w:r>
      <w:r>
        <w:rPr>
          <w:rStyle w:val="unnamedstyle2000009char"/>
        </w:rPr>
        <w:t xml:space="preserve">estando ubicado </w:t>
      </w:r>
      <w:r w:rsidRPr="00D96DDD">
        <w:rPr>
          <w:rStyle w:val="unnamedstyle2000009char"/>
        </w:rPr>
        <w:t xml:space="preserve">sobre una pendiente de aproximadamente 60° y exposición 5°NE. </w:t>
      </w:r>
      <w:r>
        <w:rPr>
          <w:rStyle w:val="unnamedstyle2000009char"/>
        </w:rPr>
        <w:t xml:space="preserve"> </w:t>
      </w:r>
      <w:r w:rsidRPr="00D96DDD">
        <w:rPr>
          <w:rStyle w:val="unnamedstyle2000009char"/>
        </w:rPr>
        <w:t>En este sitio, el suelo presentó un color negro oscuro, totalmente cubierto de hojarasca.</w:t>
      </w:r>
      <w:r w:rsidR="000C070E" w:rsidRPr="00D96DDD">
        <w:rPr>
          <w:rStyle w:val="unnamedstyle2000009char"/>
        </w:rPr>
        <w:t xml:space="preserve"> </w:t>
      </w:r>
      <w:r w:rsidRPr="00D96DDD">
        <w:rPr>
          <w:rStyle w:val="unnamedstyle2000009char"/>
        </w:rPr>
        <w:t xml:space="preserve">El musgo resultó escaso y existente sólo en algunos troncos en descomposición o en algunas bases de los árboles de mayor tamaño. Los líquenes </w:t>
      </w:r>
      <w:r>
        <w:rPr>
          <w:rStyle w:val="unnamedstyle2000009char"/>
        </w:rPr>
        <w:t>fueron</w:t>
      </w:r>
      <w:r w:rsidRPr="00D96DDD">
        <w:rPr>
          <w:rStyle w:val="unnamedstyle2000009char"/>
        </w:rPr>
        <w:t xml:space="preserve"> abundante</w:t>
      </w:r>
      <w:r>
        <w:rPr>
          <w:rStyle w:val="unnamedstyle2000009char"/>
        </w:rPr>
        <w:t>s,</w:t>
      </w:r>
      <w:r w:rsidRPr="00D96DDD">
        <w:rPr>
          <w:rStyle w:val="unnamedstyle2000009char"/>
        </w:rPr>
        <w:t xml:space="preserve"> mientras que el sotobosque </w:t>
      </w:r>
      <w:r>
        <w:rPr>
          <w:rStyle w:val="unnamedstyle2000009char"/>
        </w:rPr>
        <w:t>fue</w:t>
      </w:r>
      <w:r w:rsidRPr="00D96DDD">
        <w:rPr>
          <w:rStyle w:val="unnamedstyle2000009char"/>
        </w:rPr>
        <w:t xml:space="preserve"> de baja densidad y no se observó evidencia de un manejo forestal o pecuario reciente.</w:t>
      </w:r>
      <w:r>
        <w:rPr>
          <w:rStyle w:val="unnamedstyle2000009char"/>
        </w:rPr>
        <w:t xml:space="preserve"> </w:t>
      </w:r>
      <w:r w:rsidR="001C717C" w:rsidRPr="00D96DDD">
        <w:rPr>
          <w:rStyle w:val="unnamedstyle2000009char"/>
        </w:rPr>
        <w:t xml:space="preserve">En el estrato </w:t>
      </w:r>
      <w:r w:rsidR="00A0581C" w:rsidRPr="00D96DDD">
        <w:rPr>
          <w:rStyle w:val="unnamedstyle2000009char"/>
        </w:rPr>
        <w:t>arbóreo</w:t>
      </w:r>
      <w:r w:rsidR="001C717C" w:rsidRPr="00D96DDD">
        <w:rPr>
          <w:rStyle w:val="unnamedstyle2000009char"/>
        </w:rPr>
        <w:t xml:space="preserve"> dominaron varias especies de </w:t>
      </w:r>
      <w:r w:rsidR="001C717C" w:rsidRPr="00D96DDD">
        <w:rPr>
          <w:rStyle w:val="unnamedstyle2000009char"/>
          <w:i/>
        </w:rPr>
        <w:t>Quercus</w:t>
      </w:r>
      <w:r w:rsidR="001C717C" w:rsidRPr="00D96DDD">
        <w:rPr>
          <w:rStyle w:val="unnamedstyle2000009char"/>
        </w:rPr>
        <w:t xml:space="preserve">, seguido de </w:t>
      </w:r>
      <w:proofErr w:type="spellStart"/>
      <w:r w:rsidR="001C717C" w:rsidRPr="00D96DDD">
        <w:rPr>
          <w:rStyle w:val="unnamedstyle2000009char"/>
          <w:i/>
        </w:rPr>
        <w:t>Pinus</w:t>
      </w:r>
      <w:proofErr w:type="spellEnd"/>
      <w:r w:rsidR="00B8380F" w:rsidRPr="00D96DDD">
        <w:rPr>
          <w:rStyle w:val="unnamedstyle2000009char"/>
        </w:rPr>
        <w:t xml:space="preserve"> </w:t>
      </w:r>
      <w:proofErr w:type="spellStart"/>
      <w:r w:rsidR="00B8380F" w:rsidRPr="00D96DDD">
        <w:rPr>
          <w:rStyle w:val="unnamedstyle2000009char"/>
        </w:rPr>
        <w:t>spp</w:t>
      </w:r>
      <w:proofErr w:type="spellEnd"/>
      <w:r w:rsidR="00B8380F" w:rsidRPr="00D96DDD">
        <w:rPr>
          <w:rStyle w:val="unnamedstyle2000009char"/>
        </w:rPr>
        <w:t>,</w:t>
      </w:r>
      <w:r w:rsidR="001C717C" w:rsidRPr="00D96DDD">
        <w:rPr>
          <w:rStyle w:val="unnamedstyle2000009char"/>
        </w:rPr>
        <w:t xml:space="preserve"> </w:t>
      </w:r>
      <w:proofErr w:type="spellStart"/>
      <w:r w:rsidR="001C717C" w:rsidRPr="00D96DDD">
        <w:rPr>
          <w:rStyle w:val="unnamedstyle2000009char"/>
          <w:i/>
        </w:rPr>
        <w:t>Pseudotsuga</w:t>
      </w:r>
      <w:proofErr w:type="spellEnd"/>
      <w:r w:rsidR="001C717C" w:rsidRPr="00D96DDD">
        <w:rPr>
          <w:rStyle w:val="unnamedstyle2000009char"/>
        </w:rPr>
        <w:t xml:space="preserve"> </w:t>
      </w:r>
      <w:proofErr w:type="spellStart"/>
      <w:r w:rsidR="00B8380F" w:rsidRPr="00D96DDD">
        <w:rPr>
          <w:rStyle w:val="unnamedstyle2000009char"/>
        </w:rPr>
        <w:t>sp</w:t>
      </w:r>
      <w:proofErr w:type="spellEnd"/>
      <w:r w:rsidR="00B8380F" w:rsidRPr="00D96DDD">
        <w:rPr>
          <w:rStyle w:val="unnamedstyle2000009char"/>
        </w:rPr>
        <w:t xml:space="preserve"> </w:t>
      </w:r>
      <w:r w:rsidR="001C717C" w:rsidRPr="00D96DDD">
        <w:rPr>
          <w:rStyle w:val="unnamedstyle2000009char"/>
        </w:rPr>
        <w:t xml:space="preserve">y </w:t>
      </w:r>
      <w:proofErr w:type="spellStart"/>
      <w:r w:rsidR="00B8380F" w:rsidRPr="00D96DDD">
        <w:rPr>
          <w:rStyle w:val="unnamedstyle2000009char"/>
          <w:i/>
        </w:rPr>
        <w:t>Cornus</w:t>
      </w:r>
      <w:proofErr w:type="spellEnd"/>
      <w:r w:rsidR="00B8380F" w:rsidRPr="00D96DDD">
        <w:rPr>
          <w:rStyle w:val="unnamedstyle2000009char"/>
          <w:i/>
        </w:rPr>
        <w:t xml:space="preserve"> </w:t>
      </w:r>
      <w:proofErr w:type="spellStart"/>
      <w:r w:rsidR="00B8380F" w:rsidRPr="00D96DDD">
        <w:rPr>
          <w:rStyle w:val="unnamedstyle2000009char"/>
          <w:i/>
        </w:rPr>
        <w:t>disciflora</w:t>
      </w:r>
      <w:proofErr w:type="spellEnd"/>
      <w:r w:rsidR="001C717C" w:rsidRPr="00D96DDD">
        <w:rPr>
          <w:rStyle w:val="unnamedstyle2000009char"/>
        </w:rPr>
        <w:t xml:space="preserve">; </w:t>
      </w:r>
      <w:r w:rsidR="00B8380F" w:rsidRPr="00D96DDD">
        <w:rPr>
          <w:rStyle w:val="unnamedstyle2000009char"/>
        </w:rPr>
        <w:t xml:space="preserve">en el </w:t>
      </w:r>
      <w:r w:rsidR="00A0581C" w:rsidRPr="00D96DDD">
        <w:rPr>
          <w:rStyle w:val="unnamedstyle2000009char"/>
        </w:rPr>
        <w:t xml:space="preserve">estrato </w:t>
      </w:r>
      <w:r w:rsidR="00B8380F" w:rsidRPr="00D96DDD">
        <w:rPr>
          <w:rStyle w:val="unnamedstyle2000009char"/>
        </w:rPr>
        <w:t xml:space="preserve">arbustivo se observó la presencia de </w:t>
      </w:r>
      <w:proofErr w:type="spellStart"/>
      <w:r w:rsidR="00B8380F" w:rsidRPr="00D96DDD">
        <w:rPr>
          <w:rStyle w:val="unnamedstyle2000009char"/>
          <w:i/>
        </w:rPr>
        <w:t>Litsea</w:t>
      </w:r>
      <w:proofErr w:type="spellEnd"/>
      <w:r w:rsidR="00B8380F" w:rsidRPr="00D96DDD">
        <w:rPr>
          <w:rStyle w:val="unnamedstyle2000009char"/>
        </w:rPr>
        <w:t xml:space="preserve"> </w:t>
      </w:r>
      <w:proofErr w:type="spellStart"/>
      <w:r w:rsidR="00B8380F" w:rsidRPr="00D96DDD">
        <w:rPr>
          <w:rStyle w:val="unnamedstyle2000009char"/>
          <w:i/>
        </w:rPr>
        <w:t>glaucescens</w:t>
      </w:r>
      <w:proofErr w:type="spellEnd"/>
      <w:r w:rsidR="00B8380F" w:rsidRPr="00D96DDD">
        <w:rPr>
          <w:rStyle w:val="unnamedstyle2000009char"/>
        </w:rPr>
        <w:t xml:space="preserve"> y </w:t>
      </w:r>
      <w:proofErr w:type="spellStart"/>
      <w:r w:rsidR="00B8380F" w:rsidRPr="00D96DDD">
        <w:rPr>
          <w:rStyle w:val="unnamedstyle2000009char"/>
          <w:i/>
        </w:rPr>
        <w:t>Arbutus</w:t>
      </w:r>
      <w:proofErr w:type="spellEnd"/>
      <w:r w:rsidR="00B8380F" w:rsidRPr="00D96DDD">
        <w:rPr>
          <w:rStyle w:val="unnamedstyle2000009char"/>
        </w:rPr>
        <w:t xml:space="preserve"> </w:t>
      </w:r>
      <w:proofErr w:type="spellStart"/>
      <w:r w:rsidR="00B8380F" w:rsidRPr="00D96DDD">
        <w:rPr>
          <w:rStyle w:val="unnamedstyle2000009char"/>
          <w:i/>
        </w:rPr>
        <w:t>xalapensis</w:t>
      </w:r>
      <w:proofErr w:type="spellEnd"/>
      <w:r w:rsidR="00B8380F" w:rsidRPr="00D96DDD">
        <w:rPr>
          <w:rStyle w:val="unnamedstyle2000009char"/>
        </w:rPr>
        <w:t xml:space="preserve">. </w:t>
      </w:r>
      <w:r w:rsidR="001C717C" w:rsidRPr="00D96DDD">
        <w:rPr>
          <w:rStyle w:val="unnamedstyle2000009char"/>
        </w:rPr>
        <w:t xml:space="preserve"> </w:t>
      </w:r>
    </w:p>
    <w:p w14:paraId="4662FCD6" w14:textId="77777777" w:rsidR="00997DA9" w:rsidRDefault="00537C37" w:rsidP="0069017E">
      <w:pPr>
        <w:pStyle w:val="font8"/>
        <w:spacing w:before="0" w:beforeAutospacing="0" w:after="0" w:afterAutospacing="0" w:line="360" w:lineRule="auto"/>
        <w:jc w:val="both"/>
        <w:textAlignment w:val="baseline"/>
      </w:pPr>
      <w:r w:rsidRPr="0009224A">
        <w:rPr>
          <w:rStyle w:val="unnamedstyle2000009char"/>
        </w:rPr>
        <w:t xml:space="preserve">En cuanto a las </w:t>
      </w:r>
      <w:r w:rsidR="008A7BD8" w:rsidRPr="0009224A">
        <w:rPr>
          <w:rStyle w:val="unnamedstyle2000009char"/>
        </w:rPr>
        <w:t>condiciones</w:t>
      </w:r>
      <w:r w:rsidRPr="0009224A">
        <w:rPr>
          <w:rStyle w:val="unnamedstyle2000009char"/>
        </w:rPr>
        <w:t xml:space="preserve"> </w:t>
      </w:r>
      <w:proofErr w:type="spellStart"/>
      <w:r w:rsidRPr="0009224A">
        <w:rPr>
          <w:rStyle w:val="unnamedstyle2000009char"/>
        </w:rPr>
        <w:t>ecogeográficas</w:t>
      </w:r>
      <w:proofErr w:type="spellEnd"/>
      <w:r w:rsidRPr="0009224A">
        <w:rPr>
          <w:rStyle w:val="unnamedstyle2000009char"/>
        </w:rPr>
        <w:t xml:space="preserve"> del Cerro del Diente (</w:t>
      </w:r>
      <w:r w:rsidR="007B75B9" w:rsidRPr="0009224A">
        <w:rPr>
          <w:rStyle w:val="unnamedstyle2000009char"/>
        </w:rPr>
        <w:t>PCC</w:t>
      </w:r>
      <w:r w:rsidRPr="0009224A">
        <w:rPr>
          <w:rStyle w:val="unnamedstyle2000009char"/>
        </w:rPr>
        <w:t xml:space="preserve"> 3), </w:t>
      </w:r>
      <w:r w:rsidR="005D2882" w:rsidRPr="0009224A">
        <w:t xml:space="preserve">en las inmediaciones del lugar se encontraron individuos de </w:t>
      </w:r>
      <w:r w:rsidR="009C071F" w:rsidRPr="0009224A">
        <w:rPr>
          <w:i/>
        </w:rPr>
        <w:t xml:space="preserve">A. </w:t>
      </w:r>
      <w:proofErr w:type="spellStart"/>
      <w:r w:rsidR="009C071F" w:rsidRPr="0009224A">
        <w:rPr>
          <w:i/>
        </w:rPr>
        <w:t>guatemalensis</w:t>
      </w:r>
      <w:proofErr w:type="spellEnd"/>
      <w:r w:rsidR="005D2882" w:rsidRPr="0009224A">
        <w:t xml:space="preserve">, diseminados en un ecosistema con características </w:t>
      </w:r>
      <w:r w:rsidR="009C071F" w:rsidRPr="0009224A">
        <w:t xml:space="preserve">de un bosque </w:t>
      </w:r>
      <w:r w:rsidR="005D2882" w:rsidRPr="0009224A">
        <w:t>mesófil</w:t>
      </w:r>
      <w:r w:rsidR="009C071F" w:rsidRPr="0009224A">
        <w:t>o</w:t>
      </w:r>
      <w:r w:rsidR="005D2882" w:rsidRPr="0009224A">
        <w:t xml:space="preserve">, a 900 </w:t>
      </w:r>
      <w:r w:rsidR="00D832C7" w:rsidRPr="0009224A">
        <w:t>m.s.n.m.</w:t>
      </w:r>
      <w:r w:rsidR="005D2882" w:rsidRPr="0009224A">
        <w:t xml:space="preserve">; sin embargo, la formación </w:t>
      </w:r>
      <w:r w:rsidR="009C071F" w:rsidRPr="0009224A">
        <w:t xml:space="preserve">del bosque de </w:t>
      </w:r>
      <w:proofErr w:type="spellStart"/>
      <w:r w:rsidR="009C071F" w:rsidRPr="0009224A">
        <w:rPr>
          <w:i/>
        </w:rPr>
        <w:t>Abies</w:t>
      </w:r>
      <w:proofErr w:type="spellEnd"/>
      <w:r w:rsidR="005D2882" w:rsidRPr="0009224A">
        <w:t xml:space="preserve"> se observó </w:t>
      </w:r>
      <w:r w:rsidR="009C071F" w:rsidRPr="0009224A">
        <w:t>a una altitud entre</w:t>
      </w:r>
      <w:r w:rsidR="005D2882" w:rsidRPr="0009224A">
        <w:t xml:space="preserve"> 1000 y 1200 </w:t>
      </w:r>
      <w:r w:rsidR="00D832C7" w:rsidRPr="0009224A">
        <w:t>m.s.n.m.</w:t>
      </w:r>
      <w:r w:rsidR="006901CD" w:rsidRPr="0009224A">
        <w:t>, en compañía de algunos</w:t>
      </w:r>
      <w:r w:rsidRPr="0009224A">
        <w:rPr>
          <w:rStyle w:val="unnamedstyle2000009char"/>
        </w:rPr>
        <w:t xml:space="preserve"> </w:t>
      </w:r>
      <w:proofErr w:type="spellStart"/>
      <w:r w:rsidRPr="0009224A">
        <w:rPr>
          <w:rStyle w:val="unnamedstyle2000009char"/>
          <w:i/>
        </w:rPr>
        <w:t>Pinus</w:t>
      </w:r>
      <w:proofErr w:type="spellEnd"/>
      <w:r w:rsidRPr="0009224A">
        <w:rPr>
          <w:rStyle w:val="unnamedstyle2000009char"/>
        </w:rPr>
        <w:t xml:space="preserve"> y </w:t>
      </w:r>
      <w:r w:rsidRPr="0009224A">
        <w:rPr>
          <w:rStyle w:val="unnamedstyle2000009char"/>
          <w:i/>
        </w:rPr>
        <w:t>Quercus</w:t>
      </w:r>
      <w:r w:rsidR="00141A04" w:rsidRPr="0009224A">
        <w:rPr>
          <w:rStyle w:val="unnamedstyle2000009char"/>
          <w:i/>
        </w:rPr>
        <w:t>,</w:t>
      </w:r>
      <w:r w:rsidRPr="0009224A">
        <w:rPr>
          <w:rStyle w:val="unnamedstyle2000009char"/>
        </w:rPr>
        <w:t xml:space="preserve"> tanto adu</w:t>
      </w:r>
      <w:r w:rsidR="00997DA9" w:rsidRPr="0009224A">
        <w:rPr>
          <w:rStyle w:val="unnamedstyle2000009char"/>
        </w:rPr>
        <w:t xml:space="preserve">ltos como juveniles y renuevos. </w:t>
      </w:r>
      <w:r w:rsidR="00997DA9" w:rsidRPr="0009224A">
        <w:t xml:space="preserve">En ese sitio, las condiciones fueron: </w:t>
      </w:r>
      <w:r w:rsidR="008A7BD8" w:rsidRPr="0009224A">
        <w:t xml:space="preserve">altitud de </w:t>
      </w:r>
      <w:r w:rsidR="00997DA9" w:rsidRPr="0009224A">
        <w:t xml:space="preserve">1102 </w:t>
      </w:r>
      <w:r w:rsidR="00D832C7" w:rsidRPr="0009224A">
        <w:t>m.s.n.m.</w:t>
      </w:r>
      <w:r w:rsidR="00997DA9" w:rsidRPr="0009224A">
        <w:t>, pendiente</w:t>
      </w:r>
      <w:r w:rsidR="009C071F" w:rsidRPr="0009224A">
        <w:t xml:space="preserve"> de</w:t>
      </w:r>
      <w:r w:rsidR="00997DA9" w:rsidRPr="0009224A">
        <w:t xml:space="preserve"> 45</w:t>
      </w:r>
      <w:r w:rsidR="009C071F" w:rsidRPr="0009224A">
        <w:t>°</w:t>
      </w:r>
      <w:r w:rsidR="00997DA9" w:rsidRPr="0009224A">
        <w:t xml:space="preserve"> con </w:t>
      </w:r>
      <w:r w:rsidR="009C071F" w:rsidRPr="0009224A">
        <w:t>exposición</w:t>
      </w:r>
      <w:r w:rsidR="00997DA9" w:rsidRPr="0009224A">
        <w:t xml:space="preserve"> </w:t>
      </w:r>
      <w:r w:rsidR="00997DA9" w:rsidRPr="0009224A">
        <w:lastRenderedPageBreak/>
        <w:t xml:space="preserve">aproximada de 30° NW, </w:t>
      </w:r>
      <w:r w:rsidR="009C071F" w:rsidRPr="0009224A">
        <w:t xml:space="preserve">una </w:t>
      </w:r>
      <w:r w:rsidR="00997DA9" w:rsidRPr="0009224A">
        <w:t>temperatura ambiental de 1</w:t>
      </w:r>
      <w:r w:rsidR="0004227F" w:rsidRPr="0009224A">
        <w:t>7.2</w:t>
      </w:r>
      <w:r w:rsidR="00997DA9" w:rsidRPr="0009224A">
        <w:t xml:space="preserve">°C y </w:t>
      </w:r>
      <w:r w:rsidR="009C071F" w:rsidRPr="0009224A">
        <w:t xml:space="preserve">una </w:t>
      </w:r>
      <w:r w:rsidR="00997DA9" w:rsidRPr="0009224A">
        <w:t>humedad de 72.1% (16:42 horas</w:t>
      </w:r>
      <w:r w:rsidR="00B8380F" w:rsidRPr="0009224A">
        <w:t>, abril de 2016</w:t>
      </w:r>
      <w:r w:rsidR="00997DA9" w:rsidRPr="0009224A">
        <w:t xml:space="preserve">), </w:t>
      </w:r>
      <w:r w:rsidR="009C071F" w:rsidRPr="0009224A">
        <w:t xml:space="preserve">así como el </w:t>
      </w:r>
      <w:r w:rsidR="00997DA9" w:rsidRPr="0009224A">
        <w:t xml:space="preserve">suelo totalmente cubierto por líquenes y musgos, hojarasca abundante. En la parte baja (de 850 a 1000 </w:t>
      </w:r>
      <w:r w:rsidR="00D832C7" w:rsidRPr="0009224A">
        <w:t>m.s.n.m.</w:t>
      </w:r>
      <w:r w:rsidR="00997DA9" w:rsidRPr="0009224A">
        <w:t xml:space="preserve">), se observaron ocasionalmente renuevos y juveniles de </w:t>
      </w:r>
      <w:proofErr w:type="spellStart"/>
      <w:r w:rsidR="00997DA9" w:rsidRPr="0009224A">
        <w:rPr>
          <w:i/>
        </w:rPr>
        <w:t>Abies</w:t>
      </w:r>
      <w:proofErr w:type="spellEnd"/>
      <w:r w:rsidR="00997DA9" w:rsidRPr="0009224A">
        <w:t xml:space="preserve"> entre el bosque mesófilo, acompañado </w:t>
      </w:r>
      <w:r w:rsidR="009C071F" w:rsidRPr="0009224A">
        <w:t>por</w:t>
      </w:r>
      <w:r w:rsidR="00997DA9" w:rsidRPr="0009224A">
        <w:t xml:space="preserve"> los géneros </w:t>
      </w:r>
      <w:proofErr w:type="spellStart"/>
      <w:r w:rsidR="00997DA9" w:rsidRPr="0009224A">
        <w:rPr>
          <w:i/>
        </w:rPr>
        <w:t>Carya</w:t>
      </w:r>
      <w:proofErr w:type="spellEnd"/>
      <w:r w:rsidR="00997DA9" w:rsidRPr="0009224A">
        <w:t xml:space="preserve">, </w:t>
      </w:r>
      <w:proofErr w:type="spellStart"/>
      <w:r w:rsidR="00997DA9" w:rsidRPr="0009224A">
        <w:rPr>
          <w:i/>
        </w:rPr>
        <w:t>Pinus</w:t>
      </w:r>
      <w:proofErr w:type="spellEnd"/>
      <w:r w:rsidR="00997DA9" w:rsidRPr="0009224A">
        <w:t xml:space="preserve">, </w:t>
      </w:r>
      <w:r w:rsidR="00997DA9" w:rsidRPr="0009224A">
        <w:rPr>
          <w:i/>
        </w:rPr>
        <w:t>Quercus</w:t>
      </w:r>
      <w:r w:rsidR="00997DA9" w:rsidRPr="0009224A">
        <w:t xml:space="preserve">, con sotobosque abundante, </w:t>
      </w:r>
      <w:r w:rsidR="009C071F" w:rsidRPr="0009224A">
        <w:t xml:space="preserve">una </w:t>
      </w:r>
      <w:r w:rsidR="00997DA9" w:rsidRPr="0009224A">
        <w:t>temperatura ambiental de 20.1°C y una humedad de 83.4% registradas a las 14:47 horas.</w:t>
      </w:r>
    </w:p>
    <w:p w14:paraId="5E8A6F56" w14:textId="77777777" w:rsidR="004514AE" w:rsidRPr="00E04587" w:rsidRDefault="004514AE" w:rsidP="004514AE">
      <w:pPr>
        <w:pStyle w:val="font8"/>
        <w:spacing w:before="0" w:beforeAutospacing="0" w:after="0" w:afterAutospacing="0" w:line="360" w:lineRule="auto"/>
        <w:jc w:val="both"/>
        <w:textAlignment w:val="baseline"/>
        <w:rPr>
          <w:rStyle w:val="unnamedstyle2000009char"/>
          <w:b/>
          <w:color w:val="000000"/>
        </w:rPr>
      </w:pPr>
      <w:r>
        <w:rPr>
          <w:rStyle w:val="unnamedstyle2000009char"/>
          <w:b/>
          <w:color w:val="000000"/>
        </w:rPr>
        <w:t>El modelo de distribución potencial</w:t>
      </w:r>
    </w:p>
    <w:p w14:paraId="7FDE2F06" w14:textId="77777777" w:rsidR="00E82B9D" w:rsidRDefault="00E82B9D" w:rsidP="0069017E">
      <w:pPr>
        <w:pStyle w:val="font8"/>
        <w:spacing w:before="0" w:beforeAutospacing="0" w:after="0" w:afterAutospacing="0" w:line="360" w:lineRule="auto"/>
        <w:jc w:val="both"/>
        <w:textAlignment w:val="baseline"/>
      </w:pPr>
      <w:r w:rsidRPr="00D96DDD">
        <w:t xml:space="preserve">El </w:t>
      </w:r>
      <w:r w:rsidR="0064418A" w:rsidRPr="00D96DDD">
        <w:t>M-</w:t>
      </w:r>
      <w:proofErr w:type="spellStart"/>
      <w:r w:rsidR="0064418A" w:rsidRPr="00D96DDD">
        <w:t>Dp</w:t>
      </w:r>
      <w:proofErr w:type="spellEnd"/>
      <w:r w:rsidRPr="00D96DDD">
        <w:t xml:space="preserve"> </w:t>
      </w:r>
      <w:r w:rsidR="00396772" w:rsidRPr="00D96DDD">
        <w:t>(</w:t>
      </w:r>
      <w:r w:rsidR="00396772" w:rsidRPr="00813142">
        <w:t xml:space="preserve">Fig. </w:t>
      </w:r>
      <w:r w:rsidR="005D5332" w:rsidRPr="00813142">
        <w:t>4</w:t>
      </w:r>
      <w:r w:rsidR="00396772" w:rsidRPr="00D96DDD">
        <w:t xml:space="preserve">) </w:t>
      </w:r>
      <w:r w:rsidRPr="00D96DDD">
        <w:t xml:space="preserve">generó </w:t>
      </w:r>
      <w:r w:rsidR="004E5DEC" w:rsidRPr="00D96DDD">
        <w:t xml:space="preserve">un total de </w:t>
      </w:r>
      <w:r w:rsidRPr="00D96DDD">
        <w:t xml:space="preserve">once polígonos </w:t>
      </w:r>
      <w:r w:rsidR="004E5DEC" w:rsidRPr="00D96DDD">
        <w:t>dentro del territorio</w:t>
      </w:r>
      <w:r w:rsidRPr="00D96DDD">
        <w:t xml:space="preserve"> de Tamaulipas, con superficies </w:t>
      </w:r>
      <w:r w:rsidR="004E5DEC" w:rsidRPr="00D96DDD">
        <w:t>que varían de</w:t>
      </w:r>
      <w:r w:rsidRPr="00D96DDD">
        <w:t xml:space="preserve"> 76.8 a 10,289 hectáreas, </w:t>
      </w:r>
      <w:r w:rsidR="004E5DEC" w:rsidRPr="00D96DDD">
        <w:t xml:space="preserve">y </w:t>
      </w:r>
      <w:r w:rsidRPr="00D96DDD">
        <w:t>cuya sumatoria resulta en 16,585 h</w:t>
      </w:r>
      <w:r w:rsidR="00596905" w:rsidRPr="00D96DDD">
        <w:t>a.</w:t>
      </w:r>
      <w:r w:rsidR="00396772" w:rsidRPr="00D96DDD">
        <w:t xml:space="preserve"> Est</w:t>
      </w:r>
      <w:r w:rsidR="006901CD" w:rsidRPr="00D96DDD">
        <w:t>o</w:t>
      </w:r>
      <w:r w:rsidR="00396772" w:rsidRPr="00D96DDD">
        <w:t xml:space="preserve"> representa </w:t>
      </w:r>
      <w:r w:rsidR="006901CD" w:rsidRPr="00D96DDD">
        <w:t>el territorio</w:t>
      </w:r>
      <w:r w:rsidR="00396772" w:rsidRPr="00D96DDD">
        <w:t xml:space="preserve"> </w:t>
      </w:r>
      <w:r w:rsidR="006901CD" w:rsidRPr="00D96DDD">
        <w:t>tamaulipeco</w:t>
      </w:r>
      <w:r w:rsidR="00396772" w:rsidRPr="00D96DDD">
        <w:t xml:space="preserve"> donde se presentan las </w:t>
      </w:r>
      <w:r w:rsidR="00B7664C" w:rsidRPr="00D96DDD">
        <w:t xml:space="preserve">características </w:t>
      </w:r>
      <w:r w:rsidR="00396772" w:rsidRPr="00D96DDD">
        <w:t>bioclimáticas propias</w:t>
      </w:r>
      <w:r w:rsidR="00B7664C" w:rsidRPr="00D96DDD">
        <w:t xml:space="preserve"> para el </w:t>
      </w:r>
      <w:r w:rsidR="004E5DEC" w:rsidRPr="00D96DDD">
        <w:t>establecimiento</w:t>
      </w:r>
      <w:r w:rsidR="00B7664C" w:rsidRPr="00D96DDD">
        <w:t xml:space="preserve"> de</w:t>
      </w:r>
      <w:r w:rsidR="004E5DEC" w:rsidRPr="00D96DDD">
        <w:t xml:space="preserve"> este</w:t>
      </w:r>
      <w:r w:rsidR="00B7664C" w:rsidRPr="00D96DDD">
        <w:t xml:space="preserve"> bosque.</w:t>
      </w:r>
      <w:r w:rsidR="00396772" w:rsidRPr="00D96DDD">
        <w:t xml:space="preserve"> Incluye sitios con altitudes mayores a 2400 </w:t>
      </w:r>
      <w:r w:rsidR="00D832C7">
        <w:t>m.s.n.m.</w:t>
      </w:r>
      <w:r w:rsidR="00396772" w:rsidRPr="00D96DDD">
        <w:t xml:space="preserve"> en la SMO, y 850 </w:t>
      </w:r>
      <w:r w:rsidR="00D832C7">
        <w:t>m.s.n.m.</w:t>
      </w:r>
      <w:r w:rsidR="00396772" w:rsidRPr="00D96DDD">
        <w:t xml:space="preserve"> en la Sierra de San Carlos, y se presenta </w:t>
      </w:r>
      <w:r w:rsidR="009A6F91" w:rsidRPr="00D96DDD">
        <w:t>casi totalmente</w:t>
      </w:r>
      <w:r w:rsidR="00396772" w:rsidRPr="00D96DDD">
        <w:t xml:space="preserve"> en el </w:t>
      </w:r>
      <w:r w:rsidR="009A6F91" w:rsidRPr="00D96DDD">
        <w:t xml:space="preserve">territorio del </w:t>
      </w:r>
      <w:r w:rsidR="00396772" w:rsidRPr="00D96DDD">
        <w:t>municipio de Miquihuana</w:t>
      </w:r>
      <w:r w:rsidR="00173B32" w:rsidRPr="00D96DDD">
        <w:t xml:space="preserve">, con un </w:t>
      </w:r>
      <w:r w:rsidR="009A6F91" w:rsidRPr="00D96DDD">
        <w:t xml:space="preserve">solo </w:t>
      </w:r>
      <w:r w:rsidR="00173B32" w:rsidRPr="00D96DDD">
        <w:t>polígono en San Carlos y otro en el municipio de Palmillas.</w:t>
      </w:r>
    </w:p>
    <w:p w14:paraId="09BEF1E5" w14:textId="77777777" w:rsidR="00813142" w:rsidRDefault="008A7BD8" w:rsidP="00813142">
      <w:pPr>
        <w:pStyle w:val="font8"/>
        <w:spacing w:before="0" w:beforeAutospacing="0" w:after="0" w:afterAutospacing="0" w:line="360" w:lineRule="auto"/>
        <w:jc w:val="both"/>
        <w:textAlignment w:val="baseline"/>
        <w:rPr>
          <w:b/>
          <w:i/>
          <w:sz w:val="20"/>
          <w:szCs w:val="20"/>
        </w:rPr>
      </w:pPr>
      <w:r>
        <w:rPr>
          <w:b/>
          <w:i/>
          <w:noProof/>
          <w:sz w:val="20"/>
          <w:szCs w:val="20"/>
        </w:rPr>
        <w:drawing>
          <wp:inline distT="0" distB="0" distL="0" distR="0" wp14:anchorId="4CA8831C" wp14:editId="77BA94EC">
            <wp:extent cx="6323330" cy="3916680"/>
            <wp:effectExtent l="0" t="0" r="127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23330" cy="3916680"/>
                    </a:xfrm>
                    <a:prstGeom prst="rect">
                      <a:avLst/>
                    </a:prstGeom>
                    <a:noFill/>
                    <a:ln>
                      <a:noFill/>
                    </a:ln>
                  </pic:spPr>
                </pic:pic>
              </a:graphicData>
            </a:graphic>
          </wp:inline>
        </w:drawing>
      </w:r>
    </w:p>
    <w:p w14:paraId="7D528347" w14:textId="77777777" w:rsidR="00813142" w:rsidRPr="00813142" w:rsidRDefault="00813142" w:rsidP="00813142">
      <w:pPr>
        <w:pStyle w:val="font8"/>
        <w:spacing w:before="0" w:beforeAutospacing="0" w:after="0" w:afterAutospacing="0" w:line="360" w:lineRule="auto"/>
        <w:jc w:val="both"/>
        <w:textAlignment w:val="baseline"/>
        <w:rPr>
          <w:sz w:val="20"/>
          <w:szCs w:val="20"/>
        </w:rPr>
      </w:pPr>
      <w:r w:rsidRPr="00813142">
        <w:rPr>
          <w:b/>
          <w:sz w:val="20"/>
          <w:szCs w:val="20"/>
        </w:rPr>
        <w:t xml:space="preserve">Figura 4. </w:t>
      </w:r>
      <w:r w:rsidRPr="00813142">
        <w:rPr>
          <w:sz w:val="20"/>
          <w:szCs w:val="20"/>
        </w:rPr>
        <w:t xml:space="preserve">Distribución potencial del bosque de oyamel en Nuevo León (polígonos rosas) y Tamaulipas (polígonos azules). En el inserto se </w:t>
      </w:r>
      <w:r>
        <w:rPr>
          <w:sz w:val="20"/>
          <w:szCs w:val="20"/>
        </w:rPr>
        <w:t>observan</w:t>
      </w:r>
      <w:r w:rsidRPr="00813142">
        <w:rPr>
          <w:sz w:val="20"/>
          <w:szCs w:val="20"/>
        </w:rPr>
        <w:t xml:space="preserve"> los detalles del modelo en Tamaulipas: los polígonos rojos en Miquihuana y blancos en San Carlos indican la distribución real del bosque (a mayor detalle en las Figuras </w:t>
      </w:r>
      <w:r w:rsidR="00687499">
        <w:rPr>
          <w:sz w:val="20"/>
          <w:szCs w:val="20"/>
        </w:rPr>
        <w:t>7 y 8</w:t>
      </w:r>
      <w:r w:rsidRPr="00813142">
        <w:rPr>
          <w:sz w:val="20"/>
          <w:szCs w:val="20"/>
        </w:rPr>
        <w:t xml:space="preserve">). </w:t>
      </w:r>
    </w:p>
    <w:p w14:paraId="6183379F" w14:textId="77777777" w:rsidR="000A4098" w:rsidRPr="00D96DDD" w:rsidRDefault="000A4098" w:rsidP="000A4098">
      <w:pPr>
        <w:pStyle w:val="font8"/>
        <w:spacing w:before="0" w:beforeAutospacing="0" w:after="0" w:afterAutospacing="0" w:line="360" w:lineRule="auto"/>
        <w:jc w:val="both"/>
        <w:textAlignment w:val="baseline"/>
        <w:rPr>
          <w:rStyle w:val="unnamedstyle2000009char"/>
        </w:rPr>
      </w:pPr>
      <w:r w:rsidRPr="00D96DDD">
        <w:rPr>
          <w:rStyle w:val="unnamedstyle2000009char"/>
        </w:rPr>
        <w:t xml:space="preserve">A través del </w:t>
      </w:r>
      <w:r w:rsidR="0064418A" w:rsidRPr="00D96DDD">
        <w:rPr>
          <w:rStyle w:val="unnamedstyle2000009char"/>
        </w:rPr>
        <w:t>M-</w:t>
      </w:r>
      <w:proofErr w:type="spellStart"/>
      <w:r w:rsidR="0064418A" w:rsidRPr="00D96DDD">
        <w:rPr>
          <w:rStyle w:val="unnamedstyle2000009char"/>
        </w:rPr>
        <w:t>Dp</w:t>
      </w:r>
      <w:proofErr w:type="spellEnd"/>
      <w:r w:rsidRPr="00D96DDD">
        <w:rPr>
          <w:rStyle w:val="unnamedstyle2000009char"/>
        </w:rPr>
        <w:t xml:space="preserve">, fue posible </w:t>
      </w:r>
      <w:r w:rsidR="009A6F91" w:rsidRPr="00D96DDD">
        <w:rPr>
          <w:rStyle w:val="unnamedstyle2000009char"/>
        </w:rPr>
        <w:t>determinar</w:t>
      </w:r>
      <w:r w:rsidRPr="00D96DDD">
        <w:rPr>
          <w:rStyle w:val="unnamedstyle2000009char"/>
        </w:rPr>
        <w:t xml:space="preserve"> que las condiciones bioclimáticas para el establecimiento del </w:t>
      </w:r>
      <w:r w:rsidR="00B33DE1" w:rsidRPr="00D96DDD">
        <w:rPr>
          <w:rStyle w:val="unnamedstyle2000009char"/>
        </w:rPr>
        <w:t xml:space="preserve">bosque de </w:t>
      </w:r>
      <w:proofErr w:type="spellStart"/>
      <w:r w:rsidR="00B33DE1" w:rsidRPr="00D96DDD">
        <w:rPr>
          <w:rStyle w:val="unnamedstyle2000009char"/>
          <w:i/>
        </w:rPr>
        <w:t>Abies</w:t>
      </w:r>
      <w:proofErr w:type="spellEnd"/>
      <w:r w:rsidR="00B33DE1" w:rsidRPr="00D96DDD">
        <w:rPr>
          <w:rStyle w:val="unnamedstyle2000009char"/>
        </w:rPr>
        <w:t xml:space="preserve"> </w:t>
      </w:r>
      <w:r w:rsidRPr="00D96DDD">
        <w:rPr>
          <w:rStyle w:val="unnamedstyle2000009char"/>
        </w:rPr>
        <w:t xml:space="preserve">se presentan en una superficie 45 veces mayor </w:t>
      </w:r>
      <w:r w:rsidR="00FA5252" w:rsidRPr="00D96DDD">
        <w:rPr>
          <w:rStyle w:val="unnamedstyle2000009char"/>
        </w:rPr>
        <w:t>a</w:t>
      </w:r>
      <w:r w:rsidRPr="00D96DDD">
        <w:rPr>
          <w:rStyle w:val="unnamedstyle2000009char"/>
        </w:rPr>
        <w:t xml:space="preserve"> la distribución observada en imágenes de satélite</w:t>
      </w:r>
      <w:r w:rsidR="00301429" w:rsidRPr="00D96DDD">
        <w:rPr>
          <w:rStyle w:val="unnamedstyle2000009char"/>
        </w:rPr>
        <w:t xml:space="preserve">, por lo que contiene polígonos identificados </w:t>
      </w:r>
      <w:r w:rsidR="00301429" w:rsidRPr="00D96DDD">
        <w:t xml:space="preserve">durante su ajuste con las imágenes de satélite de </w:t>
      </w:r>
      <w:r w:rsidR="00301429" w:rsidRPr="00D96DDD">
        <w:lastRenderedPageBreak/>
        <w:t xml:space="preserve">Google Earth™ </w:t>
      </w:r>
      <w:r w:rsidR="00301429" w:rsidRPr="00D96DDD">
        <w:rPr>
          <w:rStyle w:val="unnamedstyle2000009char"/>
        </w:rPr>
        <w:t>como falsos positivos o negativos</w:t>
      </w:r>
      <w:r w:rsidRPr="00D96DDD">
        <w:rPr>
          <w:rStyle w:val="unnamedstyle2000009char"/>
        </w:rPr>
        <w:t>. Esto es especialmente notorio en el municipio de Miquihuana, donde la distribución potencial incluye amplias superficies dominadas por matorrales o</w:t>
      </w:r>
      <w:r w:rsidR="00FA5252" w:rsidRPr="00D96DDD">
        <w:rPr>
          <w:rStyle w:val="unnamedstyle2000009char"/>
        </w:rPr>
        <w:t xml:space="preserve"> sitios sin vegetación aparente, mientras que</w:t>
      </w:r>
      <w:r w:rsidRPr="00D96DDD">
        <w:rPr>
          <w:rStyle w:val="unnamedstyle2000009char"/>
        </w:rPr>
        <w:t xml:space="preserve"> en una proporción visiblemente menor se encuentran algunos bosques de pino o de pino-encino. Otra parte importante del modelo</w:t>
      </w:r>
      <w:r w:rsidR="00FA5252" w:rsidRPr="00D96DDD">
        <w:rPr>
          <w:rStyle w:val="unnamedstyle2000009char"/>
        </w:rPr>
        <w:t xml:space="preserve"> es que</w:t>
      </w:r>
      <w:r w:rsidRPr="00D96DDD">
        <w:rPr>
          <w:rStyle w:val="unnamedstyle2000009char"/>
        </w:rPr>
        <w:t xml:space="preserve"> incluye sitios con pendientes que reciben la mayor radiación solar, contrarias a las norte-oeste donde se observó la formación</w:t>
      </w:r>
      <w:r w:rsidR="00B33DE1" w:rsidRPr="00D96DDD">
        <w:rPr>
          <w:rStyle w:val="unnamedstyle2000009char"/>
        </w:rPr>
        <w:t xml:space="preserve"> del bosque de </w:t>
      </w:r>
      <w:proofErr w:type="spellStart"/>
      <w:r w:rsidR="00B33DE1" w:rsidRPr="00D96DDD">
        <w:rPr>
          <w:rStyle w:val="unnamedstyle2000009char"/>
          <w:i/>
        </w:rPr>
        <w:t>Abies</w:t>
      </w:r>
      <w:proofErr w:type="spellEnd"/>
      <w:r w:rsidRPr="00D96DDD">
        <w:rPr>
          <w:rStyle w:val="unnamedstyle2000009char"/>
        </w:rPr>
        <w:t>.</w:t>
      </w:r>
    </w:p>
    <w:p w14:paraId="01F9C048" w14:textId="77777777" w:rsidR="00301429" w:rsidRDefault="00301429" w:rsidP="000A4098">
      <w:pPr>
        <w:pStyle w:val="font8"/>
        <w:spacing w:before="0" w:beforeAutospacing="0" w:after="0" w:afterAutospacing="0" w:line="360" w:lineRule="auto"/>
        <w:jc w:val="both"/>
        <w:textAlignment w:val="baseline"/>
      </w:pPr>
      <w:r w:rsidRPr="00D96DDD">
        <w:t xml:space="preserve">Los polígonos con respuestas falsas positivas, </w:t>
      </w:r>
      <w:r w:rsidR="0040423C" w:rsidRPr="00D96DDD">
        <w:t>incluyen</w:t>
      </w:r>
      <w:r w:rsidRPr="00D96DDD">
        <w:t xml:space="preserve"> características que el modelo arrojó como propicios para el desarrollo de</w:t>
      </w:r>
      <w:r w:rsidR="0040423C" w:rsidRPr="00D96DDD">
        <w:t>l bosque de</w:t>
      </w:r>
      <w:r w:rsidRPr="00D96DDD">
        <w:t xml:space="preserve"> </w:t>
      </w:r>
      <w:proofErr w:type="spellStart"/>
      <w:r w:rsidRPr="00D96DDD">
        <w:rPr>
          <w:i/>
        </w:rPr>
        <w:t>Abies</w:t>
      </w:r>
      <w:proofErr w:type="spellEnd"/>
      <w:r w:rsidRPr="00D96DDD">
        <w:t xml:space="preserve">, pero en la imagen </w:t>
      </w:r>
      <w:r w:rsidR="0040423C" w:rsidRPr="00D96DDD">
        <w:t xml:space="preserve">se </w:t>
      </w:r>
      <w:r w:rsidRPr="00D96DDD">
        <w:t xml:space="preserve">presentaban matorrales y vegetación secundaria </w:t>
      </w:r>
      <w:r w:rsidRPr="00813142">
        <w:t xml:space="preserve">(Fig. </w:t>
      </w:r>
      <w:r w:rsidR="004F45C2" w:rsidRPr="00813142">
        <w:t>5</w:t>
      </w:r>
      <w:r w:rsidRPr="00813142">
        <w:t xml:space="preserve">). Por </w:t>
      </w:r>
      <w:r w:rsidR="0040423C" w:rsidRPr="00813142">
        <w:t>otra</w:t>
      </w:r>
      <w:r w:rsidRPr="00813142">
        <w:t xml:space="preserve"> parte, en los sitios “falsos negativos” se encontraron evidencias del bosque que el modelo no alcanzó a predecir (Fig. </w:t>
      </w:r>
      <w:r w:rsidR="004F45C2" w:rsidRPr="00813142">
        <w:t>6</w:t>
      </w:r>
      <w:r w:rsidRPr="00813142">
        <w:t>).</w:t>
      </w:r>
    </w:p>
    <w:p w14:paraId="655244C0" w14:textId="77777777" w:rsidR="00813142" w:rsidRPr="00055382" w:rsidRDefault="00813142" w:rsidP="00813142">
      <w:pPr>
        <w:pStyle w:val="font8"/>
        <w:spacing w:before="0" w:beforeAutospacing="0" w:after="0" w:afterAutospacing="0" w:line="360" w:lineRule="auto"/>
        <w:jc w:val="both"/>
        <w:textAlignment w:val="baseline"/>
        <w:rPr>
          <w:sz w:val="20"/>
          <w:szCs w:val="20"/>
        </w:rPr>
      </w:pPr>
      <w:r w:rsidRPr="00055382">
        <w:rPr>
          <w:noProof/>
          <w:sz w:val="20"/>
          <w:szCs w:val="20"/>
        </w:rPr>
        <w:drawing>
          <wp:inline distT="0" distB="0" distL="0" distR="0" wp14:anchorId="4BF01413" wp14:editId="543EFDEF">
            <wp:extent cx="6279190" cy="3942607"/>
            <wp:effectExtent l="0" t="0" r="762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79190" cy="3942607"/>
                    </a:xfrm>
                    <a:prstGeom prst="rect">
                      <a:avLst/>
                    </a:prstGeom>
                    <a:noFill/>
                    <a:ln>
                      <a:noFill/>
                    </a:ln>
                  </pic:spPr>
                </pic:pic>
              </a:graphicData>
            </a:graphic>
          </wp:inline>
        </w:drawing>
      </w:r>
    </w:p>
    <w:p w14:paraId="2024553E" w14:textId="77777777" w:rsidR="00813142" w:rsidRPr="00813142" w:rsidRDefault="00813142" w:rsidP="00813142">
      <w:pPr>
        <w:pStyle w:val="font8"/>
        <w:spacing w:before="0" w:beforeAutospacing="0" w:after="0" w:afterAutospacing="0" w:line="360" w:lineRule="auto"/>
        <w:jc w:val="both"/>
        <w:textAlignment w:val="baseline"/>
        <w:rPr>
          <w:sz w:val="20"/>
          <w:szCs w:val="20"/>
        </w:rPr>
      </w:pPr>
      <w:r w:rsidRPr="00813142">
        <w:rPr>
          <w:b/>
          <w:sz w:val="20"/>
          <w:szCs w:val="20"/>
        </w:rPr>
        <w:t xml:space="preserve">Figura 5. </w:t>
      </w:r>
      <w:r w:rsidRPr="00813142">
        <w:rPr>
          <w:sz w:val="20"/>
          <w:szCs w:val="20"/>
        </w:rPr>
        <w:t>Sitio con el modelo arrojando falsos positivos (polígonos con perímetro amarillo)</w:t>
      </w:r>
      <w:r w:rsidR="00477EEA">
        <w:rPr>
          <w:sz w:val="20"/>
          <w:szCs w:val="20"/>
        </w:rPr>
        <w:t xml:space="preserve">: no existe bosque de </w:t>
      </w:r>
      <w:proofErr w:type="spellStart"/>
      <w:r w:rsidR="00477EEA" w:rsidRPr="00477EEA">
        <w:rPr>
          <w:i/>
          <w:sz w:val="20"/>
          <w:szCs w:val="20"/>
        </w:rPr>
        <w:t>Abies</w:t>
      </w:r>
      <w:proofErr w:type="spellEnd"/>
      <w:r w:rsidRPr="00813142">
        <w:rPr>
          <w:sz w:val="20"/>
          <w:szCs w:val="20"/>
        </w:rPr>
        <w:t>.</w:t>
      </w:r>
    </w:p>
    <w:p w14:paraId="2CE6EDB0" w14:textId="77777777" w:rsidR="00813142" w:rsidRPr="00477EEA" w:rsidRDefault="00813142" w:rsidP="00813142">
      <w:pPr>
        <w:pStyle w:val="font8"/>
        <w:spacing w:before="0" w:beforeAutospacing="0" w:after="0" w:afterAutospacing="0"/>
        <w:jc w:val="both"/>
        <w:textAlignment w:val="baseline"/>
        <w:rPr>
          <w:sz w:val="20"/>
          <w:szCs w:val="20"/>
        </w:rPr>
      </w:pPr>
    </w:p>
    <w:p w14:paraId="32393B53" w14:textId="77777777" w:rsidR="00813142" w:rsidRPr="00055382" w:rsidRDefault="00813142" w:rsidP="00813142">
      <w:pPr>
        <w:pStyle w:val="font8"/>
        <w:spacing w:before="0" w:beforeAutospacing="0" w:after="0" w:afterAutospacing="0" w:line="360" w:lineRule="auto"/>
        <w:jc w:val="both"/>
        <w:textAlignment w:val="baseline"/>
        <w:rPr>
          <w:sz w:val="20"/>
          <w:szCs w:val="20"/>
        </w:rPr>
      </w:pPr>
      <w:r w:rsidRPr="00055382">
        <w:rPr>
          <w:noProof/>
          <w:sz w:val="20"/>
          <w:szCs w:val="20"/>
        </w:rPr>
        <w:lastRenderedPageBreak/>
        <w:drawing>
          <wp:inline distT="0" distB="0" distL="0" distR="0" wp14:anchorId="0FA09C49" wp14:editId="1F98438F">
            <wp:extent cx="6234545" cy="3728071"/>
            <wp:effectExtent l="0" t="0" r="0" b="6350"/>
            <wp:docPr id="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6234545" cy="3728071"/>
                    </a:xfrm>
                    <a:prstGeom prst="rect">
                      <a:avLst/>
                    </a:prstGeom>
                    <a:noFill/>
                    <a:ln w="9525">
                      <a:noFill/>
                      <a:miter lim="800000"/>
                      <a:headEnd/>
                      <a:tailEnd/>
                    </a:ln>
                  </pic:spPr>
                </pic:pic>
              </a:graphicData>
            </a:graphic>
          </wp:inline>
        </w:drawing>
      </w:r>
    </w:p>
    <w:p w14:paraId="58A5B671" w14:textId="77777777" w:rsidR="00813142" w:rsidRPr="00813142" w:rsidRDefault="00813142" w:rsidP="00813142">
      <w:pPr>
        <w:pStyle w:val="font8"/>
        <w:spacing w:before="0" w:beforeAutospacing="0" w:after="0" w:afterAutospacing="0" w:line="360" w:lineRule="auto"/>
        <w:jc w:val="both"/>
        <w:textAlignment w:val="baseline"/>
        <w:rPr>
          <w:sz w:val="20"/>
          <w:szCs w:val="20"/>
        </w:rPr>
      </w:pPr>
      <w:r w:rsidRPr="00813142">
        <w:rPr>
          <w:b/>
          <w:sz w:val="20"/>
          <w:szCs w:val="20"/>
        </w:rPr>
        <w:t xml:space="preserve">Figura 6. </w:t>
      </w:r>
      <w:r w:rsidRPr="00813142">
        <w:rPr>
          <w:sz w:val="20"/>
          <w:szCs w:val="20"/>
        </w:rPr>
        <w:t>Sitio con el modelo arrojando falsos negativos (p</w:t>
      </w:r>
      <w:r w:rsidR="00477EEA">
        <w:rPr>
          <w:sz w:val="20"/>
          <w:szCs w:val="20"/>
        </w:rPr>
        <w:t xml:space="preserve">olígonos con perímetro magenta): existe bosque de </w:t>
      </w:r>
      <w:proofErr w:type="spellStart"/>
      <w:r w:rsidR="00477EEA" w:rsidRPr="00477EEA">
        <w:rPr>
          <w:i/>
          <w:sz w:val="20"/>
          <w:szCs w:val="20"/>
        </w:rPr>
        <w:t>Abies</w:t>
      </w:r>
      <w:proofErr w:type="spellEnd"/>
      <w:r w:rsidR="00477EEA" w:rsidRPr="00813142">
        <w:rPr>
          <w:sz w:val="20"/>
          <w:szCs w:val="20"/>
        </w:rPr>
        <w:t>.</w:t>
      </w:r>
    </w:p>
    <w:p w14:paraId="6854FE57" w14:textId="77777777" w:rsidR="00813142" w:rsidRDefault="00813142" w:rsidP="000A4098">
      <w:pPr>
        <w:pStyle w:val="font8"/>
        <w:spacing w:before="0" w:beforeAutospacing="0" w:after="0" w:afterAutospacing="0" w:line="360" w:lineRule="auto"/>
        <w:jc w:val="both"/>
        <w:textAlignment w:val="baseline"/>
        <w:rPr>
          <w:rStyle w:val="unnamedstyle2000009char"/>
        </w:rPr>
      </w:pPr>
    </w:p>
    <w:p w14:paraId="1FAE4206" w14:textId="77777777" w:rsidR="004514AE" w:rsidRPr="00E04587" w:rsidRDefault="004514AE" w:rsidP="004514AE">
      <w:pPr>
        <w:pStyle w:val="font8"/>
        <w:spacing w:before="0" w:beforeAutospacing="0" w:after="0" w:afterAutospacing="0" w:line="360" w:lineRule="auto"/>
        <w:jc w:val="both"/>
        <w:textAlignment w:val="baseline"/>
        <w:rPr>
          <w:rStyle w:val="unnamedstyle2000009char"/>
          <w:b/>
          <w:color w:val="000000"/>
        </w:rPr>
      </w:pPr>
      <w:r>
        <w:rPr>
          <w:rStyle w:val="unnamedstyle2000009char"/>
          <w:b/>
          <w:color w:val="000000"/>
        </w:rPr>
        <w:t>El modelo de distribución real</w:t>
      </w:r>
    </w:p>
    <w:p w14:paraId="7B27A1AA" w14:textId="77777777" w:rsidR="004566C3" w:rsidRPr="00D96DDD" w:rsidRDefault="004566C3" w:rsidP="0069017E">
      <w:pPr>
        <w:pStyle w:val="font8"/>
        <w:spacing w:before="0" w:beforeAutospacing="0" w:after="0" w:afterAutospacing="0" w:line="360" w:lineRule="auto"/>
        <w:jc w:val="both"/>
        <w:textAlignment w:val="baseline"/>
      </w:pPr>
      <w:r w:rsidRPr="00813142">
        <w:t>El M-</w:t>
      </w:r>
      <w:proofErr w:type="spellStart"/>
      <w:r w:rsidRPr="00813142">
        <w:t>Dr</w:t>
      </w:r>
      <w:proofErr w:type="spellEnd"/>
      <w:r w:rsidRPr="00813142">
        <w:t xml:space="preserve"> (Fig. </w:t>
      </w:r>
      <w:r w:rsidR="004F45C2" w:rsidRPr="00813142">
        <w:t>7</w:t>
      </w:r>
      <w:r w:rsidRPr="00813142">
        <w:t>)</w:t>
      </w:r>
      <w:r w:rsidR="00F41300" w:rsidRPr="00813142">
        <w:t xml:space="preserve"> </w:t>
      </w:r>
      <w:r w:rsidR="0040423C" w:rsidRPr="00813142">
        <w:t>incluye</w:t>
      </w:r>
      <w:r w:rsidR="00F41300" w:rsidRPr="00813142">
        <w:t xml:space="preserve"> </w:t>
      </w:r>
      <w:r w:rsidR="0098309D" w:rsidRPr="00813142">
        <w:t>40</w:t>
      </w:r>
      <w:r w:rsidRPr="00813142">
        <w:t xml:space="preserve"> </w:t>
      </w:r>
      <w:r w:rsidR="0040423C" w:rsidRPr="00813142">
        <w:t>sitios con</w:t>
      </w:r>
      <w:r w:rsidR="00F41300" w:rsidRPr="00813142">
        <w:t xml:space="preserve"> bosque de </w:t>
      </w:r>
      <w:proofErr w:type="spellStart"/>
      <w:r w:rsidR="0040423C" w:rsidRPr="00813142">
        <w:rPr>
          <w:i/>
        </w:rPr>
        <w:t>Abies</w:t>
      </w:r>
      <w:proofErr w:type="spellEnd"/>
      <w:r w:rsidR="0040423C" w:rsidRPr="00813142">
        <w:t xml:space="preserve"> en</w:t>
      </w:r>
      <w:r w:rsidR="0064418A" w:rsidRPr="00813142">
        <w:t xml:space="preserve"> </w:t>
      </w:r>
      <w:r w:rsidR="0040423C" w:rsidRPr="00813142">
        <w:t>Tamaulipas</w:t>
      </w:r>
      <w:r w:rsidR="00F41300" w:rsidRPr="00813142">
        <w:t>,</w:t>
      </w:r>
      <w:r w:rsidR="0016599C" w:rsidRPr="00813142">
        <w:t xml:space="preserve"> </w:t>
      </w:r>
      <w:r w:rsidR="00105030" w:rsidRPr="00813142">
        <w:t>que suman</w:t>
      </w:r>
      <w:r w:rsidR="0016599C" w:rsidRPr="00813142">
        <w:t xml:space="preserve"> </w:t>
      </w:r>
      <w:r w:rsidR="00F41300" w:rsidRPr="00813142">
        <w:t xml:space="preserve">una superficie </w:t>
      </w:r>
      <w:r w:rsidR="0040423C" w:rsidRPr="00813142">
        <w:t xml:space="preserve">total </w:t>
      </w:r>
      <w:r w:rsidR="00F41300" w:rsidRPr="00813142">
        <w:t xml:space="preserve">de </w:t>
      </w:r>
      <w:r w:rsidR="003161B7" w:rsidRPr="00813142">
        <w:t>328.1</w:t>
      </w:r>
      <w:r w:rsidR="00F41300" w:rsidRPr="00813142">
        <w:t xml:space="preserve"> h</w:t>
      </w:r>
      <w:r w:rsidR="0040423C" w:rsidRPr="00813142">
        <w:t>a</w:t>
      </w:r>
      <w:r w:rsidR="00F32BEB" w:rsidRPr="00813142">
        <w:t xml:space="preserve"> en</w:t>
      </w:r>
      <w:r w:rsidR="0040423C" w:rsidRPr="00813142">
        <w:t xml:space="preserve"> el municipio de</w:t>
      </w:r>
      <w:r w:rsidR="00F32BEB" w:rsidRPr="00813142">
        <w:t xml:space="preserve"> Miquihuana</w:t>
      </w:r>
      <w:r w:rsidR="0098309D" w:rsidRPr="00813142">
        <w:t xml:space="preserve"> y 40 en </w:t>
      </w:r>
      <w:r w:rsidR="0040423C" w:rsidRPr="00813142">
        <w:t xml:space="preserve">el de </w:t>
      </w:r>
      <w:r w:rsidR="0098309D" w:rsidRPr="00813142">
        <w:t xml:space="preserve">San Carlos (Fig. </w:t>
      </w:r>
      <w:r w:rsidR="004F45C2" w:rsidRPr="00813142">
        <w:t>8</w:t>
      </w:r>
      <w:r w:rsidR="0098309D" w:rsidRPr="00813142">
        <w:t>)</w:t>
      </w:r>
      <w:r w:rsidR="00105030" w:rsidRPr="00813142">
        <w:t>, ya que no se encontraron</w:t>
      </w:r>
      <w:r w:rsidR="00105030" w:rsidRPr="00D96DDD">
        <w:t xml:space="preserve"> superficies de textura </w:t>
      </w:r>
      <w:r w:rsidR="00301429" w:rsidRPr="00D96DDD">
        <w:t>óptica</w:t>
      </w:r>
      <w:r w:rsidR="00105030" w:rsidRPr="00D96DDD">
        <w:t xml:space="preserve"> similar en el polígono de Palmillas. En total, este ecosistema representa </w:t>
      </w:r>
      <w:r w:rsidR="0040423C" w:rsidRPr="00D96DDD">
        <w:t>el</w:t>
      </w:r>
      <w:r w:rsidR="00105030" w:rsidRPr="00D96DDD">
        <w:t xml:space="preserve"> 0.8% de la superficie de mayor elevación en el </w:t>
      </w:r>
      <w:r w:rsidR="0040423C" w:rsidRPr="00D96DDD">
        <w:t>E</w:t>
      </w:r>
      <w:r w:rsidR="00105030" w:rsidRPr="00D96DDD">
        <w:t>stado, y de esta superficie, el</w:t>
      </w:r>
      <w:r w:rsidR="0016599C" w:rsidRPr="00D96DDD">
        <w:t xml:space="preserve"> 68.8% </w:t>
      </w:r>
      <w:r w:rsidR="00105030" w:rsidRPr="00D96DDD">
        <w:t>lo forman diez polígonos con 16</w:t>
      </w:r>
      <w:r w:rsidR="004A3E79" w:rsidRPr="00D96DDD">
        <w:t xml:space="preserve"> a 42.72 </w:t>
      </w:r>
      <w:r w:rsidR="00813142" w:rsidRPr="00D96DDD">
        <w:t>hectáreas</w:t>
      </w:r>
      <w:r w:rsidR="00105030" w:rsidRPr="00D96DDD">
        <w:t>, mientras que otros ocho son polígonos de cinco a diez hectáreas</w:t>
      </w:r>
      <w:r w:rsidR="00FD23C2" w:rsidRPr="00D96DDD">
        <w:t>,</w:t>
      </w:r>
      <w:r w:rsidR="00105030" w:rsidRPr="00D96DDD">
        <w:t xml:space="preserve"> </w:t>
      </w:r>
      <w:r w:rsidR="004A3E79" w:rsidRPr="00D96DDD">
        <w:t xml:space="preserve">que </w:t>
      </w:r>
      <w:r w:rsidR="00105030" w:rsidRPr="00D96DDD">
        <w:t xml:space="preserve">ocupan el 14.3% </w:t>
      </w:r>
      <w:r w:rsidR="0016599C" w:rsidRPr="00D96DDD">
        <w:t>de este bosque</w:t>
      </w:r>
      <w:r w:rsidR="00105030" w:rsidRPr="00D96DDD">
        <w:t>.</w:t>
      </w:r>
      <w:r w:rsidR="0098309D" w:rsidRPr="00D96DDD">
        <w:t xml:space="preserve"> </w:t>
      </w:r>
      <w:r w:rsidR="0052191D" w:rsidRPr="00D96DDD">
        <w:t xml:space="preserve"> </w:t>
      </w:r>
    </w:p>
    <w:p w14:paraId="3A71ED85" w14:textId="77777777" w:rsidR="00813142" w:rsidRPr="00055382" w:rsidRDefault="00813142" w:rsidP="00813142">
      <w:pPr>
        <w:pStyle w:val="font8"/>
        <w:spacing w:before="0" w:beforeAutospacing="0" w:after="0" w:afterAutospacing="0" w:line="360" w:lineRule="auto"/>
        <w:jc w:val="both"/>
        <w:textAlignment w:val="baseline"/>
        <w:rPr>
          <w:sz w:val="20"/>
          <w:szCs w:val="20"/>
        </w:rPr>
      </w:pPr>
      <w:r w:rsidRPr="00055382">
        <w:rPr>
          <w:noProof/>
          <w:sz w:val="20"/>
          <w:szCs w:val="20"/>
        </w:rPr>
        <w:lastRenderedPageBreak/>
        <w:drawing>
          <wp:inline distT="0" distB="0" distL="0" distR="0" wp14:anchorId="2F6490C7" wp14:editId="4012F53D">
            <wp:extent cx="6343476" cy="3135086"/>
            <wp:effectExtent l="0" t="0" r="635" b="825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43476" cy="3135086"/>
                    </a:xfrm>
                    <a:prstGeom prst="rect">
                      <a:avLst/>
                    </a:prstGeom>
                    <a:noFill/>
                    <a:ln>
                      <a:noFill/>
                    </a:ln>
                  </pic:spPr>
                </pic:pic>
              </a:graphicData>
            </a:graphic>
          </wp:inline>
        </w:drawing>
      </w:r>
    </w:p>
    <w:p w14:paraId="3FB1DD69" w14:textId="77777777" w:rsidR="00813142" w:rsidRDefault="00813142" w:rsidP="00813142">
      <w:pPr>
        <w:pStyle w:val="font8"/>
        <w:spacing w:before="0" w:beforeAutospacing="0" w:after="0" w:afterAutospacing="0" w:line="360" w:lineRule="auto"/>
        <w:jc w:val="both"/>
        <w:textAlignment w:val="baseline"/>
        <w:rPr>
          <w:sz w:val="20"/>
          <w:szCs w:val="20"/>
        </w:rPr>
      </w:pPr>
      <w:r w:rsidRPr="00687499">
        <w:rPr>
          <w:b/>
          <w:sz w:val="20"/>
          <w:szCs w:val="20"/>
        </w:rPr>
        <w:t xml:space="preserve">Figura 7. </w:t>
      </w:r>
      <w:r w:rsidRPr="00687499">
        <w:rPr>
          <w:sz w:val="20"/>
          <w:szCs w:val="20"/>
        </w:rPr>
        <w:t>Distribución del bosque de oyamel en el municipio de Miquihuana,</w:t>
      </w:r>
      <w:r w:rsidR="00687499">
        <w:rPr>
          <w:sz w:val="20"/>
          <w:szCs w:val="20"/>
        </w:rPr>
        <w:t xml:space="preserve"> </w:t>
      </w:r>
      <w:r w:rsidRPr="00687499">
        <w:rPr>
          <w:sz w:val="20"/>
          <w:szCs w:val="20"/>
        </w:rPr>
        <w:t>Tamaulipas.</w:t>
      </w:r>
    </w:p>
    <w:p w14:paraId="2587D3AC" w14:textId="77777777" w:rsidR="00687499" w:rsidRPr="00687499" w:rsidRDefault="00687499" w:rsidP="00813142">
      <w:pPr>
        <w:pStyle w:val="font8"/>
        <w:spacing w:before="0" w:beforeAutospacing="0" w:after="0" w:afterAutospacing="0" w:line="360" w:lineRule="auto"/>
        <w:jc w:val="both"/>
        <w:textAlignment w:val="baseline"/>
        <w:rPr>
          <w:sz w:val="20"/>
          <w:szCs w:val="20"/>
        </w:rPr>
      </w:pPr>
    </w:p>
    <w:p w14:paraId="66D02EBF" w14:textId="77777777" w:rsidR="00813142" w:rsidRPr="00687499" w:rsidRDefault="00813142" w:rsidP="00813142">
      <w:pPr>
        <w:pStyle w:val="font8"/>
        <w:spacing w:before="0" w:beforeAutospacing="0" w:after="0" w:afterAutospacing="0" w:line="360" w:lineRule="auto"/>
        <w:jc w:val="both"/>
        <w:textAlignment w:val="baseline"/>
        <w:rPr>
          <w:sz w:val="20"/>
          <w:szCs w:val="20"/>
        </w:rPr>
      </w:pPr>
      <w:r w:rsidRPr="00687499">
        <w:rPr>
          <w:noProof/>
          <w:sz w:val="20"/>
          <w:szCs w:val="20"/>
        </w:rPr>
        <w:drawing>
          <wp:inline distT="0" distB="0" distL="0" distR="0" wp14:anchorId="325701EC" wp14:editId="4EF18FA1">
            <wp:extent cx="6394725" cy="3823854"/>
            <wp:effectExtent l="0" t="0" r="6350" b="5715"/>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6394725" cy="3823854"/>
                    </a:xfrm>
                    <a:prstGeom prst="rect">
                      <a:avLst/>
                    </a:prstGeom>
                    <a:noFill/>
                    <a:ln w="9525">
                      <a:noFill/>
                      <a:miter lim="800000"/>
                      <a:headEnd/>
                      <a:tailEnd/>
                    </a:ln>
                  </pic:spPr>
                </pic:pic>
              </a:graphicData>
            </a:graphic>
          </wp:inline>
        </w:drawing>
      </w:r>
    </w:p>
    <w:p w14:paraId="5B9E373E" w14:textId="77777777" w:rsidR="00813142" w:rsidRPr="00687499" w:rsidRDefault="00813142" w:rsidP="00813142">
      <w:pPr>
        <w:pStyle w:val="font8"/>
        <w:spacing w:before="0" w:beforeAutospacing="0" w:after="0" w:afterAutospacing="0" w:line="360" w:lineRule="auto"/>
        <w:jc w:val="both"/>
        <w:textAlignment w:val="baseline"/>
        <w:rPr>
          <w:sz w:val="20"/>
          <w:szCs w:val="20"/>
        </w:rPr>
      </w:pPr>
      <w:r w:rsidRPr="00687499">
        <w:rPr>
          <w:b/>
          <w:sz w:val="20"/>
          <w:szCs w:val="20"/>
        </w:rPr>
        <w:t>Figura 8.</w:t>
      </w:r>
      <w:r w:rsidRPr="00687499">
        <w:rPr>
          <w:sz w:val="20"/>
          <w:szCs w:val="20"/>
        </w:rPr>
        <w:t xml:space="preserve"> Relictos de bosque de </w:t>
      </w:r>
      <w:proofErr w:type="spellStart"/>
      <w:r w:rsidRPr="00687499">
        <w:rPr>
          <w:i/>
          <w:sz w:val="20"/>
          <w:szCs w:val="20"/>
        </w:rPr>
        <w:t>Abies</w:t>
      </w:r>
      <w:proofErr w:type="spellEnd"/>
      <w:r w:rsidRPr="00687499">
        <w:rPr>
          <w:i/>
          <w:sz w:val="20"/>
          <w:szCs w:val="20"/>
        </w:rPr>
        <w:t xml:space="preserve"> </w:t>
      </w:r>
      <w:proofErr w:type="spellStart"/>
      <w:r w:rsidRPr="00687499">
        <w:rPr>
          <w:i/>
          <w:sz w:val="20"/>
          <w:szCs w:val="20"/>
        </w:rPr>
        <w:t>guatemalensis</w:t>
      </w:r>
      <w:proofErr w:type="spellEnd"/>
      <w:r w:rsidRPr="00687499">
        <w:rPr>
          <w:i/>
          <w:sz w:val="20"/>
          <w:szCs w:val="20"/>
        </w:rPr>
        <w:t>,</w:t>
      </w:r>
      <w:r w:rsidRPr="00687499">
        <w:rPr>
          <w:sz w:val="20"/>
          <w:szCs w:val="20"/>
        </w:rPr>
        <w:t xml:space="preserve"> observados en el Cerro del Diente, municipio de San Carlos (polígonos con perímetro blanco). Nota: la orientación del visualizador se muestra al sureste, con el objeto de destacar el relieve de la imagen.</w:t>
      </w:r>
    </w:p>
    <w:p w14:paraId="5FBA27E7" w14:textId="77777777" w:rsidR="004514AE" w:rsidRPr="00E04587" w:rsidRDefault="004514AE" w:rsidP="004514AE">
      <w:pPr>
        <w:pStyle w:val="font8"/>
        <w:spacing w:before="0" w:beforeAutospacing="0" w:after="0" w:afterAutospacing="0" w:line="360" w:lineRule="auto"/>
        <w:jc w:val="both"/>
        <w:textAlignment w:val="baseline"/>
        <w:rPr>
          <w:rStyle w:val="unnamedstyle2000009char"/>
          <w:b/>
          <w:color w:val="000000"/>
        </w:rPr>
      </w:pPr>
      <w:r>
        <w:rPr>
          <w:rStyle w:val="unnamedstyle2000009char"/>
          <w:b/>
          <w:color w:val="000000"/>
        </w:rPr>
        <w:t>El análisis de similitud</w:t>
      </w:r>
    </w:p>
    <w:p w14:paraId="0399B5B8" w14:textId="77777777" w:rsidR="00B6552F" w:rsidRPr="009F52EC" w:rsidRDefault="00B6552F" w:rsidP="00813142">
      <w:pPr>
        <w:pStyle w:val="font8"/>
        <w:spacing w:before="0" w:beforeAutospacing="0" w:after="0" w:afterAutospacing="0" w:line="360" w:lineRule="auto"/>
        <w:jc w:val="both"/>
        <w:textAlignment w:val="baseline"/>
      </w:pPr>
      <w:r w:rsidRPr="009F52EC">
        <w:lastRenderedPageBreak/>
        <w:t xml:space="preserve">El análisis de </w:t>
      </w:r>
      <w:proofErr w:type="spellStart"/>
      <w:r w:rsidRPr="009F52EC">
        <w:t>Clústers</w:t>
      </w:r>
      <w:proofErr w:type="spellEnd"/>
      <w:r w:rsidR="009F52EC" w:rsidRPr="009F52EC">
        <w:t xml:space="preserve"> estableció </w:t>
      </w:r>
      <w:r w:rsidR="004514AE" w:rsidRPr="009F52EC">
        <w:t xml:space="preserve">para el Caso 1 (Figura 9) </w:t>
      </w:r>
      <w:r w:rsidR="009F52EC" w:rsidRPr="009F52EC">
        <w:t xml:space="preserve">dos grupos principales entre los sitos analizados: aquellos localizados en la Sierra Madre Oriental (L2 a L-10), </w:t>
      </w:r>
      <w:r w:rsidR="00E93F5B">
        <w:t xml:space="preserve">y </w:t>
      </w:r>
      <w:r w:rsidR="009F52EC" w:rsidRPr="009F52EC">
        <w:t>como se había previsto, el de la Sierra de San Carlos (L1). Además, en el primero se observaron dos subgrupos</w:t>
      </w:r>
      <w:r w:rsidR="009F52EC">
        <w:t xml:space="preserve">, </w:t>
      </w:r>
      <w:r w:rsidR="00E93F5B">
        <w:t xml:space="preserve">el primero perteneciente a </w:t>
      </w:r>
      <w:r w:rsidR="000E0F35">
        <w:t>tres de</w:t>
      </w:r>
      <w:r w:rsidR="00E93F5B">
        <w:t xml:space="preserve"> los sitios de Nuevo León (L7, L9 y L10) y el segundo a los de Tamaulipas (excepto el </w:t>
      </w:r>
      <w:r w:rsidR="00E44BD4">
        <w:t xml:space="preserve">L6 y </w:t>
      </w:r>
      <w:r w:rsidR="00E93F5B">
        <w:t>L8).</w:t>
      </w:r>
      <w:r w:rsidR="009F52EC">
        <w:t xml:space="preserve"> </w:t>
      </w:r>
      <w:r w:rsidR="00E44BD4">
        <w:t xml:space="preserve">Esto da la impresión de un agrupamiento </w:t>
      </w:r>
      <w:r w:rsidR="005976A4">
        <w:t>en los sitios de la</w:t>
      </w:r>
      <w:r w:rsidR="000D1154">
        <w:t xml:space="preserve"> SMO con respecto a su latitud (grupos del norte o del sur, dentro del área de estudio)</w:t>
      </w:r>
      <w:r w:rsidR="005976A4">
        <w:t>.</w:t>
      </w:r>
    </w:p>
    <w:p w14:paraId="3ADCFD6E" w14:textId="77777777" w:rsidR="00CA1FCA" w:rsidRDefault="004128F6" w:rsidP="00813142">
      <w:pPr>
        <w:pStyle w:val="font8"/>
        <w:spacing w:before="0" w:beforeAutospacing="0" w:after="0" w:afterAutospacing="0" w:line="360" w:lineRule="auto"/>
        <w:jc w:val="both"/>
        <w:textAlignment w:val="baseline"/>
        <w:rPr>
          <w:sz w:val="20"/>
          <w:szCs w:val="20"/>
        </w:rPr>
      </w:pPr>
      <w:r>
        <w:rPr>
          <w:noProof/>
          <w:sz w:val="20"/>
          <w:szCs w:val="20"/>
        </w:rPr>
        <w:drawing>
          <wp:inline distT="0" distB="0" distL="0" distR="0" wp14:anchorId="241FE59D" wp14:editId="76B86E81">
            <wp:extent cx="6324600" cy="44291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4AF33788" w14:textId="77777777" w:rsidR="00B6552F" w:rsidRPr="00E93F5B" w:rsidRDefault="00B6552F" w:rsidP="00813142">
      <w:pPr>
        <w:pStyle w:val="font8"/>
        <w:spacing w:before="0" w:beforeAutospacing="0" w:after="0" w:afterAutospacing="0" w:line="360" w:lineRule="auto"/>
        <w:jc w:val="both"/>
        <w:textAlignment w:val="baseline"/>
      </w:pPr>
      <w:r w:rsidRPr="00687499">
        <w:rPr>
          <w:b/>
          <w:sz w:val="20"/>
          <w:szCs w:val="20"/>
        </w:rPr>
        <w:t xml:space="preserve">Figura </w:t>
      </w:r>
      <w:r>
        <w:rPr>
          <w:b/>
          <w:sz w:val="20"/>
          <w:szCs w:val="20"/>
        </w:rPr>
        <w:t>9</w:t>
      </w:r>
      <w:r w:rsidRPr="00687499">
        <w:rPr>
          <w:b/>
          <w:sz w:val="20"/>
          <w:szCs w:val="20"/>
        </w:rPr>
        <w:t>.</w:t>
      </w:r>
      <w:r w:rsidRPr="00687499">
        <w:rPr>
          <w:sz w:val="20"/>
          <w:szCs w:val="20"/>
        </w:rPr>
        <w:t xml:space="preserve"> </w:t>
      </w:r>
      <w:r w:rsidR="004514AE">
        <w:rPr>
          <w:sz w:val="20"/>
          <w:szCs w:val="20"/>
        </w:rPr>
        <w:t xml:space="preserve"> </w:t>
      </w:r>
      <w:proofErr w:type="spellStart"/>
      <w:r w:rsidR="004514AE">
        <w:rPr>
          <w:sz w:val="20"/>
          <w:szCs w:val="20"/>
        </w:rPr>
        <w:t>Dendrograma</w:t>
      </w:r>
      <w:proofErr w:type="spellEnd"/>
      <w:r w:rsidR="004514AE">
        <w:rPr>
          <w:sz w:val="20"/>
          <w:szCs w:val="20"/>
        </w:rPr>
        <w:t xml:space="preserve"> que utiliza un enlace promedio entre </w:t>
      </w:r>
      <w:r w:rsidR="00364225">
        <w:rPr>
          <w:sz w:val="20"/>
          <w:szCs w:val="20"/>
        </w:rPr>
        <w:t>el agrupamiento de los sitios estudiados, destacando como un primer grupo los sitios de la SMO y de forma separada el sitio de San Carlos.</w:t>
      </w:r>
    </w:p>
    <w:p w14:paraId="6FA63CB0" w14:textId="77777777" w:rsidR="000D1154" w:rsidRDefault="000D1154" w:rsidP="00813142">
      <w:pPr>
        <w:pStyle w:val="font8"/>
        <w:spacing w:before="0" w:beforeAutospacing="0" w:after="0" w:afterAutospacing="0" w:line="360" w:lineRule="auto"/>
        <w:jc w:val="both"/>
        <w:textAlignment w:val="baseline"/>
      </w:pPr>
      <w:r>
        <w:t xml:space="preserve">Sin embargo, </w:t>
      </w:r>
      <w:r w:rsidR="004514AE">
        <w:t>el</w:t>
      </w:r>
      <w:r>
        <w:t xml:space="preserve"> </w:t>
      </w:r>
      <w:proofErr w:type="spellStart"/>
      <w:r>
        <w:t>dendrograma</w:t>
      </w:r>
      <w:proofErr w:type="spellEnd"/>
      <w:r>
        <w:t xml:space="preserve"> d</w:t>
      </w:r>
      <w:r w:rsidR="00E93F5B">
        <w:t>el C</w:t>
      </w:r>
      <w:r w:rsidR="00E93F5B" w:rsidRPr="00E93F5B">
        <w:t xml:space="preserve">aso </w:t>
      </w:r>
      <w:r w:rsidR="00E93F5B">
        <w:t>2 (Figura 10)</w:t>
      </w:r>
      <w:r w:rsidR="00E44BD4">
        <w:t xml:space="preserve"> </w:t>
      </w:r>
      <w:r>
        <w:t>remarca</w:t>
      </w:r>
      <w:r w:rsidR="00E44BD4">
        <w:t xml:space="preserve"> la diferenciación entre los subgrupos de la </w:t>
      </w:r>
      <w:r w:rsidR="00E44BD4" w:rsidRPr="004514AE">
        <w:t>SMO</w:t>
      </w:r>
      <w:r>
        <w:t xml:space="preserve">, ya que en este se nota que, a pesar de la cercanía latitudinal del sitio de </w:t>
      </w:r>
      <w:r w:rsidR="006B5660">
        <w:t>Cerro del Potosí (L7)</w:t>
      </w:r>
      <w:r w:rsidR="006B5660" w:rsidRPr="006B5660">
        <w:t xml:space="preserve"> </w:t>
      </w:r>
      <w:r w:rsidR="006B5660">
        <w:t xml:space="preserve">con el </w:t>
      </w:r>
      <w:r>
        <w:t xml:space="preserve">Puerto Cieneguillas (L8), </w:t>
      </w:r>
      <w:r w:rsidR="006B5660">
        <w:t xml:space="preserve">este último </w:t>
      </w:r>
      <w:r>
        <w:t xml:space="preserve">muestra mayor afinidad con los sitios más sureños. </w:t>
      </w:r>
    </w:p>
    <w:p w14:paraId="5773156F" w14:textId="77777777" w:rsidR="000D1154" w:rsidRDefault="000D1154" w:rsidP="00813142">
      <w:pPr>
        <w:pStyle w:val="font8"/>
        <w:spacing w:before="0" w:beforeAutospacing="0" w:after="0" w:afterAutospacing="0" w:line="360" w:lineRule="auto"/>
        <w:jc w:val="both"/>
        <w:textAlignment w:val="baseline"/>
        <w:rPr>
          <w:sz w:val="20"/>
          <w:szCs w:val="20"/>
        </w:rPr>
      </w:pPr>
    </w:p>
    <w:p w14:paraId="750A39EF" w14:textId="77777777" w:rsidR="00E93F5B" w:rsidRDefault="004128F6" w:rsidP="00813142">
      <w:pPr>
        <w:pStyle w:val="font8"/>
        <w:spacing w:before="0" w:beforeAutospacing="0" w:after="0" w:afterAutospacing="0" w:line="360" w:lineRule="auto"/>
        <w:jc w:val="both"/>
        <w:textAlignment w:val="baseline"/>
        <w:rPr>
          <w:sz w:val="20"/>
          <w:szCs w:val="20"/>
        </w:rPr>
      </w:pPr>
      <w:r>
        <w:rPr>
          <w:noProof/>
          <w:sz w:val="20"/>
          <w:szCs w:val="20"/>
        </w:rPr>
        <w:lastRenderedPageBreak/>
        <w:drawing>
          <wp:inline distT="0" distB="0" distL="0" distR="0" wp14:anchorId="1C744D17" wp14:editId="34BE3982">
            <wp:extent cx="6334125" cy="421005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4125" cy="4210050"/>
                    </a:xfrm>
                    <a:prstGeom prst="rect">
                      <a:avLst/>
                    </a:prstGeom>
                    <a:noFill/>
                    <a:ln>
                      <a:noFill/>
                    </a:ln>
                  </pic:spPr>
                </pic:pic>
              </a:graphicData>
            </a:graphic>
          </wp:inline>
        </w:drawing>
      </w:r>
    </w:p>
    <w:p w14:paraId="567137D3" w14:textId="3382D1B4" w:rsidR="00CE75D6" w:rsidRDefault="00364225" w:rsidP="00364225">
      <w:pPr>
        <w:pStyle w:val="font8"/>
        <w:spacing w:before="0" w:beforeAutospacing="0" w:after="0" w:afterAutospacing="0" w:line="360" w:lineRule="auto"/>
        <w:jc w:val="both"/>
        <w:textAlignment w:val="baseline"/>
        <w:rPr>
          <w:sz w:val="20"/>
          <w:szCs w:val="20"/>
        </w:rPr>
      </w:pPr>
      <w:r w:rsidRPr="00687499">
        <w:rPr>
          <w:b/>
          <w:sz w:val="20"/>
          <w:szCs w:val="20"/>
        </w:rPr>
        <w:t xml:space="preserve">Figura </w:t>
      </w:r>
      <w:r w:rsidR="00E408BE">
        <w:rPr>
          <w:b/>
          <w:sz w:val="20"/>
          <w:szCs w:val="20"/>
        </w:rPr>
        <w:t>10</w:t>
      </w:r>
      <w:r w:rsidRPr="00687499">
        <w:rPr>
          <w:b/>
          <w:sz w:val="20"/>
          <w:szCs w:val="20"/>
        </w:rPr>
        <w:t>.</w:t>
      </w:r>
      <w:r w:rsidRPr="00687499">
        <w:rPr>
          <w:sz w:val="20"/>
          <w:szCs w:val="20"/>
        </w:rPr>
        <w:t xml:space="preserve"> </w:t>
      </w:r>
      <w:r>
        <w:rPr>
          <w:sz w:val="20"/>
          <w:szCs w:val="20"/>
        </w:rPr>
        <w:t xml:space="preserve"> </w:t>
      </w:r>
      <w:proofErr w:type="spellStart"/>
      <w:r>
        <w:rPr>
          <w:sz w:val="20"/>
          <w:szCs w:val="20"/>
        </w:rPr>
        <w:t>Dendrograma</w:t>
      </w:r>
      <w:proofErr w:type="spellEnd"/>
      <w:r>
        <w:rPr>
          <w:sz w:val="20"/>
          <w:szCs w:val="20"/>
        </w:rPr>
        <w:t xml:space="preserve"> que utiliza un enlace promedio entre el agrupamiento de los sitios de la SMO estudiados. En este caso, destacan como grupos principales los de mayor altitud, y en el segundo los más norteños.</w:t>
      </w:r>
    </w:p>
    <w:p w14:paraId="30424B04" w14:textId="77777777" w:rsidR="00543817" w:rsidRPr="00D96DDD" w:rsidRDefault="00543817" w:rsidP="0069017E">
      <w:pPr>
        <w:pStyle w:val="font8"/>
        <w:spacing w:before="0" w:beforeAutospacing="0" w:after="0" w:afterAutospacing="0" w:line="360" w:lineRule="auto"/>
        <w:jc w:val="both"/>
        <w:textAlignment w:val="baseline"/>
        <w:rPr>
          <w:b/>
          <w:sz w:val="32"/>
          <w:szCs w:val="32"/>
        </w:rPr>
      </w:pPr>
      <w:r w:rsidRPr="00D96DDD">
        <w:rPr>
          <w:b/>
          <w:sz w:val="32"/>
          <w:szCs w:val="32"/>
        </w:rPr>
        <w:t>Discusión</w:t>
      </w:r>
    </w:p>
    <w:p w14:paraId="7A44AB05" w14:textId="678234C5" w:rsidR="004763FC" w:rsidRPr="00B01FA9" w:rsidRDefault="004763FC" w:rsidP="004763FC">
      <w:pPr>
        <w:pStyle w:val="font8"/>
        <w:spacing w:before="0" w:beforeAutospacing="0" w:after="0" w:afterAutospacing="0" w:line="360" w:lineRule="auto"/>
        <w:jc w:val="both"/>
        <w:textAlignment w:val="baseline"/>
      </w:pPr>
      <w:r w:rsidRPr="00B01FA9">
        <w:t xml:space="preserve">En Tamaulipas se ha reportado la presencia de individuos de </w:t>
      </w:r>
      <w:proofErr w:type="spellStart"/>
      <w:r w:rsidRPr="00B01FA9">
        <w:rPr>
          <w:i/>
        </w:rPr>
        <w:t>Abies</w:t>
      </w:r>
      <w:proofErr w:type="spellEnd"/>
      <w:r w:rsidRPr="00B01FA9">
        <w:t xml:space="preserve"> formando parte de bosques templados. Entre ellos, </w:t>
      </w:r>
      <w:r w:rsidR="00502CFE">
        <w:fldChar w:fldCharType="begin" w:fldLock="1"/>
      </w:r>
      <w:r w:rsidR="00502CFE">
        <w:instrText>ADDIN CSL_CITATION {"citationItems":[{"id":"ITEM-1","itemData":{"author":[{"dropping-particle":"","family":"López","given":"M.A.","non-dropping-particle":"","parse-names":false,"suffix":""}],"id":"ITEM-1","issued":{"date-parts":[["2015"]]},"number-of-pages":"111","publisher":"Universidad Autónoma de Tamaulipas","title":"Análisis de Impacto Ambiental por Aprovechamiento Forestal Maderable en el Municipio de Miquihuana, Tamaulipas.","type":"thesis"},"uris":["http://www.mendeley.com/documents/?uuid=18868709-1346-4655-a9e5-e776ba3e63f0"]}],"mendeley":{"formattedCitation":"(López, 2015)","plainTextFormattedCitation":"(López, 2015)","previouslyFormattedCitation":"(López, 2015)"},"properties":{"noteIndex":0},"schema":"https://github.com/citation-style-language/schema/raw/master/csl-citation.json"}</w:instrText>
      </w:r>
      <w:r w:rsidR="00502CFE">
        <w:fldChar w:fldCharType="separate"/>
      </w:r>
      <w:r w:rsidR="00502CFE" w:rsidRPr="00502CFE">
        <w:rPr>
          <w:noProof/>
        </w:rPr>
        <w:t>(López, 2015)</w:t>
      </w:r>
      <w:r w:rsidR="00502CFE">
        <w:fldChar w:fldCharType="end"/>
      </w:r>
      <w:r w:rsidRPr="00B01FA9">
        <w:t xml:space="preserve"> los reporta en un sitio en Miquihuana con un estrato arbóreo dominado por </w:t>
      </w:r>
      <w:r w:rsidRPr="00B01FA9">
        <w:rPr>
          <w:i/>
        </w:rPr>
        <w:t>Quercus</w:t>
      </w:r>
      <w:r w:rsidRPr="00B01FA9">
        <w:t xml:space="preserve">, con una frecuencia de un individuo adulto de </w:t>
      </w:r>
      <w:proofErr w:type="spellStart"/>
      <w:r w:rsidRPr="00B01FA9">
        <w:rPr>
          <w:i/>
        </w:rPr>
        <w:t>Abies</w:t>
      </w:r>
      <w:proofErr w:type="spellEnd"/>
      <w:r w:rsidRPr="00B01FA9">
        <w:t xml:space="preserve"> </w:t>
      </w:r>
      <w:proofErr w:type="spellStart"/>
      <w:r w:rsidRPr="00B01FA9">
        <w:t>sp</w:t>
      </w:r>
      <w:proofErr w:type="spellEnd"/>
      <w:r w:rsidRPr="00B01FA9">
        <w:t xml:space="preserve">. por cada diez árboles adultos observados, lo que puede deberse a que germinaron en condiciones adecuadas de umbría y humedad; sin embargo, no formaron una comunidad boscosa probablemente debido a la competencia interespecífica con latifoliadas y otras coníferas, que no se presenta cuando abundan individuos de </w:t>
      </w:r>
      <w:proofErr w:type="spellStart"/>
      <w:r w:rsidRPr="00B01FA9">
        <w:rPr>
          <w:i/>
        </w:rPr>
        <w:t>Abies</w:t>
      </w:r>
      <w:proofErr w:type="spellEnd"/>
      <w:r w:rsidRPr="00B01FA9">
        <w:t xml:space="preserve">. Esta escasez de congéneres estaría privando a las plántulas del “resguardo” con que cuentan al establecerse bajo adultos de su misma especie, de acuerdo con lo que señala </w:t>
      </w:r>
      <w:r w:rsidR="00502CFE">
        <w:fldChar w:fldCharType="begin" w:fldLock="1"/>
      </w:r>
      <w:r w:rsidR="00502CFE">
        <w:instrText>ADDIN CSL_CITATION {"citationItems":[{"id":"ITEM-1","itemData":{"DOI":"10.1007/978-1-4020-9602-0","ISBN":"978-1-4020-9601-3","author":[{"dropping-particle":"","family":"Williams","given":"Claire G.","non-dropping-particle":"","parse-names":false,"suffix":""}],"editor":[{"dropping-particle":"","family":"Springer","given":"","non-dropping-particle":"","parse-names":false,"suffix":""}],"id":"ITEM-1","issued":{"date-parts":[["2009"]]},"number-of-pages":"170","publisher":"Springer Netherlands","publisher-place":"Dordrecht","title":"Conifer Reproductive Biology","type":"book"},"uris":["http://www.mendeley.com/documents/?uuid=d29a10df-5b30-4040-a43c-9a6bdfde8ee2"]}],"mendeley":{"formattedCitation":"(Williams, 2009)","plainTextFormattedCitation":"(Williams, 2009)","previouslyFormattedCitation":"(Williams, 2009)"},"properties":{"noteIndex":0},"schema":"https://github.com/citation-style-language/schema/raw/master/csl-citation.json"}</w:instrText>
      </w:r>
      <w:r w:rsidR="00502CFE">
        <w:fldChar w:fldCharType="separate"/>
      </w:r>
      <w:r w:rsidR="00502CFE" w:rsidRPr="00502CFE">
        <w:rPr>
          <w:noProof/>
        </w:rPr>
        <w:t>(Williams, 2009)</w:t>
      </w:r>
      <w:r w:rsidR="00502CFE">
        <w:fldChar w:fldCharType="end"/>
      </w:r>
      <w:r w:rsidRPr="00B01FA9">
        <w:t xml:space="preserve"> </w:t>
      </w:r>
    </w:p>
    <w:p w14:paraId="3761E577" w14:textId="0AE80A12" w:rsidR="004763FC" w:rsidRPr="00B01FA9" w:rsidRDefault="004763FC" w:rsidP="004763FC">
      <w:pPr>
        <w:pStyle w:val="font8"/>
        <w:spacing w:before="0" w:beforeAutospacing="0" w:after="0" w:afterAutospacing="0" w:line="360" w:lineRule="auto"/>
        <w:jc w:val="both"/>
        <w:textAlignment w:val="baseline"/>
      </w:pPr>
      <w:r w:rsidRPr="00B01FA9">
        <w:t xml:space="preserve">También se </w:t>
      </w:r>
      <w:r w:rsidR="006B5660">
        <w:t>encontraron</w:t>
      </w:r>
      <w:r w:rsidRPr="00B01FA9">
        <w:t xml:space="preserve"> individuos de </w:t>
      </w:r>
      <w:proofErr w:type="spellStart"/>
      <w:r w:rsidRPr="00B01FA9">
        <w:rPr>
          <w:i/>
        </w:rPr>
        <w:t>Abies</w:t>
      </w:r>
      <w:proofErr w:type="spellEnd"/>
      <w:r w:rsidRPr="00B01FA9">
        <w:rPr>
          <w:i/>
        </w:rPr>
        <w:t xml:space="preserve"> </w:t>
      </w:r>
      <w:proofErr w:type="spellStart"/>
      <w:r w:rsidRPr="00B01FA9">
        <w:t>sp</w:t>
      </w:r>
      <w:proofErr w:type="spellEnd"/>
      <w:r w:rsidRPr="00B01FA9">
        <w:t>. en otros sitios de la SMO en Tamaulipas, especialmente en los municipios de Gómez Farías</w:t>
      </w:r>
      <w:r w:rsidR="00B1771C">
        <w:t xml:space="preserve"> </w:t>
      </w:r>
      <w:r w:rsidRPr="00B01FA9">
        <w:t>al sureste de Miquihuana</w:t>
      </w:r>
      <w:r w:rsidR="006B5660">
        <w:t xml:space="preserve"> </w:t>
      </w:r>
      <w:r w:rsidRPr="00B01FA9">
        <w:t xml:space="preserve">y de Hidalgo, al </w:t>
      </w:r>
      <w:proofErr w:type="spellStart"/>
      <w:r w:rsidRPr="00B01FA9">
        <w:t>nort</w:t>
      </w:r>
      <w:r w:rsidR="00B01FA9">
        <w:t>este</w:t>
      </w:r>
      <w:proofErr w:type="spellEnd"/>
      <w:r w:rsidR="00B1771C">
        <w:t xml:space="preserve"> </w:t>
      </w:r>
      <w:r w:rsidR="00502CFE">
        <w:fldChar w:fldCharType="begin" w:fldLock="1"/>
      </w:r>
      <w:r w:rsidR="00502CFE">
        <w:instrText>ADDIN CSL_CITATION {"citationItems":[{"id":"ITEM-1","itemData":{"author":[{"dropping-particle":"","family":"García","given":"J.","non-dropping-particle":"","parse-names":false,"suffix":""}],"id":"ITEM-1","issued":{"date-parts":[["2013"]]},"number-of-pages":"264","publisher":"Universidad Autónoma de Nuevo León","title":"Diversidad de Macromicetos en el estado de Tamaulipas, México.","type":"thesis"},"uris":["http://www.mendeley.com/documents/?uuid=99562d04-41dd-441c-8120-ff347df1d250"]}],"mendeley":{"formattedCitation":"(García, 2013)","plainTextFormattedCitation":"(García, 2013)","previouslyFormattedCitation":"(García, 2013)"},"properties":{"noteIndex":0},"schema":"https://github.com/citation-style-language/schema/raw/master/csl-citation.json"}</w:instrText>
      </w:r>
      <w:r w:rsidR="00502CFE">
        <w:fldChar w:fldCharType="separate"/>
      </w:r>
      <w:r w:rsidR="00502CFE" w:rsidRPr="00502CFE">
        <w:rPr>
          <w:noProof/>
        </w:rPr>
        <w:t>(García, 2013)</w:t>
      </w:r>
      <w:r w:rsidR="00502CFE">
        <w:fldChar w:fldCharType="end"/>
      </w:r>
      <w:r w:rsidR="00502CFE">
        <w:t>.</w:t>
      </w:r>
      <w:r w:rsidRPr="00B01FA9">
        <w:t xml:space="preserve"> </w:t>
      </w:r>
      <w:r w:rsidR="003E59A6">
        <w:t>En sitios de esos municipios, se observ</w:t>
      </w:r>
      <w:r w:rsidRPr="00B01FA9">
        <w:t xml:space="preserve">aron condiciones de retención de humedad similares a las que se presentan en Miquihuana y San Carlos: pendientes orientadas al norte-noreste, pero con menor inclinación y en altitudes de 1800 a 2000 </w:t>
      </w:r>
      <w:r w:rsidR="00D832C7">
        <w:t>m.s.n.m.</w:t>
      </w:r>
      <w:r w:rsidRPr="00B01FA9">
        <w:t xml:space="preserve"> Sin embargo, en ninguno de </w:t>
      </w:r>
      <w:r w:rsidR="00B1771C">
        <w:t>esos lugares</w:t>
      </w:r>
      <w:r w:rsidRPr="00B01FA9">
        <w:t xml:space="preserve"> se observaron </w:t>
      </w:r>
      <w:r w:rsidRPr="00B01FA9">
        <w:lastRenderedPageBreak/>
        <w:t xml:space="preserve">individuos formando comunidades, sino como parte de bosques mixtos de otras coníferas y latifoliadas. De acuerdo con </w:t>
      </w:r>
      <w:r w:rsidR="00502CFE">
        <w:fldChar w:fldCharType="begin" w:fldLock="1"/>
      </w:r>
      <w:r w:rsidR="00502CFE">
        <w:instrText>ADDIN CSL_CITATION {"citationItems":[{"id":"ITEM-1","itemData":{"DOI":"10.17129/botsci.508","ISSN":"20074476","abstract":"&lt;p class=\"p1\"&gt;&lt;span class=\"s1\"&gt;En Mesoamérica y el norte de México, los oyameles o abetos (&lt;em&gt;Abies&lt;/em&gt;, Pinaceae) presentan una distribución disyunta en áreas montañosas y templadas. En esta área se han reconocido entre seis y diez especies de &lt;em&gt;Abies &lt;/em&gt;dependiendo de la propuesta taxonómica empleada; generalmente se considera que seis de éstas son endémicas a México y están incluidas en alguna categoría de riesgo. Dada esta incertidumbre taxonómica y la importancia económica del género (&lt;em&gt;Abies &lt;/em&gt;es el cuarto recurso maderable de México), se necesita tener información adicional que contribuya a su manejo sustentable. En este estudio se obtuvo los modelos de nicho ecológico para ocho de las especies y dos variedades de &lt;em&gt;Abies &lt;/em&gt;reconocidas en México (&lt;em&gt;A. concolor&lt;/em&gt;, &lt;em&gt;A. durangensis &lt;/em&gt;var. &lt;em&gt;duragensis&lt;/em&gt;, &lt;em&gt;A. durangensis &lt;/em&gt;var. &lt;em&gt;coahuilensis&lt;/em&gt;, &lt;em&gt;A. incki&lt;/em&gt;, &lt;em&gt;A. guatemalensis&lt;/em&gt;, &lt;em&gt;A. hickelii&lt;/em&gt;, &lt;em&gt;A. jaliscana&lt;/em&gt;, &lt;em&gt;A. religiosa &lt;/em&gt;y &lt;em&gt;A. vejari&lt;/em&gt;) a través del algoritmo de máxima entropía (Maxent) y utilizando variables bioclimáticas y topográficas provenientes de Worldclim, de Hydro k y datos depurados de presencia de diversas fuentes (CONABIO, GBIF, MEXU). Los resultados sugieren que &lt;em&gt;A. concolor &lt;/em&gt;tiene el nicho ecológico más diferenciado con respecto a los demás abetos mexicanos. Asimismo, se observó que, con excepción de &lt;em&gt;A. religiosa&lt;/em&gt;, el área de mayor idoneidad ambiental para todas las especies está fuera de la poligonal de algún área natural protegida ya sea federal o estatal, por lo que se proponen ampliar o crear nuevas áreas que protejan a estas especies. &lt;/span&gt;&lt;/p&gt;","author":[{"dropping-particle":"","family":"Martínez-Méndez","given":"Norberto","non-dropping-particle":"","parse-names":false,"suffix":""},{"dropping-particle":"","family":"Aguirre-Planter","given":"Erika","non-dropping-particle":"","parse-names":false,"suffix":""},{"dropping-particle":"","family":"Eguiarte","given":"Luis E.","non-dropping-particle":"","parse-names":false,"suffix":""},{"dropping-particle":"","family":"Jaramillo-Correa","given":"Juan Pablo","non-dropping-particle":"","parse-names":false,"suffix":""}],"container-title":"Botanical Sciences","id":"ITEM-1","issue":"1","issued":{"date-parts":[["2016"]]},"page":"362-371","publisher":"Sociedad Botanica de Mexico, A.C","title":"Modelado de nicho ecológico de las especies del género Abies (pinaceae) en México: Algunas implicaciones taxonómicas y para la conservación","type":"article-journal","volume":"94"},"uris":["http://www.mendeley.com/documents/?uuid=db53620f-b0fb-3371-9fa7-eaa9b03e6e13"]}],"mendeley":{"formattedCitation":"(Martínez-Méndez et al., 2016)","plainTextFormattedCitation":"(Martínez-Méndez et al., 2016)","previouslyFormattedCitation":"(Martínez-Méndez et al., 2016)"},"properties":{"noteIndex":0},"schema":"https://github.com/citation-style-language/schema/raw/master/csl-citation.json"}</w:instrText>
      </w:r>
      <w:r w:rsidR="00502CFE">
        <w:fldChar w:fldCharType="separate"/>
      </w:r>
      <w:r w:rsidR="00502CFE" w:rsidRPr="00502CFE">
        <w:rPr>
          <w:noProof/>
        </w:rPr>
        <w:t>(Martínez-Méndez et al., 2016)</w:t>
      </w:r>
      <w:r w:rsidR="00502CFE">
        <w:fldChar w:fldCharType="end"/>
      </w:r>
      <w:r w:rsidRPr="00B01FA9">
        <w:t xml:space="preserve">, la especie con idoneidad adecuada de nicho en </w:t>
      </w:r>
      <w:r w:rsidR="00B1771C">
        <w:t>las</w:t>
      </w:r>
      <w:r w:rsidRPr="00B01FA9">
        <w:t xml:space="preserve"> condiciones del municipio de Hidalgo es </w:t>
      </w:r>
      <w:r w:rsidRPr="00B01FA9">
        <w:rPr>
          <w:i/>
        </w:rPr>
        <w:t xml:space="preserve">A. </w:t>
      </w:r>
      <w:proofErr w:type="spellStart"/>
      <w:r w:rsidRPr="00B01FA9">
        <w:rPr>
          <w:i/>
        </w:rPr>
        <w:t>duranguensis</w:t>
      </w:r>
      <w:proofErr w:type="spellEnd"/>
      <w:r w:rsidRPr="00B01FA9">
        <w:rPr>
          <w:i/>
        </w:rPr>
        <w:t xml:space="preserve"> </w:t>
      </w:r>
      <w:proofErr w:type="spellStart"/>
      <w:r w:rsidRPr="00B01FA9">
        <w:t>var</w:t>
      </w:r>
      <w:proofErr w:type="spellEnd"/>
      <w:r w:rsidRPr="00B01FA9">
        <w:t xml:space="preserve">. </w:t>
      </w:r>
      <w:proofErr w:type="spellStart"/>
      <w:r w:rsidRPr="00B01FA9">
        <w:rPr>
          <w:i/>
        </w:rPr>
        <w:t>coahuilensis</w:t>
      </w:r>
      <w:proofErr w:type="spellEnd"/>
      <w:r w:rsidRPr="00B01FA9">
        <w:t xml:space="preserve">, de la que se observaron </w:t>
      </w:r>
      <w:r w:rsidR="00055503">
        <w:t xml:space="preserve">en campo </w:t>
      </w:r>
      <w:r w:rsidRPr="00B01FA9">
        <w:t xml:space="preserve">varios individuos y grupos pequeños de juveniles. </w:t>
      </w:r>
      <w:r w:rsidR="00502CFE">
        <w:fldChar w:fldCharType="begin" w:fldLock="1"/>
      </w:r>
      <w:r w:rsidR="00502CFE">
        <w:instrText>ADDIN CSL_CITATION {"citationItems":[{"id":"ITEM-1","itemData":{"URL":"https://www.iucnredlist.org/species/42302/2970671","author":[{"dropping-particle":"","family":"Farjon","given":"A.","non-dropping-particle":"","parse-names":false,"suffix":""}],"container-title":"International Union for Conservation of Nature","id":"ITEM-1","issued":{"date-parts":[["2013"]]},"title":"Abies vejarii. The IUCN Red List of Threatened Species 2013: e.T42302A2970671.","type":"webpage"},"uris":["http://www.mendeley.com/documents/?uuid=5c04969e-c7bd-418a-8b2e-ed4ca1d703ee"]}],"mendeley":{"formattedCitation":"(Farjon, 2013)","plainTextFormattedCitation":"(Farjon, 2013)","previouslyFormattedCitation":"(Farjon, 2013)"},"properties":{"noteIndex":0},"schema":"https://github.com/citation-style-language/schema/raw/master/csl-citation.json"}</w:instrText>
      </w:r>
      <w:r w:rsidR="00502CFE">
        <w:fldChar w:fldCharType="separate"/>
      </w:r>
      <w:r w:rsidR="00502CFE" w:rsidRPr="00502CFE">
        <w:rPr>
          <w:noProof/>
        </w:rPr>
        <w:t>(Farjon, 2013)</w:t>
      </w:r>
      <w:r w:rsidR="00502CFE">
        <w:fldChar w:fldCharType="end"/>
      </w:r>
      <w:r w:rsidRPr="00B01FA9">
        <w:t xml:space="preserve"> indica que existe </w:t>
      </w:r>
      <w:r w:rsidRPr="00B1771C">
        <w:t>un registro en ese municipio de</w:t>
      </w:r>
      <w:r w:rsidRPr="00B1771C">
        <w:rPr>
          <w:i/>
        </w:rPr>
        <w:t xml:space="preserve"> A. </w:t>
      </w:r>
      <w:proofErr w:type="spellStart"/>
      <w:r w:rsidRPr="00B1771C">
        <w:rPr>
          <w:i/>
        </w:rPr>
        <w:t>vejari</w:t>
      </w:r>
      <w:r w:rsidR="00FC21A3">
        <w:rPr>
          <w:i/>
        </w:rPr>
        <w:t>i</w:t>
      </w:r>
      <w:proofErr w:type="spellEnd"/>
      <w:r w:rsidRPr="00B1771C">
        <w:t xml:space="preserve"> en el Herbario de Nueva York, pero necesita verificarse,</w:t>
      </w:r>
      <w:r w:rsidRPr="00B01FA9">
        <w:t xml:space="preserve"> mientras que </w:t>
      </w:r>
      <w:r w:rsidR="00502CFE">
        <w:fldChar w:fldCharType="begin" w:fldLock="1"/>
      </w:r>
      <w:r w:rsidR="00502CFE">
        <w:instrText>ADDIN CSL_CITATION {"citationItems":[{"id":"ITEM-1","itemData":{"author":[{"dropping-particle":"","family":"Domínguez","given":"A.F.A.","non-dropping-particle":"","parse-names":false,"suffix":""}],"container-title":"Revista Ciencia Forestal en México","id":"ITEM-1","issue":"70","issued":{"date-parts":[["1991"]]},"page":"3-22","title":"Nueva Localidad para Abies vejari Martínez.","type":"article-journal","volume":"16"},"uris":["http://www.mendeley.com/documents/?uuid=efee2acb-2b61-4272-9c1d-8204a0636617"]}],"mendeley":{"formattedCitation":"(Domínguez, 1991)","plainTextFormattedCitation":"(Domínguez, 1991)","previouslyFormattedCitation":"(Domínguez, 1991)"},"properties":{"noteIndex":0},"schema":"https://github.com/citation-style-language/schema/raw/master/csl-citation.json"}</w:instrText>
      </w:r>
      <w:r w:rsidR="00502CFE">
        <w:fldChar w:fldCharType="separate"/>
      </w:r>
      <w:r w:rsidR="00502CFE" w:rsidRPr="00502CFE">
        <w:rPr>
          <w:noProof/>
        </w:rPr>
        <w:t>(Domínguez, 1991)</w:t>
      </w:r>
      <w:r w:rsidR="00502CFE">
        <w:fldChar w:fldCharType="end"/>
      </w:r>
      <w:r w:rsidRPr="00B01FA9">
        <w:t xml:space="preserve"> lo registró en “Arroyo Oscuro” (en ese mismo municipio). </w:t>
      </w:r>
      <w:r w:rsidRPr="00B01FA9">
        <w:rPr>
          <w:i/>
        </w:rPr>
        <w:t>A. religiosa</w:t>
      </w:r>
      <w:r w:rsidRPr="00B01FA9">
        <w:t xml:space="preserve"> fue observada sólo en el municipio de Gómez Farías, </w:t>
      </w:r>
      <w:r w:rsidR="00903C52">
        <w:t xml:space="preserve">pero </w:t>
      </w:r>
      <w:r w:rsidR="00B01FA9" w:rsidRPr="00B01FA9">
        <w:t>ni en este municipio, ni en Hidalgo</w:t>
      </w:r>
      <w:r w:rsidRPr="00B01FA9">
        <w:t xml:space="preserve"> se encontraron características ópticas de formación boscosa sobre el visualizador Google Earth™.</w:t>
      </w:r>
    </w:p>
    <w:p w14:paraId="41ACC971" w14:textId="6A082C1A" w:rsidR="004763FC" w:rsidRPr="00B01FA9" w:rsidRDefault="004763FC" w:rsidP="004763FC">
      <w:pPr>
        <w:pStyle w:val="font8"/>
        <w:spacing w:before="0" w:beforeAutospacing="0" w:after="0" w:afterAutospacing="0" w:line="360" w:lineRule="auto"/>
        <w:jc w:val="both"/>
        <w:textAlignment w:val="baseline"/>
        <w:rPr>
          <w:rStyle w:val="unnamedstyle2000009char"/>
        </w:rPr>
      </w:pPr>
      <w:r w:rsidRPr="00B01FA9">
        <w:rPr>
          <w:rStyle w:val="unnamedstyle2000009char"/>
        </w:rPr>
        <w:t>En cuanto a las condiciones del sustrato en</w:t>
      </w:r>
      <w:r w:rsidR="00B01FA9" w:rsidRPr="00B01FA9">
        <w:rPr>
          <w:rStyle w:val="unnamedstyle2000009char"/>
        </w:rPr>
        <w:t xml:space="preserve"> los bosques de </w:t>
      </w:r>
      <w:proofErr w:type="spellStart"/>
      <w:r w:rsidR="00B01FA9" w:rsidRPr="00B01FA9">
        <w:rPr>
          <w:rStyle w:val="unnamedstyle2000009char"/>
          <w:i/>
        </w:rPr>
        <w:t>Abies</w:t>
      </w:r>
      <w:proofErr w:type="spellEnd"/>
      <w:r w:rsidR="00B01FA9" w:rsidRPr="00B01FA9">
        <w:rPr>
          <w:rStyle w:val="unnamedstyle2000009char"/>
        </w:rPr>
        <w:t xml:space="preserve"> visitados</w:t>
      </w:r>
      <w:r w:rsidRPr="00B01FA9">
        <w:rPr>
          <w:rStyle w:val="unnamedstyle2000009char"/>
        </w:rPr>
        <w:t xml:space="preserve">, las características de los suelos </w:t>
      </w:r>
      <w:r w:rsidRPr="003E71FE">
        <w:rPr>
          <w:rStyle w:val="unnamedstyle2000009char"/>
        </w:rPr>
        <w:t xml:space="preserve">observados coinciden con las reportadas por </w:t>
      </w:r>
      <w:r w:rsidR="00502CFE">
        <w:rPr>
          <w:rStyle w:val="unnamedstyle2000009char"/>
        </w:rPr>
        <w:fldChar w:fldCharType="begin" w:fldLock="1"/>
      </w:r>
      <w:r w:rsidR="00502CFE">
        <w:rPr>
          <w:rStyle w:val="unnamedstyle2000009char"/>
        </w:rPr>
        <w:instrText>ADDIN CSL_CITATION {"citationItems":[{"id":"ITEM-1","itemData":{"author":[{"dropping-particle":"","family":"Nieto","given":"P.C.","non-dropping-particle":"","parse-names":false,"suffix":""}],"id":"ITEM-1","issued":{"date-parts":[["1995"]]},"title":"Estudio sinecologico del bosque de Oyamel de la cañada de Contreras, distrito federal.","type":"article-journal"},"uris":["http://www.mendeley.com/documents/?uuid=ce3670dd-9511-3eb6-abfa-b965f637cf26"]}],"mendeley":{"formattedCitation":"(Nieto, 1995)","plainTextFormattedCitation":"(Nieto, 1995)","previouslyFormattedCitation":"(Nieto, 1995)"},"properties":{"noteIndex":0},"schema":"https://github.com/citation-style-language/schema/raw/master/csl-citation.json"}</w:instrText>
      </w:r>
      <w:r w:rsidR="00502CFE">
        <w:rPr>
          <w:rStyle w:val="unnamedstyle2000009char"/>
        </w:rPr>
        <w:fldChar w:fldCharType="separate"/>
      </w:r>
      <w:r w:rsidR="00502CFE" w:rsidRPr="00502CFE">
        <w:rPr>
          <w:rStyle w:val="unnamedstyle2000009char"/>
          <w:noProof/>
        </w:rPr>
        <w:t>(Nieto, 1995)</w:t>
      </w:r>
      <w:r w:rsidR="00502CFE">
        <w:rPr>
          <w:rStyle w:val="unnamedstyle2000009char"/>
        </w:rPr>
        <w:fldChar w:fldCharType="end"/>
      </w:r>
      <w:r w:rsidRPr="003E71FE">
        <w:rPr>
          <w:rStyle w:val="unnamedstyle2000009char"/>
        </w:rPr>
        <w:t xml:space="preserve"> quien encontró en el centro del país</w:t>
      </w:r>
      <w:r w:rsidRPr="00B01FA9">
        <w:rPr>
          <w:rStyle w:val="unnamedstyle2000009char"/>
        </w:rPr>
        <w:t xml:space="preserve"> condiciones similares en bosques de oyamel, con suelos de alto contenido de materia orgánica. Por su parte, </w:t>
      </w:r>
      <w:r w:rsidR="00502CFE">
        <w:rPr>
          <w:rStyle w:val="unnamedstyle2000009char"/>
        </w:rPr>
        <w:fldChar w:fldCharType="begin" w:fldLock="1"/>
      </w:r>
      <w:r w:rsidR="00502CFE">
        <w:rPr>
          <w:rStyle w:val="unnamedstyle2000009char"/>
        </w:rPr>
        <w:instrText>ADDIN CSL_CITATION {"citationItems":[{"id":"ITEM-1","itemData":{"URL":"https://www.iucnredlist.org/species/42302/2970671","author":[{"dropping-particle":"","family":"Farjon","given":"A.","non-dropping-particle":"","parse-names":false,"suffix":""}],"container-title":"International Union for Conservation of Nature","id":"ITEM-1","issued":{"date-parts":[["2013"]]},"title":"Abies vejarii. The IUCN Red List of Threatened Species 2013: e.T42302A2970671.","type":"webpage"},"uris":["http://www.mendeley.com/documents/?uuid=5c04969e-c7bd-418a-8b2e-ed4ca1d703ee"]}],"mendeley":{"formattedCitation":"(Farjon, 2013)","plainTextFormattedCitation":"(Farjon, 2013)","previouslyFormattedCitation":"(Farjon, 2013)"},"properties":{"noteIndex":0},"schema":"https://github.com/citation-style-language/schema/raw/master/csl-citation.json"}</w:instrText>
      </w:r>
      <w:r w:rsidR="00502CFE">
        <w:rPr>
          <w:rStyle w:val="unnamedstyle2000009char"/>
        </w:rPr>
        <w:fldChar w:fldCharType="separate"/>
      </w:r>
      <w:r w:rsidR="00502CFE" w:rsidRPr="00502CFE">
        <w:rPr>
          <w:rStyle w:val="unnamedstyle2000009char"/>
          <w:noProof/>
        </w:rPr>
        <w:t>(Farjon, 2013)</w:t>
      </w:r>
      <w:r w:rsidR="00502CFE">
        <w:rPr>
          <w:rStyle w:val="unnamedstyle2000009char"/>
        </w:rPr>
        <w:fldChar w:fldCharType="end"/>
      </w:r>
      <w:r w:rsidRPr="00B01FA9">
        <w:rPr>
          <w:rStyle w:val="unnamedstyle2000009char"/>
        </w:rPr>
        <w:t xml:space="preserve"> refiere que los suelos donde se desarrolla la especie </w:t>
      </w:r>
      <w:r w:rsidRPr="00B01FA9">
        <w:rPr>
          <w:rStyle w:val="unnamedstyle2000009char"/>
          <w:i/>
        </w:rPr>
        <w:t xml:space="preserve">A. </w:t>
      </w:r>
      <w:proofErr w:type="spellStart"/>
      <w:r w:rsidRPr="00B01FA9">
        <w:rPr>
          <w:rStyle w:val="unnamedstyle2000009char"/>
          <w:i/>
        </w:rPr>
        <w:t>vejarii</w:t>
      </w:r>
      <w:proofErr w:type="spellEnd"/>
      <w:r w:rsidRPr="00B01FA9">
        <w:rPr>
          <w:rStyle w:val="unnamedstyle2000009char"/>
        </w:rPr>
        <w:t xml:space="preserve"> son húmedos, pero con bajo contenido de humus. </w:t>
      </w:r>
      <w:r w:rsidR="00B1771C">
        <w:rPr>
          <w:rStyle w:val="unnamedstyle2000009char"/>
        </w:rPr>
        <w:t>En los cerros</w:t>
      </w:r>
      <w:r w:rsidRPr="00B01FA9">
        <w:rPr>
          <w:rStyle w:val="unnamedstyle2000009char"/>
        </w:rPr>
        <w:t xml:space="preserve"> El Nacimiento </w:t>
      </w:r>
      <w:r w:rsidR="00B1771C">
        <w:rPr>
          <w:rStyle w:val="unnamedstyle2000009char"/>
        </w:rPr>
        <w:t>y</w:t>
      </w:r>
      <w:r w:rsidRPr="00B01FA9">
        <w:rPr>
          <w:rStyle w:val="unnamedstyle2000009char"/>
        </w:rPr>
        <w:t xml:space="preserve"> El Diente, se observó una alta densidad de musgo, lo que podría estar influyendo en la retención de la humedad en el suelo y a la protección de las raíces ante las heladas y nevadas; a diferencia de los suelos observados en Hidalgo, con predominancia de hojarasca y musgo presente casi siempre</w:t>
      </w:r>
      <w:r w:rsidR="003E59A6">
        <w:rPr>
          <w:rStyle w:val="unnamedstyle2000009char"/>
        </w:rPr>
        <w:t xml:space="preserve"> sólo</w:t>
      </w:r>
      <w:r w:rsidRPr="00B01FA9">
        <w:rPr>
          <w:rStyle w:val="unnamedstyle2000009char"/>
        </w:rPr>
        <w:t xml:space="preserve"> sobre troncos muertos.</w:t>
      </w:r>
    </w:p>
    <w:p w14:paraId="1CB8CB45" w14:textId="24950EC9" w:rsidR="004763FC" w:rsidRPr="00B01FA9" w:rsidRDefault="004763FC" w:rsidP="004763FC">
      <w:pPr>
        <w:pStyle w:val="font8"/>
        <w:spacing w:before="0" w:beforeAutospacing="0" w:after="0" w:afterAutospacing="0" w:line="360" w:lineRule="auto"/>
        <w:jc w:val="both"/>
        <w:textAlignment w:val="baseline"/>
        <w:rPr>
          <w:rStyle w:val="unnamedstyle2000009char"/>
        </w:rPr>
      </w:pPr>
      <w:r w:rsidRPr="00B01FA9">
        <w:rPr>
          <w:rStyle w:val="unnamedstyle2000009char"/>
        </w:rPr>
        <w:t xml:space="preserve">Referente a las especies </w:t>
      </w:r>
      <w:r w:rsidR="00B1771C">
        <w:rPr>
          <w:rStyle w:val="unnamedstyle2000009char"/>
        </w:rPr>
        <w:t>asociadas al</w:t>
      </w:r>
      <w:r w:rsidRPr="00B01FA9">
        <w:rPr>
          <w:rStyle w:val="unnamedstyle2000009char"/>
        </w:rPr>
        <w:t xml:space="preserve"> género </w:t>
      </w:r>
      <w:proofErr w:type="spellStart"/>
      <w:r w:rsidR="00B1771C" w:rsidRPr="00B1771C">
        <w:rPr>
          <w:rStyle w:val="unnamedstyle2000009char"/>
          <w:i/>
        </w:rPr>
        <w:t>Abies</w:t>
      </w:r>
      <w:proofErr w:type="spellEnd"/>
      <w:r w:rsidRPr="00B01FA9">
        <w:rPr>
          <w:rStyle w:val="unnamedstyle2000009char"/>
        </w:rPr>
        <w:t xml:space="preserve">, en el municipio de Miquihuana existe similitud con lo reportado por </w:t>
      </w:r>
      <w:r w:rsidR="00502CFE">
        <w:rPr>
          <w:rStyle w:val="unnamedstyle2000009char"/>
        </w:rPr>
        <w:fldChar w:fldCharType="begin" w:fldLock="1"/>
      </w:r>
      <w:r w:rsidR="00502CFE">
        <w:rPr>
          <w:rStyle w:val="unnamedstyle2000009char"/>
        </w:rPr>
        <w:instrText>ADDIN CSL_CITATION {"citationItems":[{"id":"ITEM-1","itemData":{"author":[{"dropping-particle":"","family":"Domínguez","given":"A.F.A.","non-dropping-particle":"","parse-names":false,"suffix":""}],"container-title":"Revista Ciencia Forestal en México","id":"ITEM-1","issue":"70","issued":{"date-parts":[["1991"]]},"page":"3-22","title":"Nueva Localidad para Abies vejari Martínez.","type":"article-journal","volume":"16"},"uris":["http://www.mendeley.com/documents/?uuid=efee2acb-2b61-4272-9c1d-8204a0636617"]}],"mendeley":{"formattedCitation":"(Domínguez, 1991)","plainTextFormattedCitation":"(Domínguez, 1991)","previouslyFormattedCitation":"(Domínguez, 1991)"},"properties":{"noteIndex":0},"schema":"https://github.com/citation-style-language/schema/raw/master/csl-citation.json"}</w:instrText>
      </w:r>
      <w:r w:rsidR="00502CFE">
        <w:rPr>
          <w:rStyle w:val="unnamedstyle2000009char"/>
        </w:rPr>
        <w:fldChar w:fldCharType="separate"/>
      </w:r>
      <w:r w:rsidR="00502CFE" w:rsidRPr="00502CFE">
        <w:rPr>
          <w:rStyle w:val="unnamedstyle2000009char"/>
          <w:noProof/>
        </w:rPr>
        <w:t>(Domínguez, 1991)</w:t>
      </w:r>
      <w:r w:rsidR="00502CFE">
        <w:rPr>
          <w:rStyle w:val="unnamedstyle2000009char"/>
        </w:rPr>
        <w:fldChar w:fldCharType="end"/>
      </w:r>
      <w:r w:rsidRPr="00B01FA9">
        <w:rPr>
          <w:rStyle w:val="unnamedstyle2000009char"/>
        </w:rPr>
        <w:t xml:space="preserve"> en un bosque de</w:t>
      </w:r>
      <w:r w:rsidR="00B1771C">
        <w:rPr>
          <w:rStyle w:val="unnamedstyle2000009char"/>
        </w:rPr>
        <w:t xml:space="preserve"> dicho género</w:t>
      </w:r>
      <w:r w:rsidRPr="00B01FA9">
        <w:rPr>
          <w:rStyle w:val="unnamedstyle2000009char"/>
        </w:rPr>
        <w:t xml:space="preserve"> en Veracruz, donde el estrato arbóreo no registró </w:t>
      </w:r>
      <w:proofErr w:type="spellStart"/>
      <w:r w:rsidRPr="00B01FA9">
        <w:rPr>
          <w:i/>
          <w:iCs/>
        </w:rPr>
        <w:t>Pseudotsuga</w:t>
      </w:r>
      <w:proofErr w:type="spellEnd"/>
      <w:r w:rsidRPr="00B01FA9">
        <w:rPr>
          <w:rStyle w:val="apple-converted-space"/>
          <w:i/>
          <w:iCs/>
        </w:rPr>
        <w:t> </w:t>
      </w:r>
      <w:proofErr w:type="spellStart"/>
      <w:r w:rsidRPr="00B01FA9">
        <w:rPr>
          <w:rStyle w:val="unnamedstyle2000009char"/>
        </w:rPr>
        <w:t>sp</w:t>
      </w:r>
      <w:proofErr w:type="spellEnd"/>
      <w:r w:rsidRPr="00B01FA9">
        <w:rPr>
          <w:rStyle w:val="unnamedstyle2000009char"/>
        </w:rPr>
        <w:t xml:space="preserve">., pero incluye a los géneros </w:t>
      </w:r>
      <w:proofErr w:type="spellStart"/>
      <w:r w:rsidRPr="00B01FA9">
        <w:rPr>
          <w:rStyle w:val="unnamedstyle2000009char"/>
          <w:i/>
        </w:rPr>
        <w:t>Pinus</w:t>
      </w:r>
      <w:proofErr w:type="spellEnd"/>
      <w:r w:rsidRPr="00B01FA9">
        <w:rPr>
          <w:rStyle w:val="unnamedstyle2000009char"/>
        </w:rPr>
        <w:t xml:space="preserve">, </w:t>
      </w:r>
      <w:r w:rsidRPr="00B01FA9">
        <w:rPr>
          <w:rStyle w:val="unnamedstyle2000009char"/>
          <w:i/>
        </w:rPr>
        <w:t>Quercus</w:t>
      </w:r>
      <w:r w:rsidRPr="00B01FA9">
        <w:rPr>
          <w:rStyle w:val="unnamedstyle2000009char"/>
        </w:rPr>
        <w:t xml:space="preserve"> y </w:t>
      </w:r>
      <w:proofErr w:type="spellStart"/>
      <w:r w:rsidRPr="00B01FA9">
        <w:rPr>
          <w:rStyle w:val="unnamedstyle2000009char"/>
          <w:i/>
        </w:rPr>
        <w:t>Cupressus</w:t>
      </w:r>
      <w:proofErr w:type="spellEnd"/>
      <w:r w:rsidRPr="00B01FA9">
        <w:rPr>
          <w:rStyle w:val="unnamedstyle2000009char"/>
        </w:rPr>
        <w:t xml:space="preserve">;  además, en el estrato arbustivo coincide con los géneros </w:t>
      </w:r>
      <w:r w:rsidRPr="00B01FA9">
        <w:rPr>
          <w:rStyle w:val="unnamedstyle2000009char"/>
          <w:i/>
        </w:rPr>
        <w:t>Quercus</w:t>
      </w:r>
      <w:r w:rsidRPr="00B01FA9">
        <w:rPr>
          <w:rStyle w:val="unnamedstyle2000009char"/>
        </w:rPr>
        <w:t xml:space="preserve"> y </w:t>
      </w:r>
      <w:proofErr w:type="spellStart"/>
      <w:r w:rsidRPr="00B01FA9">
        <w:rPr>
          <w:rStyle w:val="unnamedstyle2000009char"/>
          <w:i/>
        </w:rPr>
        <w:t>Arbutus</w:t>
      </w:r>
      <w:proofErr w:type="spellEnd"/>
      <w:r w:rsidR="00B1771C">
        <w:rPr>
          <w:rStyle w:val="unnamedstyle2000009char"/>
        </w:rPr>
        <w:t>.</w:t>
      </w:r>
      <w:r w:rsidRPr="00B01FA9">
        <w:rPr>
          <w:rStyle w:val="unnamedstyle2000009char"/>
        </w:rPr>
        <w:t xml:space="preserve"> </w:t>
      </w:r>
      <w:r w:rsidR="00B1771C">
        <w:rPr>
          <w:rStyle w:val="unnamedstyle2000009char"/>
        </w:rPr>
        <w:t>P</w:t>
      </w:r>
      <w:r w:rsidRPr="00B01FA9">
        <w:rPr>
          <w:rStyle w:val="unnamedstyle2000009char"/>
        </w:rPr>
        <w:t xml:space="preserve">or su parte, </w:t>
      </w:r>
      <w:r w:rsidR="00502CFE">
        <w:rPr>
          <w:rStyle w:val="unnamedstyle2000009char"/>
        </w:rPr>
        <w:fldChar w:fldCharType="begin" w:fldLock="1"/>
      </w:r>
      <w:r w:rsidR="007C5055">
        <w:rPr>
          <w:rStyle w:val="unnamedstyle2000009char"/>
        </w:rPr>
        <w:instrText>ADDIN CSL_CITATION {"citationItems":[{"id":"ITEM-1","itemData":{"URL":"https://www.iucnredlist.org/species/42302/2970671","author":[{"dropping-particle":"","family":"Farjon","given":"A.","non-dropping-particle":"","parse-names":false,"suffix":""}],"container-title":"International Union for Conservation of Nature","id":"ITEM-1","issued":{"date-parts":[["2013"]]},"title":"Abies vejarii. The IUCN Red List of Threatened Species 2013: e.T42302A2970671.","type":"webpage"},"uris":["http://www.mendeley.com/documents/?uuid=5c04969e-c7bd-418a-8b2e-ed4ca1d703ee"]}],"mendeley":{"formattedCitation":"(Farjon, 2013)","plainTextFormattedCitation":"(Farjon, 2013)","previouslyFormattedCitation":"(Farjon, 2013)"},"properties":{"noteIndex":0},"schema":"https://github.com/citation-style-language/schema/raw/master/csl-citation.json"}</w:instrText>
      </w:r>
      <w:r w:rsidR="00502CFE">
        <w:rPr>
          <w:rStyle w:val="unnamedstyle2000009char"/>
        </w:rPr>
        <w:fldChar w:fldCharType="separate"/>
      </w:r>
      <w:r w:rsidR="00502CFE" w:rsidRPr="00502CFE">
        <w:rPr>
          <w:rStyle w:val="unnamedstyle2000009char"/>
          <w:noProof/>
        </w:rPr>
        <w:t>(Farjon, 2013)</w:t>
      </w:r>
      <w:r w:rsidR="00502CFE">
        <w:rPr>
          <w:rStyle w:val="unnamedstyle2000009char"/>
        </w:rPr>
        <w:fldChar w:fldCharType="end"/>
      </w:r>
      <w:r w:rsidR="00502CFE">
        <w:rPr>
          <w:rStyle w:val="unnamedstyle2000009char"/>
        </w:rPr>
        <w:t xml:space="preserve"> </w:t>
      </w:r>
      <w:r w:rsidRPr="00B01FA9">
        <w:rPr>
          <w:rStyle w:val="unnamedstyle2000009char"/>
        </w:rPr>
        <w:t xml:space="preserve">coincide con lo anterior, al señalar que las especies comúnmente asociadas con la especie </w:t>
      </w:r>
      <w:r w:rsidRPr="00B01FA9">
        <w:rPr>
          <w:rStyle w:val="unnamedstyle2000009char"/>
          <w:i/>
        </w:rPr>
        <w:t xml:space="preserve">A. </w:t>
      </w:r>
      <w:proofErr w:type="spellStart"/>
      <w:r w:rsidRPr="00B01FA9">
        <w:rPr>
          <w:rStyle w:val="unnamedstyle2000009char"/>
          <w:i/>
        </w:rPr>
        <w:t>vejarii</w:t>
      </w:r>
      <w:proofErr w:type="spellEnd"/>
      <w:r w:rsidRPr="00B01FA9">
        <w:rPr>
          <w:rStyle w:val="unnamedstyle2000009char"/>
        </w:rPr>
        <w:t xml:space="preserve"> son de los géneros </w:t>
      </w:r>
      <w:proofErr w:type="spellStart"/>
      <w:r w:rsidRPr="00B01FA9">
        <w:rPr>
          <w:rStyle w:val="unnamedstyle2000009char"/>
          <w:i/>
        </w:rPr>
        <w:t>Pinus</w:t>
      </w:r>
      <w:proofErr w:type="spellEnd"/>
      <w:r w:rsidRPr="00B01FA9">
        <w:rPr>
          <w:rStyle w:val="unnamedstyle2000009char"/>
        </w:rPr>
        <w:t xml:space="preserve">, </w:t>
      </w:r>
      <w:proofErr w:type="spellStart"/>
      <w:r w:rsidRPr="00B01FA9">
        <w:rPr>
          <w:rStyle w:val="unnamedstyle2000009char"/>
          <w:i/>
        </w:rPr>
        <w:t>Pseudotsuga</w:t>
      </w:r>
      <w:proofErr w:type="spellEnd"/>
      <w:r w:rsidRPr="00B01FA9">
        <w:rPr>
          <w:rStyle w:val="unnamedstyle2000009char"/>
        </w:rPr>
        <w:t xml:space="preserve"> y </w:t>
      </w:r>
      <w:r w:rsidRPr="00B01FA9">
        <w:rPr>
          <w:rStyle w:val="unnamedstyle2000009char"/>
          <w:i/>
        </w:rPr>
        <w:t>Quercus</w:t>
      </w:r>
      <w:r w:rsidRPr="00B01FA9">
        <w:rPr>
          <w:rStyle w:val="unnamedstyle2000009char"/>
        </w:rPr>
        <w:t xml:space="preserve">. En contraste, en San Carlos, se observaron diferentes encinos y nogales (de </w:t>
      </w:r>
      <w:r w:rsidR="00A56444">
        <w:rPr>
          <w:rStyle w:val="unnamedstyle2000009char"/>
        </w:rPr>
        <w:t>especie</w:t>
      </w:r>
      <w:r w:rsidRPr="00B01FA9">
        <w:rPr>
          <w:rStyle w:val="unnamedstyle2000009char"/>
        </w:rPr>
        <w:t xml:space="preserve"> indeterminad</w:t>
      </w:r>
      <w:r w:rsidR="00A56444">
        <w:rPr>
          <w:rStyle w:val="unnamedstyle2000009char"/>
        </w:rPr>
        <w:t>a</w:t>
      </w:r>
      <w:r w:rsidRPr="00B01FA9">
        <w:rPr>
          <w:rStyle w:val="unnamedstyle2000009char"/>
        </w:rPr>
        <w:t xml:space="preserve">), que se hicieron más abundantes que </w:t>
      </w:r>
      <w:proofErr w:type="spellStart"/>
      <w:r w:rsidRPr="00B01FA9">
        <w:rPr>
          <w:rStyle w:val="unnamedstyle2000009char"/>
          <w:i/>
        </w:rPr>
        <w:t>Abies</w:t>
      </w:r>
      <w:proofErr w:type="spellEnd"/>
      <w:r w:rsidRPr="00B01FA9">
        <w:rPr>
          <w:rStyle w:val="unnamedstyle2000009char"/>
        </w:rPr>
        <w:t xml:space="preserve"> al disminuir la altitud a menos de 1000 </w:t>
      </w:r>
      <w:r w:rsidR="00D832C7">
        <w:rPr>
          <w:rStyle w:val="unnamedstyle2000009char"/>
        </w:rPr>
        <w:t>m.s.n.m</w:t>
      </w:r>
      <w:r w:rsidRPr="00B01FA9">
        <w:rPr>
          <w:rStyle w:val="unnamedstyle2000009char"/>
        </w:rPr>
        <w:t>.</w:t>
      </w:r>
    </w:p>
    <w:p w14:paraId="785ADA06" w14:textId="5EA37952" w:rsidR="00C3032B" w:rsidRPr="00D96DDD" w:rsidRDefault="00C3032B" w:rsidP="00C3032B">
      <w:pPr>
        <w:pStyle w:val="font8"/>
        <w:spacing w:before="0" w:beforeAutospacing="0" w:after="0" w:afterAutospacing="0" w:line="360" w:lineRule="auto"/>
        <w:jc w:val="both"/>
        <w:textAlignment w:val="baseline"/>
        <w:rPr>
          <w:rStyle w:val="unnamedstyle2000009char"/>
          <w:color w:val="000000"/>
        </w:rPr>
      </w:pPr>
      <w:r w:rsidRPr="00D96DDD">
        <w:rPr>
          <w:rStyle w:val="unnamedstyle2000009char"/>
          <w:color w:val="000000"/>
        </w:rPr>
        <w:t xml:space="preserve">En </w:t>
      </w:r>
      <w:r w:rsidR="00D32036" w:rsidRPr="00D96DDD">
        <w:rPr>
          <w:rStyle w:val="unnamedstyle2000009char"/>
          <w:color w:val="000000"/>
        </w:rPr>
        <w:t>la mayoría de las zonas montañosas de</w:t>
      </w:r>
      <w:r w:rsidRPr="00D96DDD">
        <w:rPr>
          <w:rStyle w:val="unnamedstyle2000009char"/>
          <w:color w:val="000000"/>
        </w:rPr>
        <w:t xml:space="preserve"> Tamaulipas </w:t>
      </w:r>
      <w:r w:rsidR="00D32036" w:rsidRPr="00D96DDD">
        <w:rPr>
          <w:rStyle w:val="unnamedstyle2000009char"/>
          <w:color w:val="000000"/>
        </w:rPr>
        <w:t>se carece de</w:t>
      </w:r>
      <w:r w:rsidRPr="00D96DDD">
        <w:rPr>
          <w:rStyle w:val="unnamedstyle2000009char"/>
          <w:color w:val="000000"/>
        </w:rPr>
        <w:t xml:space="preserve"> estaciones meteorológicas, por ello se consideró que la información recabada</w:t>
      </w:r>
      <w:r w:rsidR="00E05601" w:rsidRPr="00D96DDD">
        <w:rPr>
          <w:rStyle w:val="unnamedstyle2000009char"/>
          <w:color w:val="000000"/>
        </w:rPr>
        <w:t xml:space="preserve"> en campo</w:t>
      </w:r>
      <w:r w:rsidRPr="00D96DDD">
        <w:rPr>
          <w:rStyle w:val="unnamedstyle2000009char"/>
          <w:color w:val="000000"/>
        </w:rPr>
        <w:t xml:space="preserve">, aunque es de suma utilidad para el análisis de los modelos de distribución, sólo puede </w:t>
      </w:r>
      <w:r w:rsidR="00541940" w:rsidRPr="00D96DDD">
        <w:rPr>
          <w:rStyle w:val="unnamedstyle2000009char"/>
          <w:color w:val="000000"/>
        </w:rPr>
        <w:t>utilizarse</w:t>
      </w:r>
      <w:r w:rsidRPr="00D96DDD">
        <w:rPr>
          <w:rStyle w:val="unnamedstyle2000009char"/>
          <w:color w:val="000000"/>
        </w:rPr>
        <w:t xml:space="preserve"> </w:t>
      </w:r>
      <w:r w:rsidR="00E05601" w:rsidRPr="00D96DDD">
        <w:rPr>
          <w:rStyle w:val="unnamedstyle2000009char"/>
          <w:color w:val="000000"/>
        </w:rPr>
        <w:t>con</w:t>
      </w:r>
      <w:r w:rsidRPr="00D96DDD">
        <w:rPr>
          <w:rStyle w:val="unnamedstyle2000009char"/>
          <w:color w:val="000000"/>
        </w:rPr>
        <w:t xml:space="preserve"> carácter orientativo</w:t>
      </w:r>
      <w:r w:rsidR="00D32036" w:rsidRPr="00D96DDD">
        <w:rPr>
          <w:rStyle w:val="unnamedstyle2000009char"/>
          <w:color w:val="000000"/>
        </w:rPr>
        <w:t xml:space="preserve">. No obstante, las mediciones de temperatura y humedad estacional </w:t>
      </w:r>
      <w:r w:rsidRPr="00D96DDD">
        <w:rPr>
          <w:rStyle w:val="unnamedstyle2000009char"/>
          <w:color w:val="000000"/>
        </w:rPr>
        <w:t>coincide</w:t>
      </w:r>
      <w:r w:rsidR="00D32036" w:rsidRPr="00D96DDD">
        <w:rPr>
          <w:rStyle w:val="unnamedstyle2000009char"/>
          <w:color w:val="000000"/>
        </w:rPr>
        <w:t>n</w:t>
      </w:r>
      <w:r w:rsidRPr="00D96DDD">
        <w:rPr>
          <w:rStyle w:val="unnamedstyle2000009char"/>
          <w:color w:val="000000"/>
        </w:rPr>
        <w:t xml:space="preserve"> con reportes de otros sitios </w:t>
      </w:r>
      <w:r w:rsidR="00EA162E" w:rsidRPr="00D96DDD">
        <w:rPr>
          <w:rStyle w:val="unnamedstyle2000009char"/>
          <w:color w:val="000000"/>
        </w:rPr>
        <w:t xml:space="preserve">donde se presenta el bosque de </w:t>
      </w:r>
      <w:proofErr w:type="spellStart"/>
      <w:r w:rsidR="00EA162E" w:rsidRPr="003E71FE">
        <w:rPr>
          <w:rStyle w:val="unnamedstyle2000009char"/>
          <w:i/>
          <w:color w:val="000000"/>
        </w:rPr>
        <w:t>Abies</w:t>
      </w:r>
      <w:proofErr w:type="spellEnd"/>
      <w:r w:rsidRPr="003E71FE">
        <w:rPr>
          <w:rStyle w:val="unnamedstyle2000009char"/>
          <w:color w:val="000000"/>
        </w:rPr>
        <w:t xml:space="preserve"> </w:t>
      </w:r>
      <w:r w:rsidR="007C5055">
        <w:rPr>
          <w:rStyle w:val="unnamedstyle2000009char"/>
          <w:color w:val="000000"/>
        </w:rPr>
        <w:fldChar w:fldCharType="begin" w:fldLock="1"/>
      </w:r>
      <w:r w:rsidR="001C4782">
        <w:rPr>
          <w:rStyle w:val="unnamedstyle2000009char"/>
          <w:color w:val="000000"/>
        </w:rPr>
        <w:instrText>ADDIN CSL_CITATION {"citationItems":[{"id":"ITEM-1","itemData":{"DOI":"10.5154/r.rchscfa.2013.11.041","ISSN":"20074018","abstract":"The aim of this study was to determine whether there is a morphological differentiation (as an indicator of genetic variation) among populations of Abies religiosa, in order to delineate an altitudinal zoning to decide seed movement in reforestation programs. Branches and cones of 11 individuals of 15 A. religiosa populations on San Andres Mountain, Municipality of Hidalgo, Michoacan (near the Monarch Butterfly Biosphere Reserve), along an altitudinal transect (2,850-3,550 m, a population every 50 m of altitudinal difference) were collected and analyzed for morphological traits. The results indicate a significant morphological differentiation among populations along the altitudinal gradient: low-altitude populations have shorter needles and longer cones than high-altitude populations. It is suggested to delineate three provisional altitudinal zones with the following limits: 2,800 to 3,050 m, 3,050-3,300 m and 3,300-3,550 m. Ignoring climate change, it is suggested to reforest each altitudinal zone using seedlings originated from the same seed zone. Considering climate change, it is suggested to conduct an altitudinal assisted migration, by planting sites in the zone immediately above the zone from where seed were collected.","author":[{"dropping-particle":"","family":"Castellanos-Acuña","given":"Dante","non-dropping-particle":"","parse-names":false,"suffix":""},{"dropping-particle":"","family":"Lindig-Cisneros","given":"Roberto A.","non-dropping-particle":"","parse-names":false,"suffix":""},{"dropping-particle":"","family":"Silva-Farias","given":"Miguel A.","non-dropping-particle":"","parse-names":false,"suffix":""},{"dropping-particle":"","family":"Sáenz-Romero","given":"Cuauhtémoc","non-dropping-particle":"","parse-names":false,"suffix":""}],"container-title":"Revista Chapingo, Serie Ciencias Forestales y del Ambiente","id":"ITEM-1","issue":"2","issued":{"date-parts":[["2014","5","1"]]},"page":"215-225","publisher":"Universidad Autonoma Chapingo","title":"Zonificación altitudinal provisional de Abies religiosa en un área cercana a la Reserva de la Biósfera de la Mariposa Monarca, Michoacán","type":"article-journal","volume":"20"},"uris":["http://www.mendeley.com/documents/?uuid=86da249c-13ec-3252-b0e2-396d8e0dc53b"]},{"id":"ITEM-2","itemData":{"author":[{"dropping-particle":"","family":"Cavazos","given":"C.","non-dropping-particle":"","parse-names":false,"suffix":""}],"id":"ITEM-2","issued":{"date-parts":[["2000"]]},"number-of-pages":"53","publisher":"Universidad Autónoma de Nuevo León","title":"Evaluación del bosque mesófilo de montaña en San Carlos, Tamaulipas.","type":"thesis"},"uris":["http://www.mendeley.com/documents/?uuid=11664632-853c-4574-b067-97bda7fded68"]},{"id":"ITEM-3","itemData":{"author":[{"dropping-particle":"","family":"Hernández","given":"M.A.","non-dropping-particle":"","parse-names":false,"suffix":""}],"container-title":"Investigaciones Geográficas","id":"ITEM-3","issued":{"date-parts":[["1985"]]},"page":"75-118","title":"Distribución y utilidad de los Abies en México.","type":"article-magazine","volume":"15"},"uris":["http://www.mendeley.com/documents/?uuid=6f8a1fc2-30c8-4871-87bc-d5388bdd4cb6"]},{"id":"ITEM-4","itemData":{"author":[{"dropping-particle":"","family":"Nieto","given":"P.C.","non-dropping-particle":"","parse-names":false,"suffix":""}],"id":"ITEM-4","issued":{"date-parts":[["1995"]]},"title":"Estudio sinecologico del bosque de Oyamel de la cañada de Contreras, distrito federal.","type":"article-journal"},"uris":["http://www.mendeley.com/documents/?uuid=ce3670dd-9511-3eb6-abfa-b965f637cf26"]},{"id":"ITEM-5","itemData":{"DOI":"10.5154/r.rchscfa.2012.11.058","ISSN":"20074018","abstract":"We studied the structure of fir stands (Abies religiosa) in the ejido El Conejo, residing inside the Cofre de Perote National Park, Veracruz. We assessed density, diameter at breast height, height and coverage of adult trees in 17 plots of 625 m2. The regeneration was measured in 17 plots using sub-quadrants of 312. 50 m2. Trees showed a growing structure \"J\"; however, trees are suppressed, even when regeneration is adequate, trees requires clear opening for its development. We found a highly fragmented forest area, and permanently threatened due to the growth of the agricultural frontier and extraction of wood for domestic use. Results show evidence that the national park category does not contribute to forest conservation. © 2013 Hogrefe Publishing.","author":[{"dropping-particle":"","family":"Pineda, M.; Ortega, M.; Sánchez, R.; Ortiz, G.&amp; Vázquez","given":"G.","non-dropping-particle":"","parse-names":false,"suffix":""}],"container-title":"Revista Chapingo, Serie Ciencias Forestales y del Ambiente","id":"ITEM-5","issue":"3","issued":{"date-parts":[["2013"]]},"page":"375-385","publisher":"Universidad Autonoma Chapingo","title":"Estructura poblacional de abies religiosa (Kunth) Schltdl. et Cham., En el ejido el conejo del parque nacional cofre de Perote, Veracruz, México","type":"article-journal","volume":"19"},"uris":["http://www.mendeley.com/documents/?uuid=f4998285-0254-3599-8c4a-1a49385505de"]},{"id":"ITEM-6","itemData":{"author":[{"dropping-particle":"","family":"Rzedowski","given":"J.","non-dropping-particle":"","parse-names":false,"suffix":""}],"edition":"Primera","id":"ITEM-6","issued":{"date-parts":[["2006"]]},"number-of-pages":"525","publisher":"Comisión Nacional para el Conocimiento y Uso de la Biodiversidad","title":"Vegetación de México.","type":"book"},"uris":["http://www.mendeley.com/documents/?uuid=7528e2f9-6246-43da-9332-77f80f99e0d5"]}],"mendeley":{"formattedCitation":"(Castellanos-Acuña et al., 2014; Cavazos, 2000; Hernández, 1985; Nieto, 1995; Pineda, M.; Ortega, M.; Sánchez, R.; Ortiz, G.&amp; Vázquez, 2013; Rzedowski, 2006)","plainTextFormattedCitation":"(Castellanos-Acuña et al., 2014; Cavazos, 2000; Hernández, 1985; Nieto, 1995; Pineda, M.; Ortega, M.; Sánchez, R.; Ortiz, G.&amp; Vázquez, 2013; Rzedowski, 2006)","previouslyFormattedCitation":"(Castellanos-Acuña et al., 2014; Cavazos, 2000; Hernández, 1985; Nieto, 1995; Pineda, M.; Ortega, M.; Sánchez, R.; Ortiz, G.&amp; Vázquez, 2013; Rzedowski, 2006)"},"properties":{"noteIndex":0},"schema":"https://github.com/citation-style-language/schema/raw/master/csl-citation.json"}</w:instrText>
      </w:r>
      <w:r w:rsidR="007C5055">
        <w:rPr>
          <w:rStyle w:val="unnamedstyle2000009char"/>
          <w:color w:val="000000"/>
        </w:rPr>
        <w:fldChar w:fldCharType="separate"/>
      </w:r>
      <w:r w:rsidR="007447BE" w:rsidRPr="007447BE">
        <w:rPr>
          <w:rStyle w:val="unnamedstyle2000009char"/>
          <w:noProof/>
          <w:color w:val="000000"/>
        </w:rPr>
        <w:t>(Castellanos-Acuña et al., 2014; Cavazos, 2000; Hernández, 1985; Nieto, 1995; Pineda, M.; Ortega, M.; Sánchez, R.; Ortiz, G.&amp; Vázquez, 2013; Rzedowski, 2006)</w:t>
      </w:r>
      <w:r w:rsidR="007C5055">
        <w:rPr>
          <w:rStyle w:val="unnamedstyle2000009char"/>
          <w:color w:val="000000"/>
        </w:rPr>
        <w:fldChar w:fldCharType="end"/>
      </w:r>
      <w:r w:rsidR="00380E3A">
        <w:rPr>
          <w:rStyle w:val="unnamedstyle2000009char"/>
          <w:color w:val="000000"/>
        </w:rPr>
        <w:t>.</w:t>
      </w:r>
      <w:r w:rsidR="00E05601" w:rsidRPr="00D96DDD">
        <w:rPr>
          <w:rStyle w:val="unnamedstyle2000009char"/>
          <w:color w:val="000000"/>
        </w:rPr>
        <w:t xml:space="preserve"> </w:t>
      </w:r>
      <w:r w:rsidR="00F92339" w:rsidRPr="00D96DDD">
        <w:rPr>
          <w:rStyle w:val="unnamedstyle2000009char"/>
          <w:color w:val="000000"/>
        </w:rPr>
        <w:t xml:space="preserve">Además, </w:t>
      </w:r>
      <w:r w:rsidR="0040423C" w:rsidRPr="00D96DDD">
        <w:rPr>
          <w:rStyle w:val="unnamedstyle2000009char"/>
          <w:color w:val="000000"/>
        </w:rPr>
        <w:t xml:space="preserve">en el campo </w:t>
      </w:r>
      <w:r w:rsidR="00261B4D" w:rsidRPr="00D96DDD">
        <w:rPr>
          <w:rStyle w:val="unnamedstyle2000009char"/>
          <w:color w:val="000000"/>
        </w:rPr>
        <w:t xml:space="preserve">se observó </w:t>
      </w:r>
      <w:r w:rsidR="0040423C" w:rsidRPr="00D96DDD">
        <w:rPr>
          <w:rStyle w:val="unnamedstyle2000009char"/>
          <w:color w:val="000000"/>
        </w:rPr>
        <w:t>una</w:t>
      </w:r>
      <w:r w:rsidR="00261B4D" w:rsidRPr="00D96DDD">
        <w:rPr>
          <w:rStyle w:val="unnamedstyle2000009char"/>
          <w:color w:val="000000"/>
        </w:rPr>
        <w:t xml:space="preserve"> similitud con las variables </w:t>
      </w:r>
      <w:r w:rsidR="0004227F" w:rsidRPr="00D96DDD">
        <w:rPr>
          <w:rStyle w:val="unnamedstyle2000009char"/>
          <w:color w:val="000000"/>
        </w:rPr>
        <w:t xml:space="preserve">termales </w:t>
      </w:r>
      <w:r w:rsidR="00261B4D" w:rsidRPr="00D96DDD">
        <w:rPr>
          <w:rStyle w:val="unnamedstyle2000009char"/>
          <w:color w:val="000000"/>
        </w:rPr>
        <w:t xml:space="preserve">de </w:t>
      </w:r>
      <w:proofErr w:type="spellStart"/>
      <w:r w:rsidR="00261B4D" w:rsidRPr="00D96DDD">
        <w:rPr>
          <w:rStyle w:val="unnamedstyle2000009char"/>
          <w:color w:val="000000"/>
        </w:rPr>
        <w:t>WorldClim</w:t>
      </w:r>
      <w:proofErr w:type="spellEnd"/>
      <w:r w:rsidR="003E59A6">
        <w:rPr>
          <w:rStyle w:val="unnamedstyle2000009char"/>
          <w:color w:val="000000"/>
        </w:rPr>
        <w:t xml:space="preserve"> </w:t>
      </w:r>
      <w:r w:rsidR="00380E3A">
        <w:rPr>
          <w:rStyle w:val="unnamedstyle2000009char"/>
          <w:color w:val="000000"/>
        </w:rPr>
        <w:fldChar w:fldCharType="begin" w:fldLock="1"/>
      </w:r>
      <w:r w:rsidR="00380E3A">
        <w:rPr>
          <w:rStyle w:val="unnamedstyle2000009char"/>
          <w:color w:val="000000"/>
        </w:rPr>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66612a47-8212-3f84-85b6-0015fb862542"]}],"mendeley":{"formattedCitation":"(Hijmans et al., 2005)","plainTextFormattedCitation":"(Hijmans et al., 2005)","previouslyFormattedCitation":"(Hijmans et al., 2005)"},"properties":{"noteIndex":0},"schema":"https://github.com/citation-style-language/schema/raw/master/csl-citation.json"}</w:instrText>
      </w:r>
      <w:r w:rsidR="00380E3A">
        <w:rPr>
          <w:rStyle w:val="unnamedstyle2000009char"/>
          <w:color w:val="000000"/>
        </w:rPr>
        <w:fldChar w:fldCharType="separate"/>
      </w:r>
      <w:r w:rsidR="00380E3A" w:rsidRPr="00380E3A">
        <w:rPr>
          <w:rStyle w:val="unnamedstyle2000009char"/>
          <w:noProof/>
          <w:color w:val="000000"/>
        </w:rPr>
        <w:t>(Hijmans et al., 2005)</w:t>
      </w:r>
      <w:r w:rsidR="00380E3A">
        <w:rPr>
          <w:rStyle w:val="unnamedstyle2000009char"/>
          <w:color w:val="000000"/>
        </w:rPr>
        <w:fldChar w:fldCharType="end"/>
      </w:r>
      <w:r w:rsidR="00F92339" w:rsidRPr="00D96DDD">
        <w:rPr>
          <w:rStyle w:val="unnamedstyle2000009char"/>
          <w:color w:val="000000"/>
        </w:rPr>
        <w:t>, ya que no se presentó lluvia en las fechas de visita</w:t>
      </w:r>
      <w:r w:rsidR="0004227F" w:rsidRPr="00D96DDD">
        <w:rPr>
          <w:rStyle w:val="unnamedstyle2000009char"/>
          <w:color w:val="000000"/>
        </w:rPr>
        <w:t xml:space="preserve">: </w:t>
      </w:r>
      <w:r w:rsidR="0040423C" w:rsidRPr="00D96DDD">
        <w:rPr>
          <w:rStyle w:val="unnamedstyle2000009char"/>
          <w:color w:val="000000"/>
        </w:rPr>
        <w:t xml:space="preserve">la </w:t>
      </w:r>
      <w:r w:rsidR="0004227F" w:rsidRPr="00D96DDD">
        <w:rPr>
          <w:rStyle w:val="unnamedstyle2000009char"/>
          <w:color w:val="000000"/>
        </w:rPr>
        <w:t>t</w:t>
      </w:r>
      <w:r w:rsidR="00261B4D" w:rsidRPr="00D96DDD">
        <w:rPr>
          <w:rStyle w:val="unnamedstyle2000009char"/>
          <w:color w:val="000000"/>
        </w:rPr>
        <w:t xml:space="preserve">emperatura </w:t>
      </w:r>
      <w:r w:rsidR="0004227F" w:rsidRPr="00D96DDD">
        <w:rPr>
          <w:rStyle w:val="unnamedstyle2000009char"/>
          <w:color w:val="000000"/>
        </w:rPr>
        <w:t>media</w:t>
      </w:r>
      <w:r w:rsidR="00261B4D" w:rsidRPr="00D96DDD">
        <w:rPr>
          <w:rStyle w:val="unnamedstyle2000009char"/>
          <w:color w:val="000000"/>
        </w:rPr>
        <w:t xml:space="preserve"> del </w:t>
      </w:r>
      <w:r w:rsidR="0004227F" w:rsidRPr="00D96DDD">
        <w:rPr>
          <w:rStyle w:val="unnamedstyle2000009char"/>
          <w:color w:val="000000"/>
        </w:rPr>
        <w:t>trimestre</w:t>
      </w:r>
      <w:r w:rsidR="00261B4D" w:rsidRPr="00D96DDD">
        <w:rPr>
          <w:rStyle w:val="unnamedstyle2000009char"/>
          <w:color w:val="000000"/>
        </w:rPr>
        <w:t xml:space="preserve"> más fr</w:t>
      </w:r>
      <w:r w:rsidR="0004227F" w:rsidRPr="00D96DDD">
        <w:rPr>
          <w:rStyle w:val="unnamedstyle2000009char"/>
          <w:color w:val="000000"/>
        </w:rPr>
        <w:t>ío (e</w:t>
      </w:r>
      <w:r w:rsidR="00261B4D" w:rsidRPr="00D96DDD">
        <w:rPr>
          <w:rStyle w:val="unnamedstyle2000009char"/>
          <w:color w:val="000000"/>
        </w:rPr>
        <w:t>nero</w:t>
      </w:r>
      <w:r w:rsidR="0004227F" w:rsidRPr="00D96DDD">
        <w:rPr>
          <w:rStyle w:val="unnamedstyle2000009char"/>
          <w:color w:val="000000"/>
        </w:rPr>
        <w:t>-marzo</w:t>
      </w:r>
      <w:r w:rsidR="00261B4D" w:rsidRPr="00D96DDD">
        <w:rPr>
          <w:rStyle w:val="unnamedstyle2000009char"/>
          <w:color w:val="000000"/>
        </w:rPr>
        <w:t xml:space="preserve">) en </w:t>
      </w:r>
      <w:proofErr w:type="spellStart"/>
      <w:r w:rsidR="00261B4D" w:rsidRPr="00D96DDD">
        <w:rPr>
          <w:rStyle w:val="unnamedstyle2000009char"/>
          <w:color w:val="000000"/>
        </w:rPr>
        <w:t>Miquihuana</w:t>
      </w:r>
      <w:proofErr w:type="spellEnd"/>
      <w:r w:rsidR="00261B4D" w:rsidRPr="00D96DDD">
        <w:rPr>
          <w:rStyle w:val="unnamedstyle2000009char"/>
          <w:color w:val="000000"/>
        </w:rPr>
        <w:t xml:space="preserve"> </w:t>
      </w:r>
      <w:r w:rsidR="00261B4D" w:rsidRPr="00D96DDD">
        <w:rPr>
          <w:rStyle w:val="unnamedstyle2000009char"/>
          <w:color w:val="000000"/>
        </w:rPr>
        <w:lastRenderedPageBreak/>
        <w:t>(</w:t>
      </w:r>
      <w:r w:rsidR="0004227F" w:rsidRPr="00D96DDD">
        <w:rPr>
          <w:rStyle w:val="unnamedstyle2000009char"/>
          <w:color w:val="000000"/>
        </w:rPr>
        <w:t>8.6</w:t>
      </w:r>
      <w:r w:rsidR="00261B4D" w:rsidRPr="00D96DDD">
        <w:rPr>
          <w:rStyle w:val="unnamedstyle2000009char"/>
          <w:color w:val="000000"/>
        </w:rPr>
        <w:t xml:space="preserve">°C en </w:t>
      </w:r>
      <w:proofErr w:type="spellStart"/>
      <w:r w:rsidR="00CE7D76" w:rsidRPr="005500EB">
        <w:t>WordlClim</w:t>
      </w:r>
      <w:proofErr w:type="spellEnd"/>
      <w:r w:rsidR="00CE7D76" w:rsidRPr="005500EB">
        <w:t xml:space="preserve"> </w:t>
      </w:r>
      <w:r w:rsidR="00261B4D" w:rsidRPr="00D96DDD">
        <w:rPr>
          <w:rStyle w:val="unnamedstyle2000009char"/>
          <w:color w:val="000000"/>
        </w:rPr>
        <w:t>y 12.2°C en campo)</w:t>
      </w:r>
      <w:r w:rsidR="0004227F" w:rsidRPr="00D96DDD">
        <w:rPr>
          <w:rStyle w:val="unnamedstyle2000009char"/>
          <w:color w:val="000000"/>
        </w:rPr>
        <w:t xml:space="preserve"> y e</w:t>
      </w:r>
      <w:r w:rsidR="00261B4D" w:rsidRPr="00D96DDD">
        <w:rPr>
          <w:rStyle w:val="unnamedstyle2000009char"/>
          <w:color w:val="000000"/>
        </w:rPr>
        <w:t xml:space="preserve">n San Carlos, </w:t>
      </w:r>
      <w:r w:rsidR="0004227F" w:rsidRPr="00D96DDD">
        <w:rPr>
          <w:rStyle w:val="unnamedstyle2000009char"/>
          <w:color w:val="000000"/>
        </w:rPr>
        <w:t>la</w:t>
      </w:r>
      <w:r w:rsidR="00261B4D" w:rsidRPr="00D96DDD">
        <w:rPr>
          <w:rStyle w:val="unnamedstyle2000009char"/>
          <w:color w:val="000000"/>
        </w:rPr>
        <w:t xml:space="preserve"> media del trimestre más seco (febrero-abril</w:t>
      </w:r>
      <w:r w:rsidR="0004227F" w:rsidRPr="00D96DDD">
        <w:rPr>
          <w:rStyle w:val="unnamedstyle2000009char"/>
          <w:color w:val="000000"/>
        </w:rPr>
        <w:t xml:space="preserve">), de 14.8° en </w:t>
      </w:r>
      <w:proofErr w:type="spellStart"/>
      <w:r w:rsidR="0004227F" w:rsidRPr="00D96DDD">
        <w:rPr>
          <w:rStyle w:val="unnamedstyle2000009char"/>
          <w:color w:val="000000"/>
        </w:rPr>
        <w:t>WorldClim</w:t>
      </w:r>
      <w:proofErr w:type="spellEnd"/>
      <w:r w:rsidR="00380E3A">
        <w:t xml:space="preserve"> </w:t>
      </w:r>
      <w:r w:rsidR="00380E3A">
        <w:fldChar w:fldCharType="begin" w:fldLock="1"/>
      </w:r>
      <w:r w:rsidR="00380E3A">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66612a47-8212-3f84-85b6-0015fb862542"]}],"mendeley":{"formattedCitation":"(Hijmans et al., 2005)","plainTextFormattedCitation":"(Hijmans et al., 2005)","previouslyFormattedCitation":"(Hijmans et al., 2005)"},"properties":{"noteIndex":0},"schema":"https://github.com/citation-style-language/schema/raw/master/csl-citation.json"}</w:instrText>
      </w:r>
      <w:r w:rsidR="00380E3A">
        <w:fldChar w:fldCharType="separate"/>
      </w:r>
      <w:r w:rsidR="00380E3A" w:rsidRPr="00380E3A">
        <w:rPr>
          <w:noProof/>
        </w:rPr>
        <w:t>(Hijmans et al., 2005)</w:t>
      </w:r>
      <w:r w:rsidR="00380E3A">
        <w:fldChar w:fldCharType="end"/>
      </w:r>
      <w:r w:rsidR="00380E3A">
        <w:t xml:space="preserve"> </w:t>
      </w:r>
      <w:r w:rsidR="0004227F" w:rsidRPr="00D96DDD">
        <w:rPr>
          <w:rStyle w:val="unnamedstyle2000009char"/>
          <w:color w:val="000000"/>
        </w:rPr>
        <w:t xml:space="preserve"> y 17.2° en campo.</w:t>
      </w:r>
    </w:p>
    <w:p w14:paraId="506B0EB7" w14:textId="01F1BF1E" w:rsidR="001E257C" w:rsidRDefault="00B55CA3" w:rsidP="00543817">
      <w:pPr>
        <w:pStyle w:val="font8"/>
        <w:spacing w:before="0" w:beforeAutospacing="0" w:after="0" w:afterAutospacing="0" w:line="360" w:lineRule="auto"/>
        <w:jc w:val="both"/>
        <w:textAlignment w:val="baseline"/>
        <w:rPr>
          <w:rStyle w:val="unnamedstyle2000009char"/>
        </w:rPr>
      </w:pPr>
      <w:r>
        <w:rPr>
          <w:rStyle w:val="unnamedstyle2000009char"/>
        </w:rPr>
        <w:t>D</w:t>
      </w:r>
      <w:r w:rsidR="007C7A59" w:rsidRPr="00D96DDD">
        <w:rPr>
          <w:rStyle w:val="unnamedstyle2000009char"/>
        </w:rPr>
        <w:t>e</w:t>
      </w:r>
      <w:r w:rsidR="00543817" w:rsidRPr="00D96DDD">
        <w:rPr>
          <w:rStyle w:val="unnamedstyle2000009char"/>
        </w:rPr>
        <w:t xml:space="preserve"> acuerdo con las personas entrevistadas</w:t>
      </w:r>
      <w:r w:rsidR="00CC508A">
        <w:rPr>
          <w:rStyle w:val="unnamedstyle2000009char"/>
        </w:rPr>
        <w:t>,</w:t>
      </w:r>
      <w:r>
        <w:rPr>
          <w:rStyle w:val="unnamedstyle2000009char"/>
        </w:rPr>
        <w:t xml:space="preserve"> </w:t>
      </w:r>
      <w:r w:rsidR="00543817" w:rsidRPr="00D96DDD">
        <w:rPr>
          <w:rStyle w:val="unnamedstyle2000009char"/>
        </w:rPr>
        <w:t xml:space="preserve">en las montañas de Miquihuana no </w:t>
      </w:r>
      <w:r w:rsidR="0047705C" w:rsidRPr="00D96DDD">
        <w:rPr>
          <w:rStyle w:val="unnamedstyle2000009char"/>
        </w:rPr>
        <w:t>todos los años</w:t>
      </w:r>
      <w:r w:rsidR="00543817" w:rsidRPr="00D96DDD">
        <w:rPr>
          <w:rStyle w:val="unnamedstyle2000009char"/>
        </w:rPr>
        <w:t xml:space="preserve"> se presentan condiciones de alta pluviosidad o caída de nieve invernal (</w:t>
      </w:r>
      <w:r w:rsidR="00477EEA" w:rsidRPr="00D96DDD">
        <w:rPr>
          <w:rStyle w:val="unnamedstyle2000009char"/>
        </w:rPr>
        <w:t>esta última</w:t>
      </w:r>
      <w:r w:rsidR="007D3C4B" w:rsidRPr="00D96DDD">
        <w:rPr>
          <w:rStyle w:val="unnamedstyle2000009char"/>
        </w:rPr>
        <w:t xml:space="preserve"> sólo</w:t>
      </w:r>
      <w:r w:rsidR="00543817" w:rsidRPr="00D96DDD">
        <w:rPr>
          <w:rStyle w:val="unnamedstyle2000009char"/>
        </w:rPr>
        <w:t xml:space="preserve"> esporádicamente</w:t>
      </w:r>
      <w:r w:rsidR="007D3C4B" w:rsidRPr="00D96DDD">
        <w:rPr>
          <w:rStyle w:val="unnamedstyle2000009char"/>
        </w:rPr>
        <w:t>,</w:t>
      </w:r>
      <w:r w:rsidR="00543817" w:rsidRPr="00D96DDD">
        <w:rPr>
          <w:rStyle w:val="unnamedstyle2000009char"/>
        </w:rPr>
        <w:t xml:space="preserve"> </w:t>
      </w:r>
      <w:r w:rsidR="007D3C4B" w:rsidRPr="00D96DDD">
        <w:rPr>
          <w:rStyle w:val="unnamedstyle2000009char"/>
        </w:rPr>
        <w:t xml:space="preserve">durante </w:t>
      </w:r>
      <w:r w:rsidR="00543817" w:rsidRPr="00D96DDD">
        <w:rPr>
          <w:rStyle w:val="unnamedstyle2000009char"/>
        </w:rPr>
        <w:t>enero</w:t>
      </w:r>
      <w:r w:rsidR="007D3C4B" w:rsidRPr="00D96DDD">
        <w:rPr>
          <w:rStyle w:val="unnamedstyle2000009char"/>
        </w:rPr>
        <w:t xml:space="preserve"> o </w:t>
      </w:r>
      <w:r w:rsidR="00543817" w:rsidRPr="00D96DDD">
        <w:rPr>
          <w:rStyle w:val="unnamedstyle2000009char"/>
        </w:rPr>
        <w:t>febrero), que han sido indicadas para estos bosques por otros autores</w:t>
      </w:r>
      <w:r w:rsidR="00380E3A">
        <w:rPr>
          <w:rStyle w:val="unnamedstyle2000009char"/>
        </w:rPr>
        <w:t xml:space="preserve"> </w:t>
      </w:r>
      <w:r w:rsidR="00380E3A">
        <w:rPr>
          <w:rStyle w:val="unnamedstyle2000009char"/>
        </w:rPr>
        <w:fldChar w:fldCharType="begin" w:fldLock="1"/>
      </w:r>
      <w:r w:rsidR="001C4782">
        <w:rPr>
          <w:rStyle w:val="unnamedstyle2000009char"/>
        </w:rPr>
        <w:instrText>ADDIN CSL_CITATION {"citationItems":[{"id":"ITEM-1","itemData":{"DOI":"10.5154/r.rchscfa.2013.11.041","ISSN":"20074018","abstract":"The aim of this study was to determine whether there is a morphological differentiation (as an indicator of genetic variation) among populations of Abies religiosa, in order to delineate an altitudinal zoning to decide seed movement in reforestation programs. Branches and cones of 11 individuals of 15 A. religiosa populations on San Andres Mountain, Municipality of Hidalgo, Michoacan (near the Monarch Butterfly Biosphere Reserve), along an altitudinal transect (2,850-3,550 m, a population every 50 m of altitudinal difference) were collected and analyzed for morphological traits. The results indicate a significant morphological differentiation among populations along the altitudinal gradient: low-altitude populations have shorter needles and longer cones than high-altitude populations. It is suggested to delineate three provisional altitudinal zones with the following limits: 2,800 to 3,050 m, 3,050-3,300 m and 3,300-3,550 m. Ignoring climate change, it is suggested to reforest each altitudinal zone using seedlings originated from the same seed zone. Considering climate change, it is suggested to conduct an altitudinal assisted migration, by planting sites in the zone immediately above the zone from where seed were collected.","author":[{"dropping-particle":"","family":"Castellanos-Acuña","given":"Dante","non-dropping-particle":"","parse-names":false,"suffix":""},{"dropping-particle":"","family":"Lindig-Cisneros","given":"Roberto A.","non-dropping-particle":"","parse-names":false,"suffix":""},{"dropping-particle":"","family":"Silva-Farias","given":"Miguel A.","non-dropping-particle":"","parse-names":false,"suffix":""},{"dropping-particle":"","family":"Sáenz-Romero","given":"Cuauhtémoc","non-dropping-particle":"","parse-names":false,"suffix":""}],"container-title":"Revista Chapingo, Serie Ciencias Forestales y del Ambiente","id":"ITEM-1","issue":"2","issued":{"date-parts":[["2014","5","1"]]},"page":"215-225","publisher":"Universidad Autonoma Chapingo","title":"Zonificación altitudinal provisional de Abies religiosa en un área cercana a la Reserva de la Biósfera de la Mariposa Monarca, Michoacán","type":"article-journal","volume":"20"},"uris":["http://www.mendeley.com/documents/?uuid=86da249c-13ec-3252-b0e2-396d8e0dc53b"]},{"id":"ITEM-2","itemData":{"author":[{"dropping-particle":"","family":"Hernández","given":"M.A.","non-dropping-particle":"","parse-names":false,"suffix":""}],"container-title":"Investigaciones Geográficas","id":"ITEM-2","issued":{"date-parts":[["1985"]]},"page":"75-118","title":"Distribución y utilidad de los Abies en México.","type":"article-magazine","volume":"15"},"uris":["http://www.mendeley.com/documents/?uuid=6f8a1fc2-30c8-4871-87bc-d5388bdd4cb6"]},{"id":"ITEM-3","itemData":{"author":[{"dropping-particle":"","family":"Nieto","given":"P.C.","non-dropping-particle":"","parse-names":false,"suffix":""}],"id":"ITEM-3","issued":{"date-parts":[["1995"]]},"title":"Estudio sinecologico del bosque de Oyamel de la cañada de Contreras, distrito federal.","type":"article-journal"},"uris":["http://www.mendeley.com/documents/?uuid=ce3670dd-9511-3eb6-abfa-b965f637cf26"]},{"id":"ITEM-4","itemData":{"DOI":"10.5154/r.rchscfa.2012.11.058","ISSN":"20074018","abstract":"We studied the structure of fir stands (Abies religiosa) in the ejido El Conejo, residing inside the Cofre de Perote National Park, Veracruz. We assessed density, diameter at breast height, height and coverage of adult trees in 17 plots of 625 m2. The regeneration was measured in 17 plots using sub-quadrants of 312. 50 m2. Trees showed a growing structure \"J\"; however, trees are suppressed, even when regeneration is adequate, trees requires clear opening for its development. We found a highly fragmented forest area, and permanently threatened due to the growth of the agricultural frontier and extraction of wood for domestic use. Results show evidence that the national park category does not contribute to forest conservation. © 2013 Hogrefe Publishing.","author":[{"dropping-particle":"","family":"Pineda, M.; Ortega, M.; Sánchez, R.; Ortiz, G.&amp; Vázquez","given":"G.","non-dropping-particle":"","parse-names":false,"suffix":""}],"container-title":"Revista Chapingo, Serie Ciencias Forestales y del Ambiente","id":"ITEM-4","issue":"3","issued":{"date-parts":[["2013"]]},"page":"375-385","publisher":"Universidad Autonoma Chapingo","title":"Estructura poblacional de abies religiosa (Kunth) Schltdl. et Cham., En el ejido el conejo del parque nacional cofre de Perote, Veracruz, México","type":"article-journal","volume":"19"},"uris":["http://www.mendeley.com/documents/?uuid=f4998285-0254-3599-8c4a-1a49385505de"]},{"id":"ITEM-5","itemData":{"author":[{"dropping-particle":"","family":"Rzedowski","given":"J.","non-dropping-particle":"","parse-names":false,"suffix":""}],"edition":"Primera","id":"ITEM-5","issued":{"date-parts":[["2006"]]},"number-of-pages":"525","publisher":"Comisión Nacional para el Conocimiento y Uso de la Biodiversidad","title":"Vegetación de México.","type":"book"},"uris":["http://www.mendeley.com/documents/?uuid=7528e2f9-6246-43da-9332-77f80f99e0d5"]}],"mendeley":{"formattedCitation":"(Castellanos-Acuña et al., 2014; Hernández, 1985; Nieto, 1995; Pineda, M.; Ortega, M.; Sánchez, R.; Ortiz, G.&amp; Vázquez, 2013; Rzedowski, 2006)","plainTextFormattedCitation":"(Castellanos-Acuña et al., 2014; Hernández, 1985; Nieto, 1995; Pineda, M.; Ortega, M.; Sánchez, R.; Ortiz, G.&amp; Vázquez, 2013; Rzedowski, 2006)","previouslyFormattedCitation":"(Castellanos-Acuña et al., 2014; Hernández, 1985; Nieto, 1995; Pineda, M.; Ortega, M.; Sánchez, R.; Ortiz, G.&amp; Vázquez, 2013; Rzedowski, 2006)"},"properties":{"noteIndex":0},"schema":"https://github.com/citation-style-language/schema/raw/master/csl-citation.json"}</w:instrText>
      </w:r>
      <w:r w:rsidR="00380E3A">
        <w:rPr>
          <w:rStyle w:val="unnamedstyle2000009char"/>
        </w:rPr>
        <w:fldChar w:fldCharType="separate"/>
      </w:r>
      <w:r w:rsidR="007447BE" w:rsidRPr="007447BE">
        <w:rPr>
          <w:rStyle w:val="unnamedstyle2000009char"/>
          <w:noProof/>
        </w:rPr>
        <w:t>(Castellanos-Acuña et al., 2014; Hernández, 1985; Nieto, 1995; Pineda, M.; Ortega, M.; Sánchez, R.; Ortiz, G.&amp; Vázquez, 2013; Rzedowski, 2006)</w:t>
      </w:r>
      <w:r w:rsidR="00380E3A">
        <w:rPr>
          <w:rStyle w:val="unnamedstyle2000009char"/>
        </w:rPr>
        <w:fldChar w:fldCharType="end"/>
      </w:r>
      <w:r w:rsidR="00380E3A">
        <w:rPr>
          <w:rStyle w:val="unnamedstyle2000009char"/>
        </w:rPr>
        <w:t xml:space="preserve">. </w:t>
      </w:r>
      <w:r w:rsidR="00543817" w:rsidRPr="00D96DDD">
        <w:rPr>
          <w:rStyle w:val="unnamedstyle2000009char"/>
        </w:rPr>
        <w:t>Esta diferencia entre las condiciones observadas</w:t>
      </w:r>
      <w:r w:rsidR="002C531B">
        <w:rPr>
          <w:rStyle w:val="unnamedstyle2000009char"/>
        </w:rPr>
        <w:t xml:space="preserve"> por pobladores locales</w:t>
      </w:r>
      <w:r w:rsidR="00543817" w:rsidRPr="00D96DDD">
        <w:rPr>
          <w:rStyle w:val="unnamedstyle2000009char"/>
        </w:rPr>
        <w:t xml:space="preserve"> y las </w:t>
      </w:r>
      <w:r w:rsidR="00F94695" w:rsidRPr="00D96DDD">
        <w:rPr>
          <w:rStyle w:val="unnamedstyle2000009char"/>
        </w:rPr>
        <w:t>informadas</w:t>
      </w:r>
      <w:r w:rsidR="002C531B">
        <w:rPr>
          <w:rStyle w:val="unnamedstyle2000009char"/>
        </w:rPr>
        <w:t xml:space="preserve"> por los autores mencionados</w:t>
      </w:r>
      <w:r w:rsidR="00543817" w:rsidRPr="00D96DDD">
        <w:rPr>
          <w:rStyle w:val="unnamedstyle2000009char"/>
        </w:rPr>
        <w:t xml:space="preserve"> indican la posibilidad de que el bosque relict</w:t>
      </w:r>
      <w:r w:rsidR="0040423C" w:rsidRPr="00D96DDD">
        <w:rPr>
          <w:rStyle w:val="unnamedstyle2000009char"/>
        </w:rPr>
        <w:t xml:space="preserve">o de </w:t>
      </w:r>
      <w:proofErr w:type="spellStart"/>
      <w:r w:rsidR="0040423C" w:rsidRPr="00D96DDD">
        <w:rPr>
          <w:rStyle w:val="unnamedstyle2000009char"/>
          <w:i/>
        </w:rPr>
        <w:t>Abies</w:t>
      </w:r>
      <w:proofErr w:type="spellEnd"/>
      <w:r w:rsidR="002C531B">
        <w:rPr>
          <w:rStyle w:val="unnamedstyle2000009char"/>
        </w:rPr>
        <w:t xml:space="preserve">, aún sin nevadas invernales o precipitación recurrentes, </w:t>
      </w:r>
      <w:r w:rsidR="005500EB" w:rsidRPr="005500EB">
        <w:rPr>
          <w:rStyle w:val="unnamedstyle2000009char"/>
        </w:rPr>
        <w:t>subsiste</w:t>
      </w:r>
      <w:r w:rsidR="00543817" w:rsidRPr="00D96DDD">
        <w:rPr>
          <w:rStyle w:val="unnamedstyle2000009char"/>
        </w:rPr>
        <w:t xml:space="preserve"> en Tamaulipas debido </w:t>
      </w:r>
      <w:r w:rsidR="002C531B">
        <w:rPr>
          <w:rStyle w:val="unnamedstyle2000009char"/>
        </w:rPr>
        <w:t>las</w:t>
      </w:r>
      <w:r w:rsidR="00543817" w:rsidRPr="00D96DDD">
        <w:rPr>
          <w:rStyle w:val="unnamedstyle2000009char"/>
        </w:rPr>
        <w:t xml:space="preserve"> temperatura</w:t>
      </w:r>
      <w:r w:rsidR="002C531B">
        <w:rPr>
          <w:rStyle w:val="unnamedstyle2000009char"/>
        </w:rPr>
        <w:t>s templadas y al mantenimiento de humedad por la</w:t>
      </w:r>
      <w:r w:rsidR="00543817" w:rsidRPr="00D96DDD">
        <w:rPr>
          <w:rStyle w:val="unnamedstyle2000009char"/>
        </w:rPr>
        <w:t xml:space="preserve"> </w:t>
      </w:r>
      <w:r w:rsidR="002C531B" w:rsidRPr="00D96DDD">
        <w:rPr>
          <w:rStyle w:val="unnamedstyle2000009char"/>
        </w:rPr>
        <w:t>presencia importante de nubes</w:t>
      </w:r>
      <w:r w:rsidR="001E257C">
        <w:rPr>
          <w:rStyle w:val="unnamedstyle2000009char"/>
        </w:rPr>
        <w:t>,</w:t>
      </w:r>
      <w:r w:rsidR="005500EB">
        <w:rPr>
          <w:rStyle w:val="unnamedstyle2000009char"/>
        </w:rPr>
        <w:t xml:space="preserve"> coincidiendo con</w:t>
      </w:r>
      <w:r w:rsidR="005500EB">
        <w:rPr>
          <w:rStyle w:val="unnamedstyle2000009char"/>
          <w:color w:val="000000"/>
        </w:rPr>
        <w:t xml:space="preserve"> </w:t>
      </w:r>
      <w:r w:rsidR="005500EB" w:rsidRPr="005500EB">
        <w:rPr>
          <w:rStyle w:val="unnamedstyle2000009char"/>
          <w:color w:val="000000"/>
        </w:rPr>
        <w:t>Guerrero et al.</w:t>
      </w:r>
      <w:r w:rsidR="005500EB">
        <w:rPr>
          <w:rStyle w:val="unnamedstyle2000009char"/>
          <w:color w:val="000000"/>
        </w:rPr>
        <w:t xml:space="preserve"> (2019), y</w:t>
      </w:r>
      <w:r w:rsidR="002C531B" w:rsidRPr="00D96DDD">
        <w:rPr>
          <w:rStyle w:val="unnamedstyle2000009char"/>
        </w:rPr>
        <w:t xml:space="preserve"> </w:t>
      </w:r>
      <w:r w:rsidR="00543817" w:rsidRPr="00D96DDD">
        <w:rPr>
          <w:rStyle w:val="unnamedstyle2000009char"/>
        </w:rPr>
        <w:t>que se presentan en altitudes mayores a 3000 m</w:t>
      </w:r>
      <w:r w:rsidR="00D832C7">
        <w:rPr>
          <w:rStyle w:val="unnamedstyle2000009char"/>
        </w:rPr>
        <w:t>.</w:t>
      </w:r>
      <w:r w:rsidR="00543817" w:rsidRPr="00D96DDD">
        <w:rPr>
          <w:rStyle w:val="unnamedstyle2000009char"/>
        </w:rPr>
        <w:t>s</w:t>
      </w:r>
      <w:r w:rsidR="00D832C7">
        <w:rPr>
          <w:rStyle w:val="unnamedstyle2000009char"/>
        </w:rPr>
        <w:t>.</w:t>
      </w:r>
      <w:r w:rsidR="00543817" w:rsidRPr="00D96DDD">
        <w:rPr>
          <w:rStyle w:val="unnamedstyle2000009char"/>
        </w:rPr>
        <w:t>n</w:t>
      </w:r>
      <w:r w:rsidR="00D832C7">
        <w:rPr>
          <w:rStyle w:val="unnamedstyle2000009char"/>
        </w:rPr>
        <w:t>.</w:t>
      </w:r>
      <w:r w:rsidR="00543817" w:rsidRPr="00D96DDD">
        <w:rPr>
          <w:rStyle w:val="unnamedstyle2000009char"/>
        </w:rPr>
        <w:t xml:space="preserve">m. </w:t>
      </w:r>
    </w:p>
    <w:p w14:paraId="36206A1B" w14:textId="4192941D" w:rsidR="00543817" w:rsidRPr="005500EB" w:rsidRDefault="0008269B" w:rsidP="005500EB">
      <w:pPr>
        <w:pStyle w:val="font8"/>
        <w:spacing w:before="0" w:after="0" w:line="360" w:lineRule="auto"/>
        <w:jc w:val="both"/>
        <w:textAlignment w:val="baseline"/>
        <w:rPr>
          <w:rStyle w:val="unnamedstyle2000009char"/>
          <w:color w:val="000000"/>
        </w:rPr>
      </w:pPr>
      <w:r w:rsidRPr="00D96DDD">
        <w:rPr>
          <w:rStyle w:val="unnamedstyle2000009char"/>
        </w:rPr>
        <w:t>E</w:t>
      </w:r>
      <w:r w:rsidR="00543817" w:rsidRPr="00D96DDD">
        <w:rPr>
          <w:rStyle w:val="unnamedstyle2000009char"/>
        </w:rPr>
        <w:t xml:space="preserve">n </w:t>
      </w:r>
      <w:r w:rsidR="001E257C">
        <w:rPr>
          <w:rStyle w:val="unnamedstyle2000009char"/>
        </w:rPr>
        <w:t xml:space="preserve">San Carlos, </w:t>
      </w:r>
      <w:r w:rsidR="00BD3122">
        <w:rPr>
          <w:rStyle w:val="unnamedstyle2000009char"/>
        </w:rPr>
        <w:t xml:space="preserve">un grado de latitud más al norte que Miquihuana y </w:t>
      </w:r>
      <w:r w:rsidR="001E257C">
        <w:rPr>
          <w:rStyle w:val="unnamedstyle2000009char"/>
        </w:rPr>
        <w:t xml:space="preserve">dos mil m.s.n.m. más bajo, </w:t>
      </w:r>
      <w:r w:rsidR="00BD3122">
        <w:rPr>
          <w:rStyle w:val="unnamedstyle2000009char"/>
        </w:rPr>
        <w:t xml:space="preserve">el relicto de bosque de </w:t>
      </w:r>
      <w:proofErr w:type="spellStart"/>
      <w:r w:rsidR="00BD3122" w:rsidRPr="00BD3122">
        <w:rPr>
          <w:rStyle w:val="unnamedstyle2000009char"/>
          <w:i/>
        </w:rPr>
        <w:t>Abies</w:t>
      </w:r>
      <w:proofErr w:type="spellEnd"/>
      <w:r w:rsidR="00543817" w:rsidRPr="00D96DDD">
        <w:rPr>
          <w:rStyle w:val="unnamedstyle2000009char"/>
        </w:rPr>
        <w:t xml:space="preserve"> depende </w:t>
      </w:r>
      <w:r w:rsidR="00BD3122">
        <w:rPr>
          <w:rStyle w:val="unnamedstyle2000009char"/>
        </w:rPr>
        <w:t>además</w:t>
      </w:r>
      <w:r w:rsidR="00543817" w:rsidRPr="00D96DDD">
        <w:rPr>
          <w:rStyle w:val="unnamedstyle2000009char"/>
        </w:rPr>
        <w:t xml:space="preserve"> de otros fa</w:t>
      </w:r>
      <w:r w:rsidR="0004042D" w:rsidRPr="00D96DDD">
        <w:rPr>
          <w:rStyle w:val="unnamedstyle2000009char"/>
        </w:rPr>
        <w:t xml:space="preserve">ctores que conservan la humedad </w:t>
      </w:r>
      <w:r w:rsidR="00380E3A">
        <w:rPr>
          <w:rStyle w:val="unnamedstyle2000009char"/>
        </w:rPr>
        <w:fldChar w:fldCharType="begin" w:fldLock="1"/>
      </w:r>
      <w:r w:rsidR="00380E3A">
        <w:rPr>
          <w:rStyle w:val="unnamedstyle2000009char"/>
        </w:rPr>
        <w:instrText>ADDIN CSL_CITATION {"citationItems":[{"id":"ITEM-1","itemData":{"author":[{"dropping-particle":"","family":"Valdez, V.; Foroughbakhch, R; Alanís","given":"G.","non-dropping-particle":"","parse-names":false,"suffix":""}],"container-title":"Ciencia UANL","id":"ITEM-1","issue":"3","issued":{"date-parts":[["2003"]]},"page":"360-365","title":"Distribución relictual del bosque mesófilo de montaña en el Noreste de México","type":"article-journal","volume":"6"},"uris":["http://www.mendeley.com/documents/?uuid=fdd46a7e-9e56-4663-a3f0-f97ea87f78d0"]}],"mendeley":{"formattedCitation":"(Valdez, V.; Foroughbakhch, R; Alanís, 2003)","plainTextFormattedCitation":"(Valdez, V.; Foroughbakhch, R; Alanís, 2003)","previouslyFormattedCitation":"(Valdez, V.; Foroughbakhch, R; Alanís, 2003)"},"properties":{"noteIndex":0},"schema":"https://github.com/citation-style-language/schema/raw/master/csl-citation.json"}</w:instrText>
      </w:r>
      <w:r w:rsidR="00380E3A">
        <w:rPr>
          <w:rStyle w:val="unnamedstyle2000009char"/>
        </w:rPr>
        <w:fldChar w:fldCharType="separate"/>
      </w:r>
      <w:r w:rsidR="00380E3A" w:rsidRPr="00380E3A">
        <w:rPr>
          <w:rStyle w:val="unnamedstyle2000009char"/>
          <w:noProof/>
        </w:rPr>
        <w:t>(Valdez, V.; Foroughbakhch, R; Alanís, 2003)</w:t>
      </w:r>
      <w:r w:rsidR="00380E3A">
        <w:rPr>
          <w:rStyle w:val="unnamedstyle2000009char"/>
        </w:rPr>
        <w:fldChar w:fldCharType="end"/>
      </w:r>
      <w:r w:rsidR="00543817" w:rsidRPr="00D96DDD">
        <w:rPr>
          <w:rStyle w:val="unnamedstyle2000009char"/>
        </w:rPr>
        <w:t xml:space="preserve"> </w:t>
      </w:r>
      <w:r w:rsidR="00D62975" w:rsidRPr="00D96DDD">
        <w:rPr>
          <w:rStyle w:val="unnamedstyle2000009char"/>
        </w:rPr>
        <w:t xml:space="preserve">a pesar de las temperaturas </w:t>
      </w:r>
      <w:r w:rsidR="0040423C" w:rsidRPr="00D96DDD">
        <w:rPr>
          <w:rStyle w:val="unnamedstyle2000009char"/>
        </w:rPr>
        <w:t>de verano</w:t>
      </w:r>
      <w:r w:rsidR="00D62975" w:rsidRPr="00D96DDD">
        <w:rPr>
          <w:rStyle w:val="unnamedstyle2000009char"/>
        </w:rPr>
        <w:t xml:space="preserve"> </w:t>
      </w:r>
      <w:r w:rsidR="00D62975" w:rsidRPr="00CA534E">
        <w:rPr>
          <w:rStyle w:val="unnamedstyle2000009char"/>
        </w:rPr>
        <w:t>y la prácticamente nula presencia de nevadas</w:t>
      </w:r>
      <w:r w:rsidR="00CA534E" w:rsidRPr="00CA534E">
        <w:rPr>
          <w:rStyle w:val="unnamedstyle2000009char"/>
        </w:rPr>
        <w:t xml:space="preserve"> </w:t>
      </w:r>
      <w:r w:rsidR="00380E3A">
        <w:rPr>
          <w:rStyle w:val="unnamedstyle2000009char"/>
        </w:rPr>
        <w:fldChar w:fldCharType="begin" w:fldLock="1"/>
      </w:r>
      <w:r w:rsidR="00380E3A">
        <w:rPr>
          <w:rStyle w:val="unnamedstyle2000009char"/>
        </w:rPr>
        <w:instrText>ADDIN CSL_CITATION {"citationItems":[{"id":"ITEM-1","itemData":{"author":[{"dropping-particle":"","family":"Gobierno del Estado de Tamaulipas","given":"","non-dropping-particle":"","parse-names":false,"suffix":""}],"id":"ITEM-1","issued":{"date-parts":[["2011"]]},"number-of-pages":"236","publisher-place":"Tamaulipas","title":"Atlas de Riesgo de los Municipios de Mainero, San Carlos, San Nicolás y Villagrán del Estado de Tamaulipas","type":"book"},"uris":["http://www.mendeley.com/documents/?uuid=aa40dddd-862e-4c72-9072-b3e818a279e6"]}],"mendeley":{"formattedCitation":"(Gobierno del Estado de Tamaulipas, 2011)","plainTextFormattedCitation":"(Gobierno del Estado de Tamaulipas, 2011)","previouslyFormattedCitation":"(Gobierno del Estado de Tamaulipas, 2011)"},"properties":{"noteIndex":0},"schema":"https://github.com/citation-style-language/schema/raw/master/csl-citation.json"}</w:instrText>
      </w:r>
      <w:r w:rsidR="00380E3A">
        <w:rPr>
          <w:rStyle w:val="unnamedstyle2000009char"/>
        </w:rPr>
        <w:fldChar w:fldCharType="separate"/>
      </w:r>
      <w:r w:rsidR="00380E3A" w:rsidRPr="00380E3A">
        <w:rPr>
          <w:rStyle w:val="unnamedstyle2000009char"/>
          <w:noProof/>
        </w:rPr>
        <w:t>(Gobierno del Estado de Tamaulipas, 2011)</w:t>
      </w:r>
      <w:r w:rsidR="00380E3A">
        <w:rPr>
          <w:rStyle w:val="unnamedstyle2000009char"/>
        </w:rPr>
        <w:fldChar w:fldCharType="end"/>
      </w:r>
      <w:r w:rsidR="00007A17" w:rsidRPr="002F6742">
        <w:rPr>
          <w:rStyle w:val="unnamedstyle2000009char"/>
        </w:rPr>
        <w:t xml:space="preserve">, que </w:t>
      </w:r>
      <w:r w:rsidR="002F6742" w:rsidRPr="002F6742">
        <w:rPr>
          <w:rStyle w:val="unnamedstyle2000009char"/>
        </w:rPr>
        <w:t>los habitantes de San Carlos indican sólo haberlas</w:t>
      </w:r>
      <w:r w:rsidR="00007A17" w:rsidRPr="002F6742">
        <w:rPr>
          <w:rStyle w:val="unnamedstyle2000009char"/>
        </w:rPr>
        <w:t xml:space="preserve"> observado </w:t>
      </w:r>
      <w:r w:rsidR="002F6742" w:rsidRPr="002F6742">
        <w:rPr>
          <w:rStyle w:val="unnamedstyle2000009char"/>
        </w:rPr>
        <w:t>aproximadamente cada diez años entre 1958 y 1980,  cada cinco entre hasta 1995 y de ahí hasta el año 2016</w:t>
      </w:r>
      <w:r w:rsidR="00BD3122" w:rsidRPr="002F6742">
        <w:rPr>
          <w:rStyle w:val="unnamedstyle2000009char"/>
        </w:rPr>
        <w:t xml:space="preserve">. </w:t>
      </w:r>
      <w:r w:rsidR="00BD3122">
        <w:rPr>
          <w:rStyle w:val="unnamedstyle2000009char"/>
        </w:rPr>
        <w:t xml:space="preserve">Ahí se conserva por </w:t>
      </w:r>
      <w:r w:rsidR="00543817" w:rsidRPr="00D96DDD">
        <w:rPr>
          <w:rStyle w:val="unnamedstyle2000009char"/>
        </w:rPr>
        <w:t xml:space="preserve">la </w:t>
      </w:r>
      <w:r w:rsidR="00BD3122">
        <w:rPr>
          <w:rStyle w:val="unnamedstyle2000009char"/>
        </w:rPr>
        <w:t xml:space="preserve">provisión de </w:t>
      </w:r>
      <w:r w:rsidR="00BD3122" w:rsidRPr="00D96DDD">
        <w:rPr>
          <w:rStyle w:val="unnamedstyle2000009char"/>
        </w:rPr>
        <w:t>vientos frescos y húmedos</w:t>
      </w:r>
      <w:r w:rsidR="00BD3122">
        <w:rPr>
          <w:rStyle w:val="unnamedstyle2000009char"/>
        </w:rPr>
        <w:t xml:space="preserve"> </w:t>
      </w:r>
      <w:r w:rsidR="004E0FD2">
        <w:rPr>
          <w:rStyle w:val="unnamedstyle2000009char"/>
        </w:rPr>
        <w:t xml:space="preserve">del Golfo de México, </w:t>
      </w:r>
      <w:r w:rsidR="00B14CED">
        <w:rPr>
          <w:rStyle w:val="unnamedstyle2000009char"/>
        </w:rPr>
        <w:t>que se encuentra aproximadamente a 130 Km al este del relicto. Sus</w:t>
      </w:r>
      <w:r w:rsidR="004E0FD2">
        <w:rPr>
          <w:rStyle w:val="unnamedstyle2000009char"/>
        </w:rPr>
        <w:t xml:space="preserve"> condiciones </w:t>
      </w:r>
      <w:r w:rsidR="00B14CED" w:rsidRPr="00D96DDD">
        <w:rPr>
          <w:rStyle w:val="unnamedstyle2000009char"/>
        </w:rPr>
        <w:t>de umbría</w:t>
      </w:r>
      <w:r w:rsidR="00B14CED">
        <w:rPr>
          <w:rStyle w:val="unnamedstyle2000009char"/>
        </w:rPr>
        <w:t>,</w:t>
      </w:r>
      <w:r w:rsidR="004E0FD2">
        <w:rPr>
          <w:rStyle w:val="unnamedstyle2000009char"/>
        </w:rPr>
        <w:t xml:space="preserve"> humedad y temperatura se mantienen por la</w:t>
      </w:r>
      <w:r w:rsidR="00B14CED">
        <w:rPr>
          <w:rStyle w:val="unnamedstyle2000009char"/>
        </w:rPr>
        <w:t xml:space="preserve"> </w:t>
      </w:r>
      <w:r w:rsidR="00543817" w:rsidRPr="00D96DDD">
        <w:rPr>
          <w:rStyle w:val="unnamedstyle2000009char"/>
        </w:rPr>
        <w:t>exposición e inclinación de la ladera</w:t>
      </w:r>
      <w:r w:rsidR="00B14CED">
        <w:rPr>
          <w:rStyle w:val="unnamedstyle2000009char"/>
        </w:rPr>
        <w:t xml:space="preserve"> en que se asienta</w:t>
      </w:r>
      <w:r w:rsidR="005500EB">
        <w:rPr>
          <w:rStyle w:val="unnamedstyle2000009char"/>
        </w:rPr>
        <w:t xml:space="preserve">, lo que coincide con </w:t>
      </w:r>
      <w:r w:rsidR="00380E3A">
        <w:rPr>
          <w:rStyle w:val="unnamedstyle2000009char"/>
        </w:rPr>
        <w:fldChar w:fldCharType="begin" w:fldLock="1"/>
      </w:r>
      <w:r w:rsidR="00380E3A">
        <w:rPr>
          <w:rStyle w:val="unnamedstyle2000009char"/>
        </w:rPr>
        <w:instrText>ADDIN CSL_CITATION {"citationItems":[{"id":"ITEM-1","itemData":{"DOI":"10.17129/botsci.2206","ISSN":"2007-4298","author":[{"dropping-particle":"","family":"Guerrero-Hernández","given":"Ricardo","non-dropping-particle":"","parse-names":false,"suffix":""},{"dropping-particle":"","family":"Muñiz-Castro","given":"Miguel Ángel","non-dropping-particle":"","parse-names":false,"suffix":""},{"dropping-particle":"","family":"Vázquez-García","given":"J. Antonio","non-dropping-particle":"","parse-names":false,"suffix":""},{"dropping-particle":"","family":"Ruiz-Corral","given":"J. Ariel","non-dropping-particle":"","parse-names":false,"suffix":""}],"container-title":"Botanical Sciences","id":"ITEM-1","issue":"3","issued":{"date-parts":[["2019","9","1"]]},"page":"301","publisher":"Botanical Sciences, Sociedad Botanica de Mexico, AC","title":"Estructura del bosque mesófilo de montaña y su reemplazo por bosque de Abies en dos gradientes altitudinales del occidente de México","type":"article-journal","volume":"97"},"uris":["http://www.mendeley.com/documents/?uuid=5db8918d-bdb1-3a7d-8bbc-cbc109965398"]}],"mendeley":{"formattedCitation":"(Guerrero-Hernández et al., 2019)","plainTextFormattedCitation":"(Guerrero-Hernández et al., 2019)","previouslyFormattedCitation":"(Guerrero-Hernández et al., 2019)"},"properties":{"noteIndex":0},"schema":"https://github.com/citation-style-language/schema/raw/master/csl-citation.json"}</w:instrText>
      </w:r>
      <w:r w:rsidR="00380E3A">
        <w:rPr>
          <w:rStyle w:val="unnamedstyle2000009char"/>
        </w:rPr>
        <w:fldChar w:fldCharType="separate"/>
      </w:r>
      <w:r w:rsidR="00380E3A" w:rsidRPr="00380E3A">
        <w:rPr>
          <w:rStyle w:val="unnamedstyle2000009char"/>
          <w:noProof/>
        </w:rPr>
        <w:t>(Guerrero-Hernández et al., 2019)</w:t>
      </w:r>
      <w:r w:rsidR="00380E3A">
        <w:rPr>
          <w:rStyle w:val="unnamedstyle2000009char"/>
        </w:rPr>
        <w:fldChar w:fldCharType="end"/>
      </w:r>
      <w:r w:rsidR="005500EB">
        <w:rPr>
          <w:rStyle w:val="unnamedstyle2000009char"/>
          <w:color w:val="000000"/>
        </w:rPr>
        <w:t xml:space="preserve">, quienes encontraron que </w:t>
      </w:r>
      <w:r w:rsidR="005500EB" w:rsidRPr="005500EB">
        <w:rPr>
          <w:rStyle w:val="unnamedstyle2000009char"/>
          <w:color w:val="000000"/>
        </w:rPr>
        <w:t>la humedad proporcionada por ni</w:t>
      </w:r>
      <w:r w:rsidR="005500EB">
        <w:rPr>
          <w:rStyle w:val="unnamedstyle2000009char"/>
          <w:color w:val="000000"/>
        </w:rPr>
        <w:t>ebla en periodos de sequía y una baja evapotranspiración ayudan al bosque de oyamel a mantener la humedad alta</w:t>
      </w:r>
      <w:r w:rsidR="004E0FD2">
        <w:rPr>
          <w:rStyle w:val="unnamedstyle2000009char"/>
        </w:rPr>
        <w:t>.</w:t>
      </w:r>
      <w:r w:rsidR="00D62975" w:rsidRPr="00D96DDD">
        <w:rPr>
          <w:rStyle w:val="unnamedstyle2000009char"/>
        </w:rPr>
        <w:t xml:space="preserve"> </w:t>
      </w:r>
    </w:p>
    <w:p w14:paraId="14936FAB" w14:textId="7C591B3D" w:rsidR="00B3423A" w:rsidRPr="00D96DDD" w:rsidRDefault="00F92339" w:rsidP="005500EB">
      <w:pPr>
        <w:pStyle w:val="font8"/>
        <w:spacing w:before="0" w:after="0" w:line="360" w:lineRule="auto"/>
        <w:jc w:val="both"/>
        <w:textAlignment w:val="baseline"/>
      </w:pPr>
      <w:r w:rsidRPr="00D96DDD">
        <w:rPr>
          <w:rStyle w:val="unnamedstyle2000009char"/>
        </w:rPr>
        <w:t>Por tanto,</w:t>
      </w:r>
      <w:r w:rsidR="0008269B" w:rsidRPr="00D96DDD">
        <w:rPr>
          <w:rStyle w:val="unnamedstyle2000009char"/>
        </w:rPr>
        <w:t xml:space="preserve"> </w:t>
      </w:r>
      <w:r w:rsidR="00B55CA3">
        <w:rPr>
          <w:rStyle w:val="unnamedstyle2000009char"/>
        </w:rPr>
        <w:t xml:space="preserve">es posible inferir que, más que la altitud de la montaña, </w:t>
      </w:r>
      <w:r w:rsidR="00543817" w:rsidRPr="00D96DDD">
        <w:rPr>
          <w:rStyle w:val="unnamedstyle2000009char"/>
        </w:rPr>
        <w:t>l</w:t>
      </w:r>
      <w:r w:rsidR="00543817" w:rsidRPr="00D96DDD">
        <w:t>a exposición de</w:t>
      </w:r>
      <w:r w:rsidR="00BB3C52" w:rsidRPr="00D96DDD">
        <w:t xml:space="preserve"> </w:t>
      </w:r>
      <w:r w:rsidR="00543817" w:rsidRPr="00D96DDD">
        <w:t xml:space="preserve">ladera al Noroeste y Norte </w:t>
      </w:r>
      <w:r w:rsidRPr="00D96DDD">
        <w:t>es</w:t>
      </w:r>
      <w:r w:rsidR="00543817" w:rsidRPr="00D96DDD">
        <w:t xml:space="preserve"> un factor determinante</w:t>
      </w:r>
      <w:r w:rsidR="0008269B" w:rsidRPr="00D96DDD">
        <w:rPr>
          <w:rStyle w:val="unnamedstyle2000009char"/>
        </w:rPr>
        <w:t xml:space="preserve"> para </w:t>
      </w:r>
      <w:r w:rsidR="00B55CA3">
        <w:rPr>
          <w:rStyle w:val="unnamedstyle2000009char"/>
        </w:rPr>
        <w:t>la presencia</w:t>
      </w:r>
      <w:r w:rsidR="00BB3C52" w:rsidRPr="00D96DDD">
        <w:rPr>
          <w:rStyle w:val="unnamedstyle2000009char"/>
        </w:rPr>
        <w:t xml:space="preserve"> del </w:t>
      </w:r>
      <w:r w:rsidR="00B55CA3" w:rsidRPr="00D96DDD">
        <w:rPr>
          <w:rStyle w:val="unnamedstyle2000009char"/>
        </w:rPr>
        <w:t>bosque</w:t>
      </w:r>
      <w:r w:rsidR="0008269B" w:rsidRPr="00D96DDD">
        <w:rPr>
          <w:rStyle w:val="unnamedstyle2000009char"/>
        </w:rPr>
        <w:t xml:space="preserve"> de </w:t>
      </w:r>
      <w:proofErr w:type="spellStart"/>
      <w:r w:rsidR="0008269B" w:rsidRPr="00D96DDD">
        <w:rPr>
          <w:rStyle w:val="unnamedstyle2000009char"/>
          <w:i/>
        </w:rPr>
        <w:t>Abies</w:t>
      </w:r>
      <w:proofErr w:type="spellEnd"/>
      <w:r w:rsidR="0008269B" w:rsidRPr="00D96DDD">
        <w:rPr>
          <w:rStyle w:val="unnamedstyle2000009char"/>
        </w:rPr>
        <w:t xml:space="preserve"> en Tamaulipas</w:t>
      </w:r>
      <w:r w:rsidR="00543817" w:rsidRPr="00D96DDD">
        <w:t xml:space="preserve">, puesto que </w:t>
      </w:r>
      <w:r w:rsidR="0047705C" w:rsidRPr="00D96DDD">
        <w:t xml:space="preserve">sobre la SMO se ubica en </w:t>
      </w:r>
      <w:r w:rsidR="00543817" w:rsidRPr="00D96DDD">
        <w:t xml:space="preserve">altitudes superiores a los 2500 </w:t>
      </w:r>
      <w:r w:rsidR="00D832C7">
        <w:t>m.s.n.m.</w:t>
      </w:r>
      <w:r w:rsidR="0047705C" w:rsidRPr="00D96DDD">
        <w:t xml:space="preserve"> y en San Carlos sobre los 1000 </w:t>
      </w:r>
      <w:r w:rsidR="00D832C7">
        <w:t>m.s.n.m.</w:t>
      </w:r>
      <w:r w:rsidR="0047705C" w:rsidRPr="00D96DDD">
        <w:t xml:space="preserve">, generalmente sobre cañadas con </w:t>
      </w:r>
      <w:r w:rsidR="00543817" w:rsidRPr="00D96DDD">
        <w:t>pendientes mayores a 20% orientadas hacia el noreste</w:t>
      </w:r>
      <w:r w:rsidR="002A56F5" w:rsidRPr="00D96DDD">
        <w:t xml:space="preserve">, </w:t>
      </w:r>
      <w:r w:rsidR="00543817" w:rsidRPr="00D96DDD">
        <w:t>norte</w:t>
      </w:r>
      <w:r w:rsidR="002A56F5" w:rsidRPr="00D96DDD">
        <w:t xml:space="preserve"> o </w:t>
      </w:r>
      <w:r w:rsidR="00543817" w:rsidRPr="00D96DDD">
        <w:t>noroeste</w:t>
      </w:r>
      <w:r w:rsidR="00B3423A" w:rsidRPr="00D96DDD">
        <w:t>.</w:t>
      </w:r>
      <w:r w:rsidR="005500EB">
        <w:t xml:space="preserve"> </w:t>
      </w:r>
      <w:r w:rsidR="00380E3A">
        <w:fldChar w:fldCharType="begin" w:fldLock="1"/>
      </w:r>
      <w:r w:rsidR="00380E3A">
        <w:instrText>ADDIN CSL_CITATION {"citationItems":[{"id":"ITEM-1","itemData":{"DOI":"10.17129/botsci.2206","ISSN":"2007-4298","author":[{"dropping-particle":"","family":"Guerrero-Hernández","given":"Ricardo","non-dropping-particle":"","parse-names":false,"suffix":""},{"dropping-particle":"","family":"Muñiz-Castro","given":"Miguel Ángel","non-dropping-particle":"","parse-names":false,"suffix":""},{"dropping-particle":"","family":"Vázquez-García","given":"J. Antonio","non-dropping-particle":"","parse-names":false,"suffix":""},{"dropping-particle":"","family":"Ruiz-Corral","given":"J. Ariel","non-dropping-particle":"","parse-names":false,"suffix":""}],"container-title":"Botanical Sciences","id":"ITEM-1","issue":"3","issued":{"date-parts":[["2019","9","1"]]},"page":"301","publisher":"Botanical Sciences, Sociedad Botanica de Mexico, AC","title":"Estructura del bosque mesófilo de montaña y su reemplazo por bosque de Abies en dos gradientes altitudinales del occidente de México","type":"article-journal","volume":"97"},"uris":["http://www.mendeley.com/documents/?uuid=5db8918d-bdb1-3a7d-8bbc-cbc109965398"]}],"mendeley":{"formattedCitation":"(Guerrero-Hernández et al., 2019)","plainTextFormattedCitation":"(Guerrero-Hernández et al., 2019)","previouslyFormattedCitation":"(Guerrero-Hernández et al., 2019)"},"properties":{"noteIndex":0},"schema":"https://github.com/citation-style-language/schema/raw/master/csl-citation.json"}</w:instrText>
      </w:r>
      <w:r w:rsidR="00380E3A">
        <w:fldChar w:fldCharType="separate"/>
      </w:r>
      <w:r w:rsidR="00380E3A" w:rsidRPr="00380E3A">
        <w:rPr>
          <w:noProof/>
        </w:rPr>
        <w:t>(Guerrero-Hernández et al., 2019)</w:t>
      </w:r>
      <w:r w:rsidR="00380E3A">
        <w:fldChar w:fldCharType="end"/>
      </w:r>
      <w:r w:rsidR="00380E3A">
        <w:t xml:space="preserve"> </w:t>
      </w:r>
      <w:r w:rsidR="005500EB">
        <w:t xml:space="preserve">coinciden con esto, ya que encontraron que la distribución del bosque de oyamel en Jalisco depende de diferencias de altitud, precipitación anual e invernal y precipitación horizontal (niebla) en los meses más </w:t>
      </w:r>
      <w:r w:rsidR="005500EB" w:rsidRPr="00F2083D">
        <w:t>fríos y secos, aún antes que condiciones de pedregosidad o edáficas.</w:t>
      </w:r>
      <w:r w:rsidR="00B3423A" w:rsidRPr="00F2083D">
        <w:t xml:space="preserve"> </w:t>
      </w:r>
      <w:r w:rsidR="007778AC" w:rsidRPr="00F2083D">
        <w:t xml:space="preserve">Además, en modelaciones de otros bosques con </w:t>
      </w:r>
      <w:proofErr w:type="spellStart"/>
      <w:r w:rsidR="007778AC" w:rsidRPr="00F2083D">
        <w:rPr>
          <w:i/>
          <w:iCs/>
        </w:rPr>
        <w:t>Abies</w:t>
      </w:r>
      <w:proofErr w:type="spellEnd"/>
      <w:r w:rsidR="007778AC" w:rsidRPr="00F2083D">
        <w:t xml:space="preserve"> como dominante o monoespecífico </w:t>
      </w:r>
      <w:r w:rsidR="00F2083D" w:rsidRPr="00F2083D">
        <w:fldChar w:fldCharType="begin" w:fldLock="1"/>
      </w:r>
      <w:r w:rsidR="00F2083D" w:rsidRPr="00F2083D">
        <w:instrText>ADDIN CSL_CITATION {"citationItems":[{"id":"ITEM-1","itemData":{"author":[{"dropping-particle":"V.","family":"Gutiérrez, O. , Cámara, R., &amp; García","given":"L.","non-dropping-particle":"","parse-names":false,"suffix":""}],"container-title":"Takurunna","id":"ITEM-1","issued":{"date-parts":[["2016"]]},"page":"59-87","title":"Nicho ecológico y distribución geográfica del Pinsapó (Abies pinsapo. Boiss)","type":"article-journal"},"uris":["http://www.mendeley.com/documents/?uuid=f9c103ef-eeaf-4dbe-9daf-60ce9fbf1da5"]}],"mendeley":{"formattedCitation":"(Gutiérrez, O. , Cámara, R., &amp; García, 2016)","plainTextFormattedCitation":"(Gutiérrez, O. , Cámara, R., &amp; García, 2016)","previouslyFormattedCitation":"(Gutiérrez, O. , Cámara, R., &amp; García, 2016)"},"properties":{"noteIndex":0},"schema":"https://github.com/citation-style-language/schema/raw/master/csl-citation.json"}</w:instrText>
      </w:r>
      <w:r w:rsidR="00F2083D" w:rsidRPr="00F2083D">
        <w:fldChar w:fldCharType="separate"/>
      </w:r>
      <w:r w:rsidR="00F2083D" w:rsidRPr="00F2083D">
        <w:rPr>
          <w:noProof/>
        </w:rPr>
        <w:t>(Gutiérrez, O. , Cámara, R., &amp; García, 2016)</w:t>
      </w:r>
      <w:r w:rsidR="00F2083D" w:rsidRPr="00F2083D">
        <w:fldChar w:fldCharType="end"/>
      </w:r>
      <w:r w:rsidR="007778AC" w:rsidRPr="00F2083D">
        <w:t xml:space="preserve"> coindicen en cuanto</w:t>
      </w:r>
      <w:r w:rsidR="007778AC" w:rsidRPr="007778AC">
        <w:t xml:space="preserve"> a que encontraron como factores determinantes la </w:t>
      </w:r>
      <w:r w:rsidR="007778AC" w:rsidRPr="007778AC">
        <w:lastRenderedPageBreak/>
        <w:t>humedad elevada, temperaturas “frescas” (media de 2.7°C en el mes más frío, contra los 2.9°C de este trabajo) y predominancia de exposición norte</w:t>
      </w:r>
      <w:r w:rsidR="007778AC">
        <w:t xml:space="preserve">. </w:t>
      </w:r>
      <w:r w:rsidR="00B3423A" w:rsidRPr="00D96DDD">
        <w:t>El valor de la pendiente coincide con la observada</w:t>
      </w:r>
      <w:r w:rsidR="00440A4A">
        <w:t xml:space="preserve"> por otros autores</w:t>
      </w:r>
      <w:r w:rsidR="00B3423A" w:rsidRPr="00D96DDD">
        <w:t xml:space="preserve"> en bosques de oyamel del estado de Coahuila </w:t>
      </w:r>
      <w:r w:rsidR="00380E3A">
        <w:fldChar w:fldCharType="begin" w:fldLock="1"/>
      </w:r>
      <w:r w:rsidR="00380E3A">
        <w:instrText>ADDIN CSL_CITATION {"citationItems":[{"id":"ITEM-1","itemData":{"author":[{"dropping-particle":"","family":"Encina, J.A.; Encina, F.J.; Mata, E.&amp; Váldez","given":"J.","non-dropping-particle":"","parse-names":false,"suffix":""}],"container-title":"Boletín de la Sociedad Botánica Mexicana","id":"ITEM-1","issued":{"date-parts":[["2008"]]},"page":"13-24","title":"Aspectos estructurales, composición florística y caracterización ecológica del bosque de oyamel de la siera de Zapalinamé, Coahuila, México.","type":"article-journal","volume":"83"},"uris":["http://www.mendeley.com/documents/?uuid=b8f43cb1-52c3-4fb9-9099-8c37046f17a5"]}],"mendeley":{"formattedCitation":"(Encina, J.A.; Encina, F.J.; Mata, E.&amp; Váldez, 2008)","plainTextFormattedCitation":"(Encina, J.A.; Encina, F.J.; Mata, E.&amp; Váldez, 2008)","previouslyFormattedCitation":"(Encina, J.A.; Encina, F.J.; Mata, E.&amp; Váldez, 2008)"},"properties":{"noteIndex":0},"schema":"https://github.com/citation-style-language/schema/raw/master/csl-citation.json"}</w:instrText>
      </w:r>
      <w:r w:rsidR="00380E3A">
        <w:fldChar w:fldCharType="separate"/>
      </w:r>
      <w:r w:rsidR="00380E3A" w:rsidRPr="00380E3A">
        <w:rPr>
          <w:noProof/>
        </w:rPr>
        <w:t>(Encina, J.A.; Encina, F.J.; Mata, E.&amp; Váldez, 2008)</w:t>
      </w:r>
      <w:r w:rsidR="00380E3A">
        <w:fldChar w:fldCharType="end"/>
      </w:r>
      <w:r w:rsidR="00B3423A" w:rsidRPr="00D96DDD">
        <w:t xml:space="preserve">, donde se </w:t>
      </w:r>
      <w:r w:rsidR="00980A6F" w:rsidRPr="00D96DDD">
        <w:t>encuentra</w:t>
      </w:r>
      <w:r w:rsidR="00B3423A" w:rsidRPr="00D96DDD">
        <w:t xml:space="preserve"> en laderas de 30 a 70% de inclinación; además,</w:t>
      </w:r>
      <w:r w:rsidR="000A4E41" w:rsidRPr="00D96DDD">
        <w:t xml:space="preserve"> de acuerdo con </w:t>
      </w:r>
      <w:r w:rsidR="00380E3A">
        <w:fldChar w:fldCharType="begin" w:fldLock="1"/>
      </w:r>
      <w:r w:rsidR="00380E3A">
        <w:instrText>ADDIN CSL_CITATION {"citationItems":[{"id":"ITEM-1","itemData":{"DOI":"https://doi.org/10.5424/516","author":[{"dropping-particle":"","family":"Ávila, C.; Aguirre, J.; García","given":"E.","non-dropping-particle":"","parse-names":false,"suffix":""}],"container-title":"Investigación Agraria, Sistemas y Recursos Forestales","id":"ITEM-1","issue":"1","issued":{"date-parts":[["1994"]]},"page":"5-17","title":"Variación estructural del bosque de oyamel(Abies hickelii Flous y Gaussen) en relación con factores ambientales en el pico de Orizaba, México.","type":"article-journal","volume":"3"},"uris":["http://www.mendeley.com/documents/?uuid=06fe3cd6-4f02-41df-9f98-a060cad24225"]}],"mendeley":{"formattedCitation":"(Ávila, C.; Aguirre, J.; García, 1994)","plainTextFormattedCitation":"(Ávila, C.; Aguirre, J.; García, 1994)","previouslyFormattedCitation":"(Ávila, C.; Aguirre, J.; García, 1994)"},"properties":{"noteIndex":0},"schema":"https://github.com/citation-style-language/schema/raw/master/csl-citation.json"}</w:instrText>
      </w:r>
      <w:r w:rsidR="00380E3A">
        <w:fldChar w:fldCharType="separate"/>
      </w:r>
      <w:r w:rsidR="00380E3A" w:rsidRPr="00380E3A">
        <w:rPr>
          <w:noProof/>
        </w:rPr>
        <w:t>(Ávila, C.; Aguirre, J.; García, 1994)</w:t>
      </w:r>
      <w:r w:rsidR="00380E3A">
        <w:fldChar w:fldCharType="end"/>
      </w:r>
      <w:r w:rsidR="0047705C" w:rsidRPr="00D96DDD">
        <w:t xml:space="preserve"> en exposiciones</w:t>
      </w:r>
      <w:r w:rsidR="00B3423A" w:rsidRPr="00D96DDD">
        <w:t xml:space="preserve"> al norte y noroeste</w:t>
      </w:r>
      <w:r w:rsidR="0047705C" w:rsidRPr="00D96DDD">
        <w:t xml:space="preserve"> </w:t>
      </w:r>
      <w:r w:rsidR="000A4E41" w:rsidRPr="00D96DDD">
        <w:t>existe alta influencia de vientos húmedos</w:t>
      </w:r>
      <w:r w:rsidR="0047705C" w:rsidRPr="00D96DDD">
        <w:t xml:space="preserve">, lo que favorece condiciones </w:t>
      </w:r>
      <w:r w:rsidR="00980A6F" w:rsidRPr="00D96DDD">
        <w:t>de umbría</w:t>
      </w:r>
      <w:r w:rsidR="0047705C" w:rsidRPr="00D96DDD">
        <w:t xml:space="preserve"> y </w:t>
      </w:r>
      <w:r w:rsidR="00980A6F" w:rsidRPr="00D96DDD">
        <w:t>humedad</w:t>
      </w:r>
      <w:r w:rsidR="0047705C" w:rsidRPr="00D96DDD">
        <w:t xml:space="preserve"> en estas latitudes del territorio mexicano</w:t>
      </w:r>
      <w:r w:rsidR="00543817" w:rsidRPr="00D96DDD">
        <w:t xml:space="preserve">. </w:t>
      </w:r>
    </w:p>
    <w:p w14:paraId="772FAF23" w14:textId="3694D28B" w:rsidR="00CC508A" w:rsidRPr="00D96DDD" w:rsidRDefault="00CC508A" w:rsidP="00F10C8E">
      <w:pPr>
        <w:pStyle w:val="font8"/>
        <w:spacing w:before="0" w:beforeAutospacing="0" w:after="0" w:afterAutospacing="0" w:line="360" w:lineRule="auto"/>
        <w:jc w:val="both"/>
        <w:textAlignment w:val="baseline"/>
      </w:pPr>
      <w:r w:rsidRPr="005500EB">
        <w:t>Al revisar los val</w:t>
      </w:r>
      <w:r w:rsidR="00F10C8E" w:rsidRPr="005500EB">
        <w:t xml:space="preserve">ores bioclimáticos de </w:t>
      </w:r>
      <w:proofErr w:type="spellStart"/>
      <w:r w:rsidR="00F10C8E" w:rsidRPr="005500EB">
        <w:t>WordlClim</w:t>
      </w:r>
      <w:proofErr w:type="spellEnd"/>
      <w:r w:rsidR="00F10C8E" w:rsidRPr="005500EB">
        <w:t xml:space="preserve"> </w:t>
      </w:r>
      <w:r w:rsidR="00380E3A">
        <w:fldChar w:fldCharType="begin" w:fldLock="1"/>
      </w:r>
      <w:r w:rsidR="00380E3A">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66612a47-8212-3f84-85b6-0015fb862542"]}],"mendeley":{"formattedCitation":"(Hijmans et al., 2005)","plainTextFormattedCitation":"(Hijmans et al., 2005)","previouslyFormattedCitation":"(Hijmans et al., 2005)"},"properties":{"noteIndex":0},"schema":"https://github.com/citation-style-language/schema/raw/master/csl-citation.json"}</w:instrText>
      </w:r>
      <w:r w:rsidR="00380E3A">
        <w:fldChar w:fldCharType="separate"/>
      </w:r>
      <w:r w:rsidR="00380E3A" w:rsidRPr="00380E3A">
        <w:rPr>
          <w:noProof/>
        </w:rPr>
        <w:t>(Hijmans et al., 2005)</w:t>
      </w:r>
      <w:r w:rsidR="00380E3A">
        <w:fldChar w:fldCharType="end"/>
      </w:r>
      <w:r w:rsidR="005500EB" w:rsidRPr="005500EB">
        <w:rPr>
          <w:rStyle w:val="unnamedstyle2000009char"/>
        </w:rPr>
        <w:t xml:space="preserve"> </w:t>
      </w:r>
      <w:r w:rsidR="00F10C8E" w:rsidRPr="005500EB">
        <w:t>por medio del análisis de similitud,</w:t>
      </w:r>
      <w:r w:rsidR="00A25201" w:rsidRPr="005500EB">
        <w:t xml:space="preserve"> se observó una agrupación inicial que discriminó el sitio de la Sierra de San Carlos, de los ubicados en la SMO</w:t>
      </w:r>
      <w:r w:rsidR="00F10C8E" w:rsidRPr="005500EB">
        <w:t xml:space="preserve">. A este respecto, se debe señalar que el modelo de distribución potencial construido con dichas variables, discriminó sitios donde se registraron individuos de </w:t>
      </w:r>
      <w:proofErr w:type="spellStart"/>
      <w:r w:rsidR="00F10C8E" w:rsidRPr="005500EB">
        <w:rPr>
          <w:i/>
        </w:rPr>
        <w:t>Abies</w:t>
      </w:r>
      <w:proofErr w:type="spellEnd"/>
      <w:r w:rsidR="00F10C8E" w:rsidRPr="005500EB">
        <w:t xml:space="preserve"> sin formar bosques. Esto puede explicarse porque, si bien</w:t>
      </w:r>
      <w:r w:rsidRPr="005500EB">
        <w:t xml:space="preserve"> las variables termales en el municipio de Hidalgo son similares a las registradas para la Sierra de San Carlos (ambos sitios con valores en general más altos que otros de la SMO)</w:t>
      </w:r>
      <w:r w:rsidR="00F10C8E" w:rsidRPr="005500EB">
        <w:t xml:space="preserve">, </w:t>
      </w:r>
      <w:r w:rsidRPr="005500EB">
        <w:t xml:space="preserve"> existen dos importantes condiciones que marcan la diferencia: primero, el rango de temperara diurna en Hidalgo es mayor (14.8°C) que el del modelo (13.</w:t>
      </w:r>
      <w:r w:rsidRPr="00D96DDD">
        <w:t>3 a 14.5°C), lo que estaría indicando una mayor potencialidad de evapo</w:t>
      </w:r>
      <w:r w:rsidR="00476981">
        <w:t>transpi</w:t>
      </w:r>
      <w:r w:rsidRPr="00D96DDD">
        <w:t xml:space="preserve">ración o de insolación, equivalente a una cuarta parte del rango, y que podría diferenciar estos sitios de las condiciones de umbría señaladas por </w:t>
      </w:r>
      <w:r w:rsidR="00380E3A">
        <w:fldChar w:fldCharType="begin" w:fldLock="1"/>
      </w:r>
      <w:r w:rsidR="00380E3A">
        <w:instrText>ADDIN CSL_CITATION {"citationItems":[{"id":"ITEM-1","itemData":{"DOI":"10.1007/978-1-4020-9602-0","ISBN":"978-1-4020-9601-3","author":[{"dropping-particle":"","family":"Williams","given":"Claire G.","non-dropping-particle":"","parse-names":false,"suffix":""}],"editor":[{"dropping-particle":"","family":"Springer","given":"","non-dropping-particle":"","parse-names":false,"suffix":""}],"id":"ITEM-1","issued":{"date-parts":[["2009"]]},"number-of-pages":"170","publisher":"Springer Netherlands","publisher-place":"Dordrecht","title":"Conifer Reproductive Biology","type":"book"},"uris":["http://www.mendeley.com/documents/?uuid=d29a10df-5b30-4040-a43c-9a6bdfde8ee2"]}],"mendeley":{"formattedCitation":"(Williams, 2009)","plainTextFormattedCitation":"(Williams, 2009)","previouslyFormattedCitation":"(Williams, 2009)"},"properties":{"noteIndex":0},"schema":"https://github.com/citation-style-language/schema/raw/master/csl-citation.json"}</w:instrText>
      </w:r>
      <w:r w:rsidR="00380E3A">
        <w:fldChar w:fldCharType="separate"/>
      </w:r>
      <w:r w:rsidR="00380E3A" w:rsidRPr="00380E3A">
        <w:rPr>
          <w:noProof/>
        </w:rPr>
        <w:t>(Williams, 2009)</w:t>
      </w:r>
      <w:r w:rsidR="00380E3A">
        <w:fldChar w:fldCharType="end"/>
      </w:r>
      <w:r w:rsidRPr="00D96DDD">
        <w:t xml:space="preserve"> </w:t>
      </w:r>
      <w:r w:rsidR="00476981">
        <w:t xml:space="preserve">y por </w:t>
      </w:r>
      <w:r w:rsidR="00380E3A">
        <w:fldChar w:fldCharType="begin" w:fldLock="1"/>
      </w:r>
      <w:r w:rsidR="00380E3A">
        <w:instrText>ADDIN CSL_CITATION {"citationItems":[{"id":"ITEM-1","itemData":{"DOI":"10.17129/botsci.2206","ISSN":"2007-4298","author":[{"dropping-particle":"","family":"Guerrero-Hernández","given":"Ricardo","non-dropping-particle":"","parse-names":false,"suffix":""},{"dropping-particle":"","family":"Muñiz-Castro","given":"Miguel Ángel","non-dropping-particle":"","parse-names":false,"suffix":""},{"dropping-particle":"","family":"Vázquez-García","given":"J. Antonio","non-dropping-particle":"","parse-names":false,"suffix":""},{"dropping-particle":"","family":"Ruiz-Corral","given":"J. Ariel","non-dropping-particle":"","parse-names":false,"suffix":""}],"container-title":"Botanical Sciences","id":"ITEM-1","issue":"3","issued":{"date-parts":[["2019","9","1"]]},"page":"301","publisher":"Botanical Sciences, Sociedad Botanica de Mexico, AC","title":"Estructura del bosque mesófilo de montaña y su reemplazo por bosque de Abies en dos gradientes altitudinales del occidente de México","type":"article-journal","volume":"97"},"uris":["http://www.mendeley.com/documents/?uuid=5db8918d-bdb1-3a7d-8bbc-cbc109965398"]}],"mendeley":{"formattedCitation":"(Guerrero-Hernández et al., 2019)","plainTextFormattedCitation":"(Guerrero-Hernández et al., 2019)","previouslyFormattedCitation":"(Guerrero-Hernández et al., 2019)"},"properties":{"noteIndex":0},"schema":"https://github.com/citation-style-language/schema/raw/master/csl-citation.json"}</w:instrText>
      </w:r>
      <w:r w:rsidR="00380E3A">
        <w:fldChar w:fldCharType="separate"/>
      </w:r>
      <w:r w:rsidR="00380E3A" w:rsidRPr="00380E3A">
        <w:rPr>
          <w:noProof/>
        </w:rPr>
        <w:t>(Guerrero-Hernández et al., 2019)</w:t>
      </w:r>
      <w:r w:rsidR="00380E3A">
        <w:fldChar w:fldCharType="end"/>
      </w:r>
      <w:r w:rsidR="00476981">
        <w:t xml:space="preserve"> </w:t>
      </w:r>
      <w:r w:rsidRPr="00D96DDD">
        <w:t>para la formación del bosque; y segundo, la precipitación en el trimestre más seco y frío (enero-marzo) es menor para Hidalgo y la Sierra de San Carlos que para la SMO, por lo que disminuyen las posibilidades de que la humedad se mantenga por la ocurrencia de heladas o nevadas características de la alta montaña de la SMO. Sin embargo, en la Sierra de San Carlos la humedad es proporcionada por la entrada de vientos frescos y húmedos provenientes del vecino Golfo de México</w:t>
      </w:r>
      <w:r w:rsidR="00476981">
        <w:t xml:space="preserve">, 130 Km al oriente; esto coincide con los sitios estudiados en Jalisco por </w:t>
      </w:r>
      <w:r w:rsidR="00380E3A">
        <w:fldChar w:fldCharType="begin" w:fldLock="1"/>
      </w:r>
      <w:r w:rsidR="00380E3A">
        <w:instrText>ADDIN CSL_CITATION {"citationItems":[{"id":"ITEM-1","itemData":{"DOI":"10.17129/botsci.2206","ISSN":"2007-4298","author":[{"dropping-particle":"","family":"Guerrero-Hernández","given":"Ricardo","non-dropping-particle":"","parse-names":false,"suffix":""},{"dropping-particle":"","family":"Muñiz-Castro","given":"Miguel Ángel","non-dropping-particle":"","parse-names":false,"suffix":""},{"dropping-particle":"","family":"Vázquez-García","given":"J. Antonio","non-dropping-particle":"","parse-names":false,"suffix":""},{"dropping-particle":"","family":"Ruiz-Corral","given":"J. Ariel","non-dropping-particle":"","parse-names":false,"suffix":""}],"container-title":"Botanical Sciences","id":"ITEM-1","issue":"3","issued":{"date-parts":[["2019","9","1"]]},"page":"301","publisher":"Botanical Sciences, Sociedad Botanica de Mexico, AC","title":"Estructura del bosque mesófilo de montaña y su reemplazo por bosque de Abies en dos gradientes altitudinales del occidente de México","type":"article-journal","volume":"97"},"uris":["http://www.mendeley.com/documents/?uuid=5db8918d-bdb1-3a7d-8bbc-cbc109965398"]}],"mendeley":{"formattedCitation":"(Guerrero-Hernández et al., 2019)","plainTextFormattedCitation":"(Guerrero-Hernández et al., 2019)","previouslyFormattedCitation":"(Guerrero-Hernández et al., 2019)"},"properties":{"noteIndex":0},"schema":"https://github.com/citation-style-language/schema/raw/master/csl-citation.json"}</w:instrText>
      </w:r>
      <w:r w:rsidR="00380E3A">
        <w:fldChar w:fldCharType="separate"/>
      </w:r>
      <w:r w:rsidR="00380E3A" w:rsidRPr="00380E3A">
        <w:rPr>
          <w:noProof/>
        </w:rPr>
        <w:t>(Guerrero-Hernández et al., 2019)</w:t>
      </w:r>
      <w:r w:rsidR="00380E3A">
        <w:fldChar w:fldCharType="end"/>
      </w:r>
      <w:r w:rsidR="00476981">
        <w:t>, que, aunque se encuentran en latitudes más tropicales y de menor altitud que en la SMO, se ubican entre 70 y 80 Km del Océano Pacífico</w:t>
      </w:r>
      <w:r w:rsidRPr="00D96DDD">
        <w:t>.</w:t>
      </w:r>
    </w:p>
    <w:p w14:paraId="7B5EBE82" w14:textId="2575864F" w:rsidR="00CC508A" w:rsidRDefault="00F10C8E" w:rsidP="00CC508A">
      <w:pPr>
        <w:pStyle w:val="font8"/>
        <w:spacing w:before="0" w:beforeAutospacing="0" w:after="0" w:afterAutospacing="0" w:line="360" w:lineRule="auto"/>
        <w:jc w:val="both"/>
        <w:textAlignment w:val="baseline"/>
      </w:pPr>
      <w:r>
        <w:t>Es importante mencionar que</w:t>
      </w:r>
      <w:r w:rsidR="00CC508A" w:rsidRPr="00D96DDD">
        <w:t xml:space="preserve"> las condiciones encontradas </w:t>
      </w:r>
      <w:r w:rsidR="00CC508A" w:rsidRPr="00D96DDD">
        <w:rPr>
          <w:i/>
        </w:rPr>
        <w:t xml:space="preserve">in situ </w:t>
      </w:r>
      <w:r w:rsidR="00CC508A" w:rsidRPr="00D96DDD">
        <w:t xml:space="preserve">en el Cerro de El Diente en San Carlos, coinciden con las mencionadas por </w:t>
      </w:r>
      <w:r w:rsidR="00380E3A">
        <w:fldChar w:fldCharType="begin" w:fldLock="1"/>
      </w:r>
      <w:r w:rsidR="00993947">
        <w:instrText>ADDIN CSL_CITATION {"citationItems":[{"id":"ITEM-1","itemData":{"DOI":"10.21829/abm16.1991.624","ISSN":"0187-7151","abstract":"-","author":[{"dropping-particle":"","family":"Briones Villarreal","given":"Oscar Luis","non-dropping-particle":"","parse-names":false,"suffix":""}],"container-title":"Acta Botanica Mexicana","id":"ITEM-1","issue":"16","issued":{"date-parts":[["1991","1","1"]]},"page":"15","publisher":"Instituto de Ecologia, A.C.","title":"Sobre la flora, vegetación y fitogeografía de la Sierra de San Carlos, Tamaulipas","type":"article-journal"},"uris":["http://www.mendeley.com/documents/?uuid=7074d28c-d3b2-320d-a23e-a6d5e1030bed"]}],"mendeley":{"formattedCitation":"(Briones Villarreal, 1991)","plainTextFormattedCitation":"(Briones Villarreal, 1991)","previouslyFormattedCitation":"(Briones Villarreal, 1991)"},"properties":{"noteIndex":0},"schema":"https://github.com/citation-style-language/schema/raw/master/csl-citation.json"}</w:instrText>
      </w:r>
      <w:r w:rsidR="00380E3A">
        <w:fldChar w:fldCharType="separate"/>
      </w:r>
      <w:r w:rsidR="00380E3A" w:rsidRPr="00380E3A">
        <w:rPr>
          <w:noProof/>
        </w:rPr>
        <w:t>(Briones Villarreal, 1991)</w:t>
      </w:r>
      <w:r w:rsidR="00380E3A">
        <w:fldChar w:fldCharType="end"/>
      </w:r>
      <w:r w:rsidR="00380E3A">
        <w:t>,</w:t>
      </w:r>
      <w:r w:rsidR="00CC508A" w:rsidRPr="00D96DDD">
        <w:t xml:space="preserve"> excepto que, tanto las altitudes registradas en campo, como las ubicadas sobre el visualizador Google Earth™, difieren de las documentadas por el autor  (de 1300 a 1400 </w:t>
      </w:r>
      <w:r w:rsidR="00D832C7">
        <w:t>m.s.n.m.</w:t>
      </w:r>
      <w:r w:rsidR="00CC508A" w:rsidRPr="00D96DDD">
        <w:t>). Sin embargo, esas condiciones concuerdan con Cavazos</w:t>
      </w:r>
      <w:r w:rsidR="00C34033">
        <w:t>-Camacho</w:t>
      </w:r>
      <w:r w:rsidR="00CC508A" w:rsidRPr="00D96DDD">
        <w:t xml:space="preserve"> (2000), que observó el bosque de </w:t>
      </w:r>
      <w:proofErr w:type="spellStart"/>
      <w:r w:rsidR="00CC508A" w:rsidRPr="00D96DDD">
        <w:rPr>
          <w:i/>
        </w:rPr>
        <w:t>Abies</w:t>
      </w:r>
      <w:proofErr w:type="spellEnd"/>
      <w:r w:rsidR="00CC508A" w:rsidRPr="00D96DDD">
        <w:t xml:space="preserve"> entre 1000 y 1200 </w:t>
      </w:r>
      <w:r w:rsidR="00D832C7">
        <w:t>m.s.n.m.</w:t>
      </w:r>
      <w:r w:rsidR="00CC508A" w:rsidRPr="00D96DDD">
        <w:t xml:space="preserve"> y con </w:t>
      </w:r>
      <w:r w:rsidR="00993947">
        <w:fldChar w:fldCharType="begin" w:fldLock="1"/>
      </w:r>
      <w:r w:rsidR="00993947">
        <w:instrText>ADDIN CSL_CITATION {"citationItems":[{"id":"ITEM-1","itemData":{"DOI":"10.17129/botsci.508","ISSN":"20074476","abstract":"&lt;p class=\"p1\"&gt;&lt;span class=\"s1\"&gt;En Mesoamérica y el norte de México, los oyameles o abetos (&lt;em&gt;Abies&lt;/em&gt;, Pinaceae) presentan una distribución disyunta en áreas montañosas y templadas. En esta área se han reconocido entre seis y diez especies de &lt;em&gt;Abies &lt;/em&gt;dependiendo de la propuesta taxonómica empleada; generalmente se considera que seis de éstas son endémicas a México y están incluidas en alguna categoría de riesgo. Dada esta incertidumbre taxonómica y la importancia económica del género (&lt;em&gt;Abies &lt;/em&gt;es el cuarto recurso maderable de México), se necesita tener información adicional que contribuya a su manejo sustentable. En este estudio se obtuvo los modelos de nicho ecológico para ocho de las especies y dos variedades de &lt;em&gt;Abies &lt;/em&gt;reconocidas en México (&lt;em&gt;A. concolor&lt;/em&gt;, &lt;em&gt;A. durangensis &lt;/em&gt;var. &lt;em&gt;duragensis&lt;/em&gt;, &lt;em&gt;A. durangensis &lt;/em&gt;var. &lt;em&gt;coahuilensis&lt;/em&gt;, &lt;em&gt;A. incki&lt;/em&gt;, &lt;em&gt;A. guatemalensis&lt;/em&gt;, &lt;em&gt;A. hickelii&lt;/em&gt;, &lt;em&gt;A. jaliscana&lt;/em&gt;, &lt;em&gt;A. religiosa &lt;/em&gt;y &lt;em&gt;A. vejari&lt;/em&gt;) a través del algoritmo de máxima entropía (Maxent) y utilizando variables bioclimáticas y topográficas provenientes de Worldclim, de Hydro k y datos depurados de presencia de diversas fuentes (CONABIO, GBIF, MEXU). Los resultados sugieren que &lt;em&gt;A. concolor &lt;/em&gt;tiene el nicho ecológico más diferenciado con respecto a los demás abetos mexicanos. Asimismo, se observó que, con excepción de &lt;em&gt;A. religiosa&lt;/em&gt;, el área de mayor idoneidad ambiental para todas las especies está fuera de la poligonal de algún área natural protegida ya sea federal o estatal, por lo que se proponen ampliar o crear nuevas áreas que protejan a estas especies. &lt;/span&gt;&lt;/p&gt;","author":[{"dropping-particle":"","family":"Martínez-Méndez","given":"Norberto","non-dropping-particle":"","parse-names":false,"suffix":""},{"dropping-particle":"","family":"Aguirre-Planter","given":"Erika","non-dropping-particle":"","parse-names":false,"suffix":""},{"dropping-particle":"","family":"Eguiarte","given":"Luis E.","non-dropping-particle":"","parse-names":false,"suffix":""},{"dropping-particle":"","family":"Jaramillo-Correa","given":"Juan Pablo","non-dropping-particle":"","parse-names":false,"suffix":""}],"container-title":"Botanical Sciences","id":"ITEM-1","issue":"1","issued":{"date-parts":[["2016"]]},"page":"362-371","publisher":"Sociedad Botanica de Mexico, A.C","title":"Modelado de nicho ecológico de las especies del género Abies (pinaceae) en México: Algunas implicaciones taxonómicas y para la conservación","type":"article-journal","volume":"94"},"uris":["http://www.mendeley.com/documents/?uuid=db53620f-b0fb-3371-9fa7-eaa9b03e6e13"]}],"mendeley":{"formattedCitation":"(Martínez-Méndez et al., 2016)","plainTextFormattedCitation":"(Martínez-Méndez et al., 2016)","previouslyFormattedCitation":"(Martínez-Méndez et al., 2016)"},"properties":{"noteIndex":0},"schema":"https://github.com/citation-style-language/schema/raw/master/csl-citation.json"}</w:instrText>
      </w:r>
      <w:r w:rsidR="00993947">
        <w:fldChar w:fldCharType="separate"/>
      </w:r>
      <w:r w:rsidR="00993947" w:rsidRPr="00993947">
        <w:rPr>
          <w:noProof/>
        </w:rPr>
        <w:t>(Martínez-Méndez et al., 2016)</w:t>
      </w:r>
      <w:r w:rsidR="00993947">
        <w:fldChar w:fldCharType="end"/>
      </w:r>
      <w:r w:rsidR="00CC508A" w:rsidRPr="00D96DDD">
        <w:t xml:space="preserve">, quienes señalan que algunos sitos con altitudes menores a 1000 </w:t>
      </w:r>
      <w:r w:rsidR="00D832C7">
        <w:t>m.s.n.m.</w:t>
      </w:r>
      <w:r w:rsidR="00CC508A" w:rsidRPr="00D96DDD">
        <w:t xml:space="preserve"> pueden albergar un entorno adecuado para este</w:t>
      </w:r>
      <w:r w:rsidR="00CC508A">
        <w:t xml:space="preserve"> género</w:t>
      </w:r>
      <w:r w:rsidR="00CC508A" w:rsidRPr="00D96DDD">
        <w:t xml:space="preserve">. Además, las señales ópticas (textura, rugosidad o sombras) de este bosque en </w:t>
      </w:r>
      <w:r w:rsidR="00CC508A" w:rsidRPr="00D96DDD">
        <w:lastRenderedPageBreak/>
        <w:t>el visualizador no pudieron ser observadas en otras partes más altas de la Sierra (situadas entre 10 y 18 kilómetros al noroeste del Cerro del Diente).</w:t>
      </w:r>
    </w:p>
    <w:p w14:paraId="7CBF7789" w14:textId="2B8EB692" w:rsidR="00CC508A" w:rsidRPr="00B01FA9" w:rsidRDefault="00F10C8E" w:rsidP="00CC508A">
      <w:pPr>
        <w:pStyle w:val="font8"/>
        <w:spacing w:before="0" w:beforeAutospacing="0" w:after="0" w:afterAutospacing="0" w:line="360" w:lineRule="auto"/>
        <w:jc w:val="both"/>
        <w:textAlignment w:val="baseline"/>
      </w:pPr>
      <w:r w:rsidRPr="00476981">
        <w:t xml:space="preserve">En cuanto al segundo grupo de localidades establecido por el análisis de similitud, se ubican sobre la SMO en altitudes mayores a 2500 </w:t>
      </w:r>
      <w:r w:rsidR="00D832C7" w:rsidRPr="00476981">
        <w:t>m.s.n.m.</w:t>
      </w:r>
      <w:r w:rsidRPr="00476981">
        <w:t xml:space="preserve">, con </w:t>
      </w:r>
      <w:r w:rsidR="00CC508A" w:rsidRPr="00476981">
        <w:t>baja</w:t>
      </w:r>
      <w:r w:rsidRPr="00476981">
        <w:t>s</w:t>
      </w:r>
      <w:r w:rsidR="00CC508A" w:rsidRPr="00476981">
        <w:t xml:space="preserve"> temperatura, umbría y </w:t>
      </w:r>
      <w:r w:rsidRPr="00476981">
        <w:t xml:space="preserve">alta </w:t>
      </w:r>
      <w:r w:rsidR="00CC508A" w:rsidRPr="00476981">
        <w:t xml:space="preserve">humedad </w:t>
      </w:r>
      <w:r w:rsidRPr="00476981">
        <w:t xml:space="preserve">propios para el desarrollo del bosque. Sin embargo, aunque en otros lugares de la SMO se presentan condiciones similares </w:t>
      </w:r>
      <w:r w:rsidR="00CC508A" w:rsidRPr="00476981">
        <w:t xml:space="preserve">que permiten la presencia de individuos de </w:t>
      </w:r>
      <w:proofErr w:type="spellStart"/>
      <w:r w:rsidR="00CC508A" w:rsidRPr="00476981">
        <w:rPr>
          <w:i/>
        </w:rPr>
        <w:t>Abies</w:t>
      </w:r>
      <w:proofErr w:type="spellEnd"/>
      <w:r w:rsidR="00CC508A" w:rsidRPr="00476981">
        <w:t xml:space="preserve">, la formación del bosque </w:t>
      </w:r>
      <w:r w:rsidR="00CC508A" w:rsidRPr="00B01FA9">
        <w:t>sólo se observa en los sitios predichos por el M-</w:t>
      </w:r>
      <w:proofErr w:type="spellStart"/>
      <w:r w:rsidR="00CC508A" w:rsidRPr="00B01FA9">
        <w:t>Dp</w:t>
      </w:r>
      <w:proofErr w:type="spellEnd"/>
      <w:r w:rsidR="00CC508A" w:rsidRPr="00B01FA9">
        <w:t xml:space="preserve">. Esto podría tener explicación en lo referido por  </w:t>
      </w:r>
      <w:r w:rsidR="00993947">
        <w:fldChar w:fldCharType="begin" w:fldLock="1"/>
      </w:r>
      <w:r w:rsidR="00993947">
        <w:instrText>ADDIN CSL_CITATION {"citationItems":[{"id":"ITEM-1","itemData":{"DOI":"10.1007/978-1-4020-9602-0","ISBN":"978-1-4020-9601-3","author":[{"dropping-particle":"","family":"Williams","given":"Claire G.","non-dropping-particle":"","parse-names":false,"suffix":""}],"editor":[{"dropping-particle":"","family":"Springer","given":"","non-dropping-particle":"","parse-names":false,"suffix":""}],"id":"ITEM-1","issued":{"date-parts":[["2009"]]},"number-of-pages":"170","publisher":"Springer Netherlands","publisher-place":"Dordrecht","title":"Conifer Reproductive Biology","type":"book"},"uris":["http://www.mendeley.com/documents/?uuid=d29a10df-5b30-4040-a43c-9a6bdfde8ee2"]}],"mendeley":{"formattedCitation":"(Williams, 2009)","plainTextFormattedCitation":"(Williams, 2009)","previouslyFormattedCitation":"(Williams, 2009)"},"properties":{"noteIndex":0},"schema":"https://github.com/citation-style-language/schema/raw/master/csl-citation.json"}</w:instrText>
      </w:r>
      <w:r w:rsidR="00993947">
        <w:fldChar w:fldCharType="separate"/>
      </w:r>
      <w:r w:rsidR="00993947" w:rsidRPr="00993947">
        <w:rPr>
          <w:noProof/>
        </w:rPr>
        <w:t>(Williams, 2009)</w:t>
      </w:r>
      <w:r w:rsidR="00993947">
        <w:fldChar w:fldCharType="end"/>
      </w:r>
      <w:r w:rsidR="00CC508A" w:rsidRPr="00B01FA9">
        <w:t xml:space="preserve">, quien señala que, como las semillas de </w:t>
      </w:r>
      <w:proofErr w:type="spellStart"/>
      <w:r w:rsidR="00CC508A" w:rsidRPr="00B01FA9">
        <w:rPr>
          <w:i/>
        </w:rPr>
        <w:t>Abies</w:t>
      </w:r>
      <w:proofErr w:type="spellEnd"/>
      <w:r w:rsidR="00CC508A" w:rsidRPr="00B01FA9">
        <w:t xml:space="preserve"> son dispersadas  por el viento, el establecimiento de las plántulas se favorece cuando germinan resguardadas en zonas de media sombra, casi siempre bajo individuos de su misma especie. Además, la competencia interespecífica con otras coníferas y latifoliadas es otro elemento observado, que posiblemente esté limitando la formación de este bosque en el Estado.</w:t>
      </w:r>
    </w:p>
    <w:p w14:paraId="5859BBC7" w14:textId="1C3BD044" w:rsidR="00B01FA9" w:rsidRPr="00B01FA9" w:rsidRDefault="00B01FA9" w:rsidP="00B01FA9">
      <w:pPr>
        <w:pStyle w:val="font8"/>
        <w:spacing w:before="0" w:beforeAutospacing="0" w:after="0" w:afterAutospacing="0" w:line="360" w:lineRule="auto"/>
        <w:jc w:val="both"/>
        <w:textAlignment w:val="baseline"/>
        <w:rPr>
          <w:rStyle w:val="unnamedstyle2000009char"/>
        </w:rPr>
      </w:pPr>
      <w:r w:rsidRPr="00B01FA9">
        <w:rPr>
          <w:rStyle w:val="unnamedstyle2000009char"/>
        </w:rPr>
        <w:t xml:space="preserve">Otro factor trascendental para la existencia de bosques de </w:t>
      </w:r>
      <w:proofErr w:type="spellStart"/>
      <w:r w:rsidRPr="00B01FA9">
        <w:rPr>
          <w:rStyle w:val="unnamedstyle2000009char"/>
          <w:i/>
        </w:rPr>
        <w:t>Abies</w:t>
      </w:r>
      <w:proofErr w:type="spellEnd"/>
      <w:r w:rsidRPr="00B01FA9">
        <w:rPr>
          <w:rStyle w:val="unnamedstyle2000009char"/>
        </w:rPr>
        <w:t xml:space="preserve"> en Tamaulipas es que, a pesar de que </w:t>
      </w:r>
      <w:r w:rsidR="00993947">
        <w:rPr>
          <w:rStyle w:val="unnamedstyle2000009char"/>
        </w:rPr>
        <w:fldChar w:fldCharType="begin" w:fldLock="1"/>
      </w:r>
      <w:r w:rsidR="00993947">
        <w:rPr>
          <w:rStyle w:val="unnamedstyle2000009char"/>
        </w:rPr>
        <w:instrText>ADDIN CSL_CITATION {"citationItems":[{"id":"ITEM-1","itemData":{"author":[{"dropping-particle":"","family":"SEMARNAT","given":"","non-dropping-particle":"","parse-names":false,"suffix":""}],"container-title":"Secretaría de Medio Ambiente y Recursos Naturales","id":"ITEM-1","issued":{"date-parts":[["2007"]]},"title":"Anuario Estadístico de la Producción Forestal.","type":"webpage"},"uris":["http://www.mendeley.com/documents/?uuid=26ff80dc-1903-4554-b48c-011f15c44607"]}],"mendeley":{"formattedCitation":"(SEMARNAT, 2007)","plainTextFormattedCitation":"(SEMARNAT, 2007)","previouslyFormattedCitation":"(SEMARNAT, 2007)"},"properties":{"noteIndex":0},"schema":"https://github.com/citation-style-language/schema/raw/master/csl-citation.json"}</w:instrText>
      </w:r>
      <w:r w:rsidR="00993947">
        <w:rPr>
          <w:rStyle w:val="unnamedstyle2000009char"/>
        </w:rPr>
        <w:fldChar w:fldCharType="separate"/>
      </w:r>
      <w:r w:rsidR="00993947" w:rsidRPr="00993947">
        <w:rPr>
          <w:rStyle w:val="unnamedstyle2000009char"/>
          <w:noProof/>
        </w:rPr>
        <w:t>(SEMARNAT, 2007)</w:t>
      </w:r>
      <w:r w:rsidR="00993947">
        <w:rPr>
          <w:rStyle w:val="unnamedstyle2000009char"/>
        </w:rPr>
        <w:fldChar w:fldCharType="end"/>
      </w:r>
      <w:r w:rsidRPr="00B01FA9">
        <w:rPr>
          <w:rStyle w:val="unnamedstyle2000009char"/>
        </w:rPr>
        <w:t xml:space="preserve"> reporta su amplio uso como recurso maderable en el país, en el Estado no se manejan ni aprovechan sus especies, en parte debido a su difícil accesibilidad. Esto coincide con </w:t>
      </w:r>
      <w:r w:rsidR="00993947">
        <w:rPr>
          <w:rStyle w:val="unnamedstyle2000009char"/>
        </w:rPr>
        <w:fldChar w:fldCharType="begin" w:fldLock="1"/>
      </w:r>
      <w:r w:rsidR="00993947">
        <w:rPr>
          <w:rStyle w:val="unnamedstyle2000009char"/>
        </w:rPr>
        <w:instrText>ADDIN CSL_CITATION {"citationItems":[{"id":"ITEM-1","itemData":{"author":[{"dropping-particle":"","family":"Valdez, V.; Foroughbakhch, R; Alanís","given":"G.","non-dropping-particle":"","parse-names":false,"suffix":""}],"container-title":"Ciencia UANL","id":"ITEM-1","issue":"3","issued":{"date-parts":[["2003"]]},"page":"360-365","title":"Distribución relictual del bosque mesófilo de montaña en el Noreste de México","type":"article-journal","volume":"6"},"uris":["http://www.mendeley.com/documents/?uuid=fdd46a7e-9e56-4663-a3f0-f97ea87f78d0"]}],"mendeley":{"formattedCitation":"(Valdez, V.; Foroughbakhch, R; Alanís, 2003)","plainTextFormattedCitation":"(Valdez, V.; Foroughbakhch, R; Alanís, 2003)","previouslyFormattedCitation":"(Valdez, V.; Foroughbakhch, R; Alanís, 2003)"},"properties":{"noteIndex":0},"schema":"https://github.com/citation-style-language/schema/raw/master/csl-citation.json"}</w:instrText>
      </w:r>
      <w:r w:rsidR="00993947">
        <w:rPr>
          <w:rStyle w:val="unnamedstyle2000009char"/>
        </w:rPr>
        <w:fldChar w:fldCharType="separate"/>
      </w:r>
      <w:r w:rsidR="00993947" w:rsidRPr="00993947">
        <w:rPr>
          <w:rStyle w:val="unnamedstyle2000009char"/>
          <w:noProof/>
        </w:rPr>
        <w:t>(Valdez, V.; Foroughbakhch, R; Alanís, 2003)</w:t>
      </w:r>
      <w:r w:rsidR="00993947">
        <w:rPr>
          <w:rStyle w:val="unnamedstyle2000009char"/>
        </w:rPr>
        <w:fldChar w:fldCharType="end"/>
      </w:r>
      <w:r w:rsidRPr="00B01FA9">
        <w:rPr>
          <w:rStyle w:val="unnamedstyle2000009char"/>
        </w:rPr>
        <w:t xml:space="preserve">, quienes mencionan que en Nuevo León el hecho de contar con una ubicación alejada “de la presencia humana” favorece la </w:t>
      </w:r>
      <w:r w:rsidR="00431B17">
        <w:rPr>
          <w:rStyle w:val="unnamedstyle2000009char"/>
        </w:rPr>
        <w:t>prevalencia</w:t>
      </w:r>
      <w:r w:rsidRPr="00B01FA9">
        <w:rPr>
          <w:rStyle w:val="unnamedstyle2000009char"/>
        </w:rPr>
        <w:t xml:space="preserve"> de bosques de </w:t>
      </w:r>
      <w:proofErr w:type="spellStart"/>
      <w:r w:rsidRPr="00B01FA9">
        <w:rPr>
          <w:rStyle w:val="unnamedstyle2000009char"/>
          <w:i/>
        </w:rPr>
        <w:t>Abies</w:t>
      </w:r>
      <w:proofErr w:type="spellEnd"/>
      <w:r w:rsidRPr="00B01FA9">
        <w:rPr>
          <w:rStyle w:val="unnamedstyle2000009char"/>
        </w:rPr>
        <w:t xml:space="preserve"> y </w:t>
      </w:r>
      <w:proofErr w:type="spellStart"/>
      <w:r w:rsidRPr="00B01FA9">
        <w:rPr>
          <w:rStyle w:val="unnamedstyle2000009char"/>
          <w:i/>
        </w:rPr>
        <w:t>Cupressus</w:t>
      </w:r>
      <w:proofErr w:type="spellEnd"/>
      <w:r w:rsidRPr="00B01FA9">
        <w:rPr>
          <w:rStyle w:val="unnamedstyle2000009char"/>
        </w:rPr>
        <w:t xml:space="preserve">. Y aunque los habitantes en Miquihuana señalaron que, en ocasiones, han usado ramas o juveniles de abeto como ornamento navideño (al igual que en San Carlos, de acuerdo con </w:t>
      </w:r>
      <w:r w:rsidR="00993947">
        <w:rPr>
          <w:rStyle w:val="unnamedstyle2000009char"/>
        </w:rPr>
        <w:fldChar w:fldCharType="begin" w:fldLock="1"/>
      </w:r>
      <w:r w:rsidR="00993947">
        <w:rPr>
          <w:rStyle w:val="unnamedstyle2000009char"/>
        </w:rPr>
        <w:instrText>ADDIN CSL_CITATION {"citationItems":[{"id":"ITEM-1","itemData":{"author":[{"dropping-particle":"","family":"Cavazos","given":"C.","non-dropping-particle":"","parse-names":false,"suffix":""}],"id":"ITEM-1","issued":{"date-parts":[["2000"]]},"number-of-pages":"53","publisher":"Universidad Autónoma de Nuevo León","title":"Evaluación del bosque mesófilo de montaña en San Carlos, Tamaulipas.","type":"thesis"},"uris":["http://www.mendeley.com/documents/?uuid=11664632-853c-4574-b067-97bda7fded68"]}],"mendeley":{"formattedCitation":"(Cavazos, 2000)","plainTextFormattedCitation":"(Cavazos, 2000)","previouslyFormattedCitation":"(Cavazos, 2000)"},"properties":{"noteIndex":0},"schema":"https://github.com/citation-style-language/schema/raw/master/csl-citation.json"}</w:instrText>
      </w:r>
      <w:r w:rsidR="00993947">
        <w:rPr>
          <w:rStyle w:val="unnamedstyle2000009char"/>
        </w:rPr>
        <w:fldChar w:fldCharType="separate"/>
      </w:r>
      <w:r w:rsidR="00993947" w:rsidRPr="00993947">
        <w:rPr>
          <w:rStyle w:val="unnamedstyle2000009char"/>
          <w:noProof/>
        </w:rPr>
        <w:t>(Cavazos, 2000)</w:t>
      </w:r>
      <w:r w:rsidR="00993947">
        <w:rPr>
          <w:rStyle w:val="unnamedstyle2000009char"/>
        </w:rPr>
        <w:fldChar w:fldCharType="end"/>
      </w:r>
      <w:r w:rsidRPr="00B01FA9">
        <w:rPr>
          <w:rStyle w:val="unnamedstyle2000009char"/>
        </w:rPr>
        <w:t xml:space="preserve">, pero por su escasez y la dificultad en llegar a esos sitios, generalmente suelen usar pinos como alternativa. Esto confirma lo indicado por </w:t>
      </w:r>
      <w:r w:rsidR="00993947">
        <w:rPr>
          <w:rStyle w:val="unnamedstyle2000009char"/>
        </w:rPr>
        <w:fldChar w:fldCharType="begin" w:fldLock="1"/>
      </w:r>
      <w:r w:rsidR="00993947">
        <w:rPr>
          <w:rStyle w:val="unnamedstyle2000009char"/>
        </w:rPr>
        <w:instrText>ADDIN CSL_CITATION {"citationItems":[{"id":"ITEM-1","itemData":{"URL":"https://www.iucnredlist.org/species/42302/2970671","author":[{"dropping-particle":"","family":"Farjon","given":"A.","non-dropping-particle":"","parse-names":false,"suffix":""}],"container-title":"International Union for Conservation of Nature","id":"ITEM-1","issued":{"date-parts":[["2013"]]},"title":"Abies vejarii. The IUCN Red List of Threatened Species 2013: e.T42302A2970671.","type":"webpage"},"uris":["http://www.mendeley.com/documents/?uuid=5c04969e-c7bd-418a-8b2e-ed4ca1d703ee"]}],"mendeley":{"formattedCitation":"(Farjon, 2013)","plainTextFormattedCitation":"(Farjon, 2013)","previouslyFormattedCitation":"(Farjon, 2013)"},"properties":{"noteIndex":0},"schema":"https://github.com/citation-style-language/schema/raw/master/csl-citation.json"}</w:instrText>
      </w:r>
      <w:r w:rsidR="00993947">
        <w:rPr>
          <w:rStyle w:val="unnamedstyle2000009char"/>
        </w:rPr>
        <w:fldChar w:fldCharType="separate"/>
      </w:r>
      <w:r w:rsidR="00993947" w:rsidRPr="00993947">
        <w:rPr>
          <w:rStyle w:val="unnamedstyle2000009char"/>
          <w:noProof/>
        </w:rPr>
        <w:t>(Farjon, 2013)</w:t>
      </w:r>
      <w:r w:rsidR="00993947">
        <w:rPr>
          <w:rStyle w:val="unnamedstyle2000009char"/>
        </w:rPr>
        <w:fldChar w:fldCharType="end"/>
      </w:r>
      <w:r w:rsidR="00993947">
        <w:rPr>
          <w:rStyle w:val="unnamedstyle2000009char"/>
        </w:rPr>
        <w:t>,</w:t>
      </w:r>
      <w:r w:rsidRPr="00B01FA9">
        <w:rPr>
          <w:rStyle w:val="unnamedstyle2000009char"/>
        </w:rPr>
        <w:t xml:space="preserve"> acerca de que la importancia del abeto como fuente de madera es baja, debido a que son árboles relativamente raros y con una distribución limitada.</w:t>
      </w:r>
    </w:p>
    <w:p w14:paraId="0585A89F" w14:textId="260C5DEA" w:rsidR="00413C1B" w:rsidRPr="00D96DDD" w:rsidRDefault="00431B17" w:rsidP="008F32D6">
      <w:pPr>
        <w:pStyle w:val="font8"/>
        <w:spacing w:before="0" w:beforeAutospacing="0" w:after="0" w:afterAutospacing="0" w:line="360" w:lineRule="auto"/>
        <w:jc w:val="both"/>
        <w:textAlignment w:val="baseline"/>
      </w:pPr>
      <w:r>
        <w:rPr>
          <w:rStyle w:val="unnamedstyle2000009char"/>
        </w:rPr>
        <w:t>Al definir</w:t>
      </w:r>
      <w:r w:rsidR="00400F32" w:rsidRPr="00D96DDD">
        <w:rPr>
          <w:rStyle w:val="unnamedstyle2000009char"/>
        </w:rPr>
        <w:t xml:space="preserve"> la distribución del bosque en el área de estudio,</w:t>
      </w:r>
      <w:r w:rsidR="005D1117" w:rsidRPr="00D96DDD">
        <w:rPr>
          <w:rStyle w:val="unnamedstyle2000009char"/>
        </w:rPr>
        <w:t xml:space="preserve"> e</w:t>
      </w:r>
      <w:r w:rsidR="008F32D6" w:rsidRPr="00D96DDD">
        <w:rPr>
          <w:rStyle w:val="unnamedstyle2000009char"/>
        </w:rPr>
        <w:t>s necesario señalar que los relictos encontrados no aparecen en el mapa de vegetación y uso de suelo de</w:t>
      </w:r>
      <w:r w:rsidR="00494E3B" w:rsidRPr="00D96DDD">
        <w:rPr>
          <w:rStyle w:val="unnamedstyle2000009char"/>
        </w:rPr>
        <w:t xml:space="preserve"> </w:t>
      </w:r>
      <w:r w:rsidR="00993947">
        <w:rPr>
          <w:rStyle w:val="unnamedstyle2000009char"/>
        </w:rPr>
        <w:fldChar w:fldCharType="begin" w:fldLock="1"/>
      </w:r>
      <w:r w:rsidR="00993947">
        <w:rPr>
          <w:rStyle w:val="unnamedstyle2000009char"/>
        </w:rPr>
        <w:instrText>ADDIN CSL_CITATION {"citationItems":[{"id":"ITEM-1","itemData":{"URL":"http://www.beta.inegi.org.mx/temas/mapas/usosuelo/","author":[{"dropping-particle":"","family":"INEGI","given":"Instituto Nacional de Estadística y Geografía","non-dropping-particle":"","parse-names":false,"suffix":""}],"id":"ITEM-1","issued":{"date-parts":[["2013"]]},"title":"Carta de Vegetación y Uso del Suelo, Serie V. Datos vectoriales","type":"webpage"},"uris":["http://www.mendeley.com/documents/?uuid=604ea6d6-5f0b-40b4-8216-ca9200b488e7"]}],"mendeley":{"formattedCitation":"(INEGI, 2013)","plainTextFormattedCitation":"(INEGI, 2013)","previouslyFormattedCitation":"(INEGI, 2013)"},"properties":{"noteIndex":0},"schema":"https://github.com/citation-style-language/schema/raw/master/csl-citation.json"}</w:instrText>
      </w:r>
      <w:r w:rsidR="00993947">
        <w:rPr>
          <w:rStyle w:val="unnamedstyle2000009char"/>
        </w:rPr>
        <w:fldChar w:fldCharType="separate"/>
      </w:r>
      <w:r w:rsidR="00993947" w:rsidRPr="00993947">
        <w:rPr>
          <w:rStyle w:val="unnamedstyle2000009char"/>
          <w:noProof/>
        </w:rPr>
        <w:t>(INEGI, 2013)</w:t>
      </w:r>
      <w:r w:rsidR="00993947">
        <w:rPr>
          <w:rStyle w:val="unnamedstyle2000009char"/>
        </w:rPr>
        <w:fldChar w:fldCharType="end"/>
      </w:r>
      <w:r w:rsidR="008F32D6" w:rsidRPr="00D96DDD">
        <w:rPr>
          <w:rStyle w:val="unnamedstyle2000009char"/>
        </w:rPr>
        <w:t xml:space="preserve">, ya que </w:t>
      </w:r>
      <w:r w:rsidR="001D6BE7" w:rsidRPr="00D96DDD">
        <w:rPr>
          <w:rStyle w:val="unnamedstyle2000009char"/>
        </w:rPr>
        <w:t>la</w:t>
      </w:r>
      <w:r w:rsidR="008F32D6" w:rsidRPr="00D96DDD">
        <w:rPr>
          <w:rStyle w:val="unnamedstyle2000009char"/>
        </w:rPr>
        <w:t xml:space="preserve"> superficie es menor al área mínima cartografiable </w:t>
      </w:r>
      <w:r w:rsidR="00F20F98">
        <w:rPr>
          <w:rStyle w:val="unnamedstyle2000009char"/>
        </w:rPr>
        <w:t xml:space="preserve">(5 hectáreas) </w:t>
      </w:r>
      <w:r w:rsidR="008F32D6" w:rsidRPr="00D96DDD">
        <w:rPr>
          <w:rStyle w:val="unnamedstyle2000009char"/>
        </w:rPr>
        <w:t xml:space="preserve">de la escala 1:250000 que utiliza.  </w:t>
      </w:r>
      <w:r w:rsidR="00610E8D" w:rsidRPr="00D96DDD">
        <w:rPr>
          <w:rStyle w:val="unnamedstyle2000009char"/>
        </w:rPr>
        <w:t>Incluso con tecnología satelital de alta resolución (d</w:t>
      </w:r>
      <w:r w:rsidR="00610E8D" w:rsidRPr="00D96DDD">
        <w:t>e mayor detalle que los mapas de INEGI)</w:t>
      </w:r>
      <w:r w:rsidR="001D6BE7" w:rsidRPr="00D96DDD">
        <w:t>, algunos</w:t>
      </w:r>
      <w:r w:rsidR="00413C1B" w:rsidRPr="00D96DDD">
        <w:rPr>
          <w:rStyle w:val="unnamedstyle2000009char"/>
        </w:rPr>
        <w:t xml:space="preserve"> </w:t>
      </w:r>
      <w:r w:rsidR="00413C1B" w:rsidRPr="00D96DDD">
        <w:t xml:space="preserve">autores como </w:t>
      </w:r>
      <w:r w:rsidR="00993947">
        <w:fldChar w:fldCharType="begin" w:fldLock="1"/>
      </w:r>
      <w:r w:rsidR="00993947">
        <w:instrText>ADDIN CSL_CITATION {"citationItems":[{"id":"ITEM-1","itemData":{"author":[{"dropping-particle":"","family":"Villers, L.; García del Valle, L.; López","given":"J.","non-dropping-particle":"","parse-names":false,"suffix":""}],"container-title":"Investigaciones Geográficas","id":"ITEM-1","issued":{"date-parts":[["1998"]]},"page":"7-19","title":"Evaluación de los bosques templados en México: una aplicación en el parque nacional Nevado de Toluca.","type":"article-journal","volume":"37"},"uris":["http://www.mendeley.com/documents/?uuid=660fbaf8-134b-4074-9eab-9fb7adb6585f"]}],"mendeley":{"formattedCitation":"(Villers, L.; García del Valle, L.; López, 1998)","plainTextFormattedCitation":"(Villers, L.; García del Valle, L.; López, 1998)","previouslyFormattedCitation":"(Villers, L.; García del Valle, L.; López, 1998)"},"properties":{"noteIndex":0},"schema":"https://github.com/citation-style-language/schema/raw/master/csl-citation.json"}</w:instrText>
      </w:r>
      <w:r w:rsidR="00993947">
        <w:fldChar w:fldCharType="separate"/>
      </w:r>
      <w:r w:rsidR="00993947" w:rsidRPr="00993947">
        <w:rPr>
          <w:noProof/>
        </w:rPr>
        <w:t>(Villers, L.; García del Valle, L.; López, 1998)</w:t>
      </w:r>
      <w:r w:rsidR="00993947">
        <w:fldChar w:fldCharType="end"/>
      </w:r>
      <w:r w:rsidR="00610E8D" w:rsidRPr="00D96DDD">
        <w:t xml:space="preserve"> encontraron problemas para separar asociaciones de coníferas entre sí, especialmente las establecidas en cañadas y laderas con fuertes pendientes</w:t>
      </w:r>
      <w:r w:rsidR="001D6BE7" w:rsidRPr="00D96DDD">
        <w:t>, como en las que se encuentra el bosque relicto</w:t>
      </w:r>
      <w:r w:rsidR="00610E8D" w:rsidRPr="00D96DDD">
        <w:t xml:space="preserve"> de </w:t>
      </w:r>
      <w:proofErr w:type="spellStart"/>
      <w:r w:rsidR="00610E8D" w:rsidRPr="00D96DDD">
        <w:rPr>
          <w:i/>
        </w:rPr>
        <w:t>Abies</w:t>
      </w:r>
      <w:proofErr w:type="spellEnd"/>
      <w:r w:rsidR="00610E8D" w:rsidRPr="00D96DDD">
        <w:t xml:space="preserve"> en Tamaulipas. Por ello, </w:t>
      </w:r>
      <w:r w:rsidR="00E249A7">
        <w:t xml:space="preserve">dichos autores </w:t>
      </w:r>
      <w:r w:rsidR="001D6BE7" w:rsidRPr="00D96DDD">
        <w:t>sugieren</w:t>
      </w:r>
      <w:r w:rsidR="00413C1B" w:rsidRPr="00D96DDD">
        <w:t xml:space="preserve"> </w:t>
      </w:r>
      <w:r w:rsidR="006F04DE" w:rsidRPr="00D96DDD">
        <w:t xml:space="preserve">el </w:t>
      </w:r>
      <w:r w:rsidR="00413C1B" w:rsidRPr="00D96DDD">
        <w:t>uso</w:t>
      </w:r>
      <w:r w:rsidR="006F04DE" w:rsidRPr="00D96DDD">
        <w:t xml:space="preserve"> de imágenes de alta resolución</w:t>
      </w:r>
      <w:r w:rsidR="00413C1B" w:rsidRPr="00D96DDD">
        <w:t xml:space="preserve"> sólo para “grandes grupos vegetales”</w:t>
      </w:r>
      <w:r w:rsidR="00D81D88">
        <w:t xml:space="preserve"> (refiriéndose a su extensión territorial)</w:t>
      </w:r>
      <w:r w:rsidR="00413C1B" w:rsidRPr="00D96DDD">
        <w:t xml:space="preserve">, debido a que las diferencias espectrales entre asociaciones de coníferas “no es perceptible”. </w:t>
      </w:r>
    </w:p>
    <w:p w14:paraId="348A6F2B" w14:textId="5872E02B" w:rsidR="00993947" w:rsidRDefault="001C69BC" w:rsidP="001C69BC">
      <w:pPr>
        <w:pStyle w:val="font8"/>
        <w:spacing w:before="0" w:beforeAutospacing="0" w:after="0" w:afterAutospacing="0" w:line="360" w:lineRule="auto"/>
        <w:jc w:val="both"/>
        <w:textAlignment w:val="baseline"/>
        <w:rPr>
          <w:rStyle w:val="unnamedstyle2000009char"/>
        </w:rPr>
      </w:pPr>
      <w:r w:rsidRPr="00D96DDD">
        <w:rPr>
          <w:rStyle w:val="unnamedstyle2000009char"/>
        </w:rPr>
        <w:t xml:space="preserve">De acuerdo con la cartografía digital de </w:t>
      </w:r>
      <w:r w:rsidR="00993947">
        <w:rPr>
          <w:rStyle w:val="unnamedstyle2000009char"/>
        </w:rPr>
        <w:fldChar w:fldCharType="begin" w:fldLock="1"/>
      </w:r>
      <w:r w:rsidR="00993947">
        <w:rPr>
          <w:rStyle w:val="unnamedstyle2000009char"/>
        </w:rPr>
        <w:instrText>ADDIN CSL_CITATION {"citationItems":[{"id":"ITEM-1","itemData":{"URL":"http://www.beta.inegi.org.mx/temas/mapas/usosuelo/","author":[{"dropping-particle":"","family":"INEGI","given":"Instituto Nacional de Estadística y Geografía","non-dropping-particle":"","parse-names":false,"suffix":""}],"id":"ITEM-1","issued":{"date-parts":[["2013"]]},"title":"Carta de Vegetación y Uso del Suelo, Serie V. Datos vectoriales","type":"webpage"},"uris":["http://www.mendeley.com/documents/?uuid=604ea6d6-5f0b-40b4-8216-ca9200b488e7"]}],"mendeley":{"formattedCitation":"(INEGI, 2013)","plainTextFormattedCitation":"(INEGI, 2013)","previouslyFormattedCitation":"(INEGI, 2013)"},"properties":{"noteIndex":0},"schema":"https://github.com/citation-style-language/schema/raw/master/csl-citation.json"}</w:instrText>
      </w:r>
      <w:r w:rsidR="00993947">
        <w:rPr>
          <w:rStyle w:val="unnamedstyle2000009char"/>
        </w:rPr>
        <w:fldChar w:fldCharType="separate"/>
      </w:r>
      <w:r w:rsidR="00993947" w:rsidRPr="00993947">
        <w:rPr>
          <w:rStyle w:val="unnamedstyle2000009char"/>
          <w:noProof/>
        </w:rPr>
        <w:t>(INEGI, 2013)</w:t>
      </w:r>
      <w:r w:rsidR="00993947">
        <w:rPr>
          <w:rStyle w:val="unnamedstyle2000009char"/>
        </w:rPr>
        <w:fldChar w:fldCharType="end"/>
      </w:r>
      <w:r w:rsidR="00993947">
        <w:rPr>
          <w:rStyle w:val="unnamedstyle2000009char"/>
        </w:rPr>
        <w:t xml:space="preserve"> </w:t>
      </w:r>
      <w:r w:rsidRPr="00D96DDD">
        <w:rPr>
          <w:rStyle w:val="unnamedstyle2000009char"/>
        </w:rPr>
        <w:t xml:space="preserve">más de la mitad de la superficie de los relictos del bosque de oyamel en Miquihuana se encuentra en terrenos clasificados como bosques mixtos </w:t>
      </w:r>
      <w:r w:rsidR="00B169FF">
        <w:rPr>
          <w:rStyle w:val="unnamedstyle2000009char"/>
        </w:rPr>
        <w:t xml:space="preserve">(de </w:t>
      </w:r>
      <w:r w:rsidR="00B169FF">
        <w:rPr>
          <w:rStyle w:val="unnamedstyle2000009char"/>
        </w:rPr>
        <w:lastRenderedPageBreak/>
        <w:t>pino-enci</w:t>
      </w:r>
      <w:r w:rsidR="007778AC">
        <w:rPr>
          <w:rStyle w:val="unnamedstyle2000009char"/>
        </w:rPr>
        <w:t>n</w:t>
      </w:r>
      <w:r w:rsidR="00B169FF">
        <w:rPr>
          <w:rStyle w:val="unnamedstyle2000009char"/>
        </w:rPr>
        <w:t>o o encino-pino) con vegetación secundaria</w:t>
      </w:r>
      <w:r w:rsidRPr="00D96DDD">
        <w:rPr>
          <w:rStyle w:val="unnamedstyle2000009char"/>
        </w:rPr>
        <w:t>. Otra parte de los relictos se clasifican como coníferas, mientras que dos de ellos entran como bosque mixto primario (</w:t>
      </w:r>
      <w:r w:rsidRPr="00687499">
        <w:rPr>
          <w:rStyle w:val="unnamedstyle2000009char"/>
        </w:rPr>
        <w:t xml:space="preserve">Tabla </w:t>
      </w:r>
      <w:r w:rsidR="00E408BE">
        <w:rPr>
          <w:rStyle w:val="unnamedstyle2000009char"/>
        </w:rPr>
        <w:t>2</w:t>
      </w:r>
      <w:r w:rsidRPr="00D96DDD">
        <w:rPr>
          <w:rStyle w:val="unnamedstyle2000009char"/>
        </w:rPr>
        <w:t>); cabe señalar que en el municipio de San Carlos, la clasificación de los relictos es similar (bosque de encino-pino y bosque de pino).</w:t>
      </w:r>
      <w:r w:rsidR="00F2083D" w:rsidRPr="00F2083D">
        <w:rPr>
          <w:rStyle w:val="unnamedstyle2000009char"/>
        </w:rPr>
        <w:t xml:space="preserve"> Esto coincide con</w:t>
      </w:r>
      <w:r w:rsidR="00F2083D">
        <w:rPr>
          <w:rStyle w:val="unnamedstyle2000009char"/>
        </w:rPr>
        <w:t xml:space="preserve"> </w:t>
      </w:r>
      <w:r w:rsidR="00F2083D">
        <w:rPr>
          <w:rStyle w:val="unnamedstyle2000009char"/>
        </w:rPr>
        <w:fldChar w:fldCharType="begin" w:fldLock="1"/>
      </w:r>
      <w:r w:rsidR="00F2083D">
        <w:rPr>
          <w:rStyle w:val="unnamedstyle2000009char"/>
        </w:rPr>
        <w:instrText>ADDIN CSL_CITATION {"citationItems":[{"id":"ITEM-1","itemData":{"author":[{"dropping-particle":"V.","family":"Gutiérrez, O. , Cámara, R., &amp; García","given":"L.","non-dropping-particle":"","parse-names":false,"suffix":""}],"container-title":"Takurunna","id":"ITEM-1","issued":{"date-parts":[["2016"]]},"page":"59-87","title":"Nicho ecológico y distribución geográfica del Pinsapó (Abies pinsapo. Boiss)","type":"article-journal"},"uris":["http://www.mendeley.com/documents/?uuid=f9c103ef-eeaf-4dbe-9daf-60ce9fbf1da5"]}],"mendeley":{"formattedCitation":"(Gutiérrez, O. , Cámara, R., &amp; García, 2016)","plainTextFormattedCitation":"(Gutiérrez, O. , Cámara, R., &amp; García, 2016)","previouslyFormattedCitation":"(Gutiérrez, O. , Cámara, R., &amp; García, 2016)"},"properties":{"noteIndex":0},"schema":"https://github.com/citation-style-language/schema/raw/master/csl-citation.json"}</w:instrText>
      </w:r>
      <w:r w:rsidR="00F2083D">
        <w:rPr>
          <w:rStyle w:val="unnamedstyle2000009char"/>
        </w:rPr>
        <w:fldChar w:fldCharType="separate"/>
      </w:r>
      <w:r w:rsidR="00F2083D" w:rsidRPr="00F2083D">
        <w:rPr>
          <w:rStyle w:val="unnamedstyle2000009char"/>
          <w:noProof/>
        </w:rPr>
        <w:t>(Gutiérrez, O. , Cámara, R., &amp; García, 2016)</w:t>
      </w:r>
      <w:r w:rsidR="00F2083D">
        <w:rPr>
          <w:rStyle w:val="unnamedstyle2000009char"/>
        </w:rPr>
        <w:fldChar w:fldCharType="end"/>
      </w:r>
      <w:r w:rsidR="00F2083D" w:rsidRPr="00F2083D">
        <w:rPr>
          <w:rStyle w:val="unnamedstyle2000009char"/>
        </w:rPr>
        <w:t xml:space="preserve">, ya que la distribución de organismos oficiales para bosques monoespecíficos o con dominancia de </w:t>
      </w:r>
      <w:proofErr w:type="spellStart"/>
      <w:r w:rsidR="00F2083D" w:rsidRPr="00F2083D">
        <w:rPr>
          <w:rStyle w:val="unnamedstyle2000009char"/>
          <w:i/>
          <w:iCs/>
        </w:rPr>
        <w:t>Abies</w:t>
      </w:r>
      <w:proofErr w:type="spellEnd"/>
      <w:r w:rsidR="00F2083D" w:rsidRPr="00F2083D">
        <w:rPr>
          <w:rStyle w:val="unnamedstyle2000009char"/>
        </w:rPr>
        <w:t xml:space="preserve"> es más amplia que la real, y también se encuentran individuos mezclados en bosques mixtos de pino y encino.</w:t>
      </w:r>
    </w:p>
    <w:p w14:paraId="4123E8E4" w14:textId="77777777" w:rsidR="00687499" w:rsidRPr="00687499" w:rsidRDefault="00687499" w:rsidP="00687499">
      <w:pPr>
        <w:pStyle w:val="font8"/>
        <w:spacing w:before="0" w:beforeAutospacing="0" w:after="0" w:afterAutospacing="0" w:line="360" w:lineRule="auto"/>
        <w:jc w:val="both"/>
        <w:textAlignment w:val="baseline"/>
        <w:rPr>
          <w:sz w:val="20"/>
          <w:szCs w:val="20"/>
        </w:rPr>
      </w:pPr>
      <w:r w:rsidRPr="00687499">
        <w:rPr>
          <w:b/>
          <w:sz w:val="20"/>
          <w:szCs w:val="20"/>
        </w:rPr>
        <w:t xml:space="preserve">Tabla </w:t>
      </w:r>
      <w:r w:rsidR="00E408BE">
        <w:rPr>
          <w:b/>
          <w:sz w:val="20"/>
          <w:szCs w:val="20"/>
        </w:rPr>
        <w:t>2</w:t>
      </w:r>
      <w:r w:rsidRPr="00687499">
        <w:rPr>
          <w:b/>
          <w:sz w:val="20"/>
          <w:szCs w:val="20"/>
        </w:rPr>
        <w:t>.</w:t>
      </w:r>
      <w:r w:rsidRPr="00687499">
        <w:rPr>
          <w:sz w:val="20"/>
          <w:szCs w:val="20"/>
        </w:rPr>
        <w:t xml:space="preserve"> Superficie y tipo de bosque en que se clasifican relictos de bosque de </w:t>
      </w:r>
      <w:proofErr w:type="spellStart"/>
      <w:r w:rsidRPr="00687499">
        <w:rPr>
          <w:i/>
          <w:sz w:val="20"/>
          <w:szCs w:val="20"/>
        </w:rPr>
        <w:t>Abies</w:t>
      </w:r>
      <w:proofErr w:type="spellEnd"/>
      <w:r w:rsidRPr="00687499">
        <w:rPr>
          <w:sz w:val="20"/>
          <w:szCs w:val="20"/>
        </w:rPr>
        <w:t xml:space="preserve"> en </w:t>
      </w:r>
      <w:proofErr w:type="spellStart"/>
      <w:r w:rsidRPr="00687499">
        <w:rPr>
          <w:sz w:val="20"/>
          <w:szCs w:val="20"/>
        </w:rPr>
        <w:t>Miquihuana</w:t>
      </w:r>
      <w:proofErr w:type="spellEnd"/>
      <w:r w:rsidRPr="00687499">
        <w:rPr>
          <w:sz w:val="20"/>
          <w:szCs w:val="20"/>
        </w:rPr>
        <w:t>, de acuerdo con la cartografía oficial (INEGI, 2013).</w:t>
      </w:r>
    </w:p>
    <w:tbl>
      <w:tblPr>
        <w:tblW w:w="841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35"/>
        <w:gridCol w:w="1559"/>
        <w:gridCol w:w="1053"/>
        <w:gridCol w:w="963"/>
      </w:tblGrid>
      <w:tr w:rsidR="00687499" w:rsidRPr="00055382" w14:paraId="596BD2B9" w14:textId="77777777" w:rsidTr="009971A5">
        <w:trPr>
          <w:trHeight w:val="300"/>
        </w:trPr>
        <w:tc>
          <w:tcPr>
            <w:tcW w:w="4835" w:type="dxa"/>
            <w:shd w:val="clear" w:color="auto" w:fill="auto"/>
            <w:noWrap/>
            <w:vAlign w:val="bottom"/>
            <w:hideMark/>
          </w:tcPr>
          <w:p w14:paraId="19AA37D7" w14:textId="77777777" w:rsidR="00687499" w:rsidRPr="00055382" w:rsidRDefault="00687499" w:rsidP="009971A5">
            <w:pPr>
              <w:spacing w:before="0" w:after="0" w:line="360" w:lineRule="auto"/>
              <w:jc w:val="center"/>
              <w:rPr>
                <w:b/>
                <w:sz w:val="20"/>
                <w:szCs w:val="20"/>
              </w:rPr>
            </w:pPr>
            <w:r w:rsidRPr="00055382">
              <w:rPr>
                <w:b/>
                <w:sz w:val="20"/>
                <w:szCs w:val="20"/>
              </w:rPr>
              <w:t>Vegetación</w:t>
            </w:r>
          </w:p>
        </w:tc>
        <w:tc>
          <w:tcPr>
            <w:tcW w:w="1559" w:type="dxa"/>
            <w:shd w:val="clear" w:color="auto" w:fill="auto"/>
            <w:noWrap/>
            <w:vAlign w:val="bottom"/>
            <w:hideMark/>
          </w:tcPr>
          <w:p w14:paraId="322CF1BF" w14:textId="77777777" w:rsidR="00687499" w:rsidRPr="00055382" w:rsidRDefault="00687499" w:rsidP="009971A5">
            <w:pPr>
              <w:spacing w:before="0" w:after="0" w:line="360" w:lineRule="auto"/>
              <w:jc w:val="center"/>
              <w:rPr>
                <w:b/>
                <w:sz w:val="20"/>
                <w:szCs w:val="20"/>
              </w:rPr>
            </w:pPr>
            <w:r w:rsidRPr="00055382">
              <w:rPr>
                <w:b/>
                <w:sz w:val="20"/>
                <w:szCs w:val="20"/>
              </w:rPr>
              <w:t>No. Relictos</w:t>
            </w:r>
          </w:p>
        </w:tc>
        <w:tc>
          <w:tcPr>
            <w:tcW w:w="1053" w:type="dxa"/>
            <w:shd w:val="clear" w:color="auto" w:fill="auto"/>
            <w:noWrap/>
            <w:vAlign w:val="bottom"/>
            <w:hideMark/>
          </w:tcPr>
          <w:p w14:paraId="01430089" w14:textId="77777777" w:rsidR="00687499" w:rsidRPr="00055382" w:rsidRDefault="00687499" w:rsidP="009971A5">
            <w:pPr>
              <w:spacing w:before="0" w:after="0" w:line="360" w:lineRule="auto"/>
              <w:ind w:right="-44"/>
              <w:jc w:val="center"/>
              <w:rPr>
                <w:b/>
                <w:sz w:val="20"/>
                <w:szCs w:val="20"/>
              </w:rPr>
            </w:pPr>
            <w:r w:rsidRPr="00055382">
              <w:rPr>
                <w:b/>
                <w:sz w:val="20"/>
                <w:szCs w:val="20"/>
              </w:rPr>
              <w:t>Hectáreas</w:t>
            </w:r>
          </w:p>
        </w:tc>
        <w:tc>
          <w:tcPr>
            <w:tcW w:w="963" w:type="dxa"/>
            <w:vAlign w:val="bottom"/>
          </w:tcPr>
          <w:p w14:paraId="02783A93" w14:textId="77777777" w:rsidR="00687499" w:rsidRPr="00055382" w:rsidRDefault="00687499" w:rsidP="009971A5">
            <w:pPr>
              <w:spacing w:before="0" w:after="0" w:line="360" w:lineRule="auto"/>
              <w:ind w:right="-44"/>
              <w:jc w:val="center"/>
              <w:rPr>
                <w:b/>
                <w:sz w:val="20"/>
                <w:szCs w:val="20"/>
              </w:rPr>
            </w:pPr>
            <w:r w:rsidRPr="00055382">
              <w:rPr>
                <w:b/>
                <w:sz w:val="20"/>
                <w:szCs w:val="20"/>
              </w:rPr>
              <w:t>%</w:t>
            </w:r>
          </w:p>
        </w:tc>
      </w:tr>
      <w:tr w:rsidR="00687499" w:rsidRPr="00055382" w14:paraId="084A3CE0" w14:textId="77777777" w:rsidTr="009971A5">
        <w:trPr>
          <w:trHeight w:val="300"/>
        </w:trPr>
        <w:tc>
          <w:tcPr>
            <w:tcW w:w="4835" w:type="dxa"/>
            <w:shd w:val="clear" w:color="auto" w:fill="auto"/>
            <w:noWrap/>
            <w:vAlign w:val="bottom"/>
            <w:hideMark/>
          </w:tcPr>
          <w:p w14:paraId="187FE6D3" w14:textId="77777777" w:rsidR="00687499" w:rsidRPr="00055382" w:rsidRDefault="00687499" w:rsidP="009971A5">
            <w:pPr>
              <w:spacing w:before="0" w:after="0" w:line="360" w:lineRule="auto"/>
              <w:rPr>
                <w:sz w:val="20"/>
                <w:szCs w:val="20"/>
              </w:rPr>
            </w:pPr>
            <w:r w:rsidRPr="00055382">
              <w:rPr>
                <w:sz w:val="20"/>
                <w:szCs w:val="20"/>
              </w:rPr>
              <w:t xml:space="preserve">Bosque de Encino-Pino con vegetación secundaria </w:t>
            </w:r>
          </w:p>
        </w:tc>
        <w:tc>
          <w:tcPr>
            <w:tcW w:w="1559" w:type="dxa"/>
            <w:shd w:val="clear" w:color="auto" w:fill="auto"/>
            <w:noWrap/>
            <w:vAlign w:val="bottom"/>
            <w:hideMark/>
          </w:tcPr>
          <w:p w14:paraId="7DC6EF2F" w14:textId="77777777" w:rsidR="00687499" w:rsidRPr="00055382" w:rsidRDefault="00687499" w:rsidP="009971A5">
            <w:pPr>
              <w:spacing w:before="0" w:after="0" w:line="360" w:lineRule="auto"/>
              <w:jc w:val="center"/>
              <w:rPr>
                <w:sz w:val="20"/>
                <w:szCs w:val="20"/>
              </w:rPr>
            </w:pPr>
            <w:r w:rsidRPr="00055382">
              <w:rPr>
                <w:sz w:val="20"/>
                <w:szCs w:val="20"/>
              </w:rPr>
              <w:t>43</w:t>
            </w:r>
          </w:p>
        </w:tc>
        <w:tc>
          <w:tcPr>
            <w:tcW w:w="1053" w:type="dxa"/>
            <w:shd w:val="clear" w:color="auto" w:fill="auto"/>
            <w:noWrap/>
            <w:vAlign w:val="bottom"/>
            <w:hideMark/>
          </w:tcPr>
          <w:p w14:paraId="53D2E9AA" w14:textId="77777777" w:rsidR="00687499" w:rsidRPr="00055382" w:rsidRDefault="00687499" w:rsidP="009971A5">
            <w:pPr>
              <w:spacing w:before="0" w:after="0" w:line="360" w:lineRule="auto"/>
              <w:ind w:right="-44"/>
              <w:jc w:val="right"/>
              <w:rPr>
                <w:sz w:val="20"/>
                <w:szCs w:val="20"/>
              </w:rPr>
            </w:pPr>
            <w:r w:rsidRPr="00055382">
              <w:rPr>
                <w:sz w:val="20"/>
                <w:szCs w:val="20"/>
              </w:rPr>
              <w:t>178.65</w:t>
            </w:r>
          </w:p>
        </w:tc>
        <w:tc>
          <w:tcPr>
            <w:tcW w:w="963" w:type="dxa"/>
            <w:vAlign w:val="bottom"/>
          </w:tcPr>
          <w:p w14:paraId="5D5B07E1" w14:textId="77777777" w:rsidR="00687499" w:rsidRPr="00055382" w:rsidRDefault="00687499" w:rsidP="009971A5">
            <w:pPr>
              <w:spacing w:before="0" w:after="0" w:line="360" w:lineRule="auto"/>
              <w:ind w:right="-44"/>
              <w:jc w:val="right"/>
              <w:rPr>
                <w:sz w:val="20"/>
                <w:szCs w:val="20"/>
              </w:rPr>
            </w:pPr>
            <w:r w:rsidRPr="00055382">
              <w:rPr>
                <w:sz w:val="20"/>
                <w:szCs w:val="20"/>
              </w:rPr>
              <w:t>54.4</w:t>
            </w:r>
          </w:p>
        </w:tc>
      </w:tr>
      <w:tr w:rsidR="00687499" w:rsidRPr="00055382" w14:paraId="5BBA9EA4" w14:textId="77777777" w:rsidTr="009971A5">
        <w:trPr>
          <w:trHeight w:val="300"/>
        </w:trPr>
        <w:tc>
          <w:tcPr>
            <w:tcW w:w="4835" w:type="dxa"/>
            <w:shd w:val="clear" w:color="auto" w:fill="auto"/>
            <w:noWrap/>
            <w:vAlign w:val="bottom"/>
            <w:hideMark/>
          </w:tcPr>
          <w:p w14:paraId="230E13B3" w14:textId="77777777" w:rsidR="00687499" w:rsidRPr="00055382" w:rsidRDefault="00687499" w:rsidP="009971A5">
            <w:pPr>
              <w:spacing w:before="0" w:after="0" w:line="360" w:lineRule="auto"/>
              <w:rPr>
                <w:sz w:val="20"/>
                <w:szCs w:val="20"/>
              </w:rPr>
            </w:pPr>
            <w:r w:rsidRPr="00055382">
              <w:rPr>
                <w:sz w:val="20"/>
                <w:szCs w:val="20"/>
              </w:rPr>
              <w:t xml:space="preserve">Bosque de Pino </w:t>
            </w:r>
          </w:p>
        </w:tc>
        <w:tc>
          <w:tcPr>
            <w:tcW w:w="1559" w:type="dxa"/>
            <w:shd w:val="clear" w:color="auto" w:fill="auto"/>
            <w:noWrap/>
            <w:vAlign w:val="bottom"/>
            <w:hideMark/>
          </w:tcPr>
          <w:p w14:paraId="6E1687F3" w14:textId="77777777" w:rsidR="00687499" w:rsidRPr="00055382" w:rsidRDefault="00687499" w:rsidP="009971A5">
            <w:pPr>
              <w:spacing w:before="0" w:after="0" w:line="360" w:lineRule="auto"/>
              <w:jc w:val="center"/>
              <w:rPr>
                <w:sz w:val="20"/>
                <w:szCs w:val="20"/>
              </w:rPr>
            </w:pPr>
            <w:r w:rsidRPr="00055382">
              <w:rPr>
                <w:sz w:val="20"/>
                <w:szCs w:val="20"/>
              </w:rPr>
              <w:t>12</w:t>
            </w:r>
          </w:p>
        </w:tc>
        <w:tc>
          <w:tcPr>
            <w:tcW w:w="1053" w:type="dxa"/>
            <w:shd w:val="clear" w:color="auto" w:fill="auto"/>
            <w:noWrap/>
            <w:vAlign w:val="bottom"/>
            <w:hideMark/>
          </w:tcPr>
          <w:p w14:paraId="716A71E1" w14:textId="77777777" w:rsidR="00687499" w:rsidRPr="00055382" w:rsidRDefault="00687499" w:rsidP="009971A5">
            <w:pPr>
              <w:spacing w:before="0" w:after="0" w:line="360" w:lineRule="auto"/>
              <w:ind w:right="-44"/>
              <w:jc w:val="right"/>
              <w:rPr>
                <w:sz w:val="20"/>
                <w:szCs w:val="20"/>
              </w:rPr>
            </w:pPr>
            <w:r w:rsidRPr="00055382">
              <w:rPr>
                <w:sz w:val="20"/>
                <w:szCs w:val="20"/>
              </w:rPr>
              <w:t>147.71</w:t>
            </w:r>
          </w:p>
        </w:tc>
        <w:tc>
          <w:tcPr>
            <w:tcW w:w="963" w:type="dxa"/>
            <w:vAlign w:val="bottom"/>
          </w:tcPr>
          <w:p w14:paraId="1B9FC7A4" w14:textId="77777777" w:rsidR="00687499" w:rsidRPr="00055382" w:rsidRDefault="00687499" w:rsidP="009971A5">
            <w:pPr>
              <w:spacing w:before="0" w:after="0" w:line="360" w:lineRule="auto"/>
              <w:ind w:right="-44"/>
              <w:jc w:val="right"/>
              <w:rPr>
                <w:sz w:val="20"/>
                <w:szCs w:val="20"/>
              </w:rPr>
            </w:pPr>
            <w:r w:rsidRPr="00055382">
              <w:rPr>
                <w:sz w:val="20"/>
                <w:szCs w:val="20"/>
              </w:rPr>
              <w:t>45.0</w:t>
            </w:r>
          </w:p>
        </w:tc>
      </w:tr>
      <w:tr w:rsidR="00687499" w:rsidRPr="00055382" w14:paraId="22F75C40" w14:textId="77777777" w:rsidTr="009971A5">
        <w:trPr>
          <w:trHeight w:val="300"/>
        </w:trPr>
        <w:tc>
          <w:tcPr>
            <w:tcW w:w="4835" w:type="dxa"/>
            <w:shd w:val="clear" w:color="auto" w:fill="auto"/>
            <w:noWrap/>
            <w:vAlign w:val="bottom"/>
          </w:tcPr>
          <w:p w14:paraId="2164DF09" w14:textId="77777777" w:rsidR="00687499" w:rsidRPr="00055382" w:rsidRDefault="00687499" w:rsidP="009971A5">
            <w:pPr>
              <w:spacing w:before="0" w:after="0" w:line="360" w:lineRule="auto"/>
              <w:rPr>
                <w:sz w:val="20"/>
                <w:szCs w:val="20"/>
              </w:rPr>
            </w:pPr>
            <w:r w:rsidRPr="00055382">
              <w:rPr>
                <w:sz w:val="20"/>
                <w:szCs w:val="20"/>
              </w:rPr>
              <w:t xml:space="preserve">Bosque de Pino-Encino </w:t>
            </w:r>
          </w:p>
        </w:tc>
        <w:tc>
          <w:tcPr>
            <w:tcW w:w="1559" w:type="dxa"/>
            <w:shd w:val="clear" w:color="auto" w:fill="auto"/>
            <w:noWrap/>
            <w:vAlign w:val="bottom"/>
          </w:tcPr>
          <w:p w14:paraId="35CD0D80" w14:textId="77777777" w:rsidR="00687499" w:rsidRPr="00055382" w:rsidRDefault="00687499" w:rsidP="009971A5">
            <w:pPr>
              <w:spacing w:before="0" w:after="0" w:line="360" w:lineRule="auto"/>
              <w:jc w:val="center"/>
              <w:rPr>
                <w:sz w:val="20"/>
                <w:szCs w:val="20"/>
              </w:rPr>
            </w:pPr>
            <w:r w:rsidRPr="00055382">
              <w:rPr>
                <w:sz w:val="20"/>
                <w:szCs w:val="20"/>
              </w:rPr>
              <w:t>2</w:t>
            </w:r>
          </w:p>
        </w:tc>
        <w:tc>
          <w:tcPr>
            <w:tcW w:w="1053" w:type="dxa"/>
            <w:shd w:val="clear" w:color="auto" w:fill="auto"/>
            <w:noWrap/>
            <w:vAlign w:val="bottom"/>
          </w:tcPr>
          <w:p w14:paraId="168BA7F1" w14:textId="77777777" w:rsidR="00687499" w:rsidRPr="00055382" w:rsidRDefault="00687499" w:rsidP="009971A5">
            <w:pPr>
              <w:spacing w:before="0" w:after="0" w:line="360" w:lineRule="auto"/>
              <w:ind w:right="-44"/>
              <w:jc w:val="right"/>
              <w:rPr>
                <w:sz w:val="20"/>
                <w:szCs w:val="20"/>
              </w:rPr>
            </w:pPr>
            <w:r w:rsidRPr="00055382">
              <w:rPr>
                <w:sz w:val="20"/>
                <w:szCs w:val="20"/>
              </w:rPr>
              <w:t>1.75</w:t>
            </w:r>
          </w:p>
        </w:tc>
        <w:tc>
          <w:tcPr>
            <w:tcW w:w="963" w:type="dxa"/>
            <w:vAlign w:val="bottom"/>
          </w:tcPr>
          <w:p w14:paraId="06B6841F" w14:textId="77777777" w:rsidR="00687499" w:rsidRPr="00055382" w:rsidRDefault="00687499" w:rsidP="009971A5">
            <w:pPr>
              <w:spacing w:before="0" w:after="0" w:line="360" w:lineRule="auto"/>
              <w:ind w:right="-44"/>
              <w:jc w:val="right"/>
              <w:rPr>
                <w:sz w:val="20"/>
                <w:szCs w:val="20"/>
              </w:rPr>
            </w:pPr>
            <w:r w:rsidRPr="00055382">
              <w:rPr>
                <w:sz w:val="20"/>
                <w:szCs w:val="20"/>
              </w:rPr>
              <w:t>0.5</w:t>
            </w:r>
          </w:p>
        </w:tc>
      </w:tr>
    </w:tbl>
    <w:p w14:paraId="069AC591" w14:textId="4FD90F3D" w:rsidR="001C69BC" w:rsidRPr="00D96DDD" w:rsidRDefault="00E249A7" w:rsidP="001C69BC">
      <w:pPr>
        <w:pStyle w:val="font8"/>
        <w:spacing w:before="0" w:beforeAutospacing="0" w:after="0" w:afterAutospacing="0" w:line="360" w:lineRule="auto"/>
        <w:jc w:val="both"/>
        <w:textAlignment w:val="baseline"/>
      </w:pPr>
      <w:r>
        <w:t xml:space="preserve">La cobertura y </w:t>
      </w:r>
      <w:r w:rsidR="001C69BC" w:rsidRPr="00D96DDD">
        <w:t>distribución de los relictos del bosque en Miquihuana (casi un 70% de la superficie en diez polígonos mayores a 16 hectáreas, pero 22 polígonos ocupan apenas 14% del</w:t>
      </w:r>
      <w:r>
        <w:t xml:space="preserve"> área</w:t>
      </w:r>
      <w:r w:rsidR="001C69BC" w:rsidRPr="00D96DDD">
        <w:t xml:space="preserve">) sugieren que el ecosistema puede encontrarse significativamente fragmentado, lo que </w:t>
      </w:r>
      <w:r w:rsidR="00CA1FCA">
        <w:t xml:space="preserve">confirma la aseveración de </w:t>
      </w:r>
      <w:r w:rsidR="00993947">
        <w:fldChar w:fldCharType="begin" w:fldLock="1"/>
      </w:r>
      <w:r w:rsidR="00993947">
        <w:instrText>ADDIN CSL_CITATION {"citationItems":[{"id":"ITEM-1","itemData":{"URL":"https://www.iucnredlist.org/species/42302/2970671","author":[{"dropping-particle":"","family":"Farjon","given":"A.","non-dropping-particle":"","parse-names":false,"suffix":""}],"container-title":"International Union for Conservation of Nature","id":"ITEM-1","issued":{"date-parts":[["2013"]]},"title":"Abies vejarii. The IUCN Red List of Threatened Species 2013: e.T42302A2970671.","type":"webpage"},"uris":["http://www.mendeley.com/documents/?uuid=5c04969e-c7bd-418a-8b2e-ed4ca1d703ee"]}],"mendeley":{"formattedCitation":"(Farjon, 2013)","plainTextFormattedCitation":"(Farjon, 2013)","previouslyFormattedCitation":"(Farjon, 2013)"},"properties":{"noteIndex":0},"schema":"https://github.com/citation-style-language/schema/raw/master/csl-citation.json"}</w:instrText>
      </w:r>
      <w:r w:rsidR="00993947">
        <w:fldChar w:fldCharType="separate"/>
      </w:r>
      <w:r w:rsidR="00993947" w:rsidRPr="00993947">
        <w:rPr>
          <w:noProof/>
        </w:rPr>
        <w:t>(Farjon, 2013)</w:t>
      </w:r>
      <w:r w:rsidR="00993947">
        <w:fldChar w:fldCharType="end"/>
      </w:r>
      <w:r w:rsidR="001C69BC" w:rsidRPr="00D96DDD">
        <w:t xml:space="preserve"> de que las poblaciones de la especie</w:t>
      </w:r>
      <w:r w:rsidR="001C69BC" w:rsidRPr="00D96DDD">
        <w:rPr>
          <w:i/>
        </w:rPr>
        <w:t xml:space="preserve"> A. </w:t>
      </w:r>
      <w:proofErr w:type="spellStart"/>
      <w:r w:rsidR="001C69BC" w:rsidRPr="00D96DDD">
        <w:rPr>
          <w:i/>
        </w:rPr>
        <w:t>vejarii</w:t>
      </w:r>
      <w:proofErr w:type="spellEnd"/>
      <w:r w:rsidR="001C69BC" w:rsidRPr="00D96DDD">
        <w:rPr>
          <w:i/>
        </w:rPr>
        <w:t xml:space="preserve"> </w:t>
      </w:r>
      <w:r w:rsidR="001C69BC" w:rsidRPr="00D96DDD">
        <w:t>(dominante en los relictos de Miquihuana), se encuentran “severamente fragmentadas”.</w:t>
      </w:r>
      <w:r w:rsidR="001C69BC" w:rsidRPr="00D96DDD">
        <w:rPr>
          <w:color w:val="FF0000"/>
        </w:rPr>
        <w:t xml:space="preserve"> </w:t>
      </w:r>
      <w:r w:rsidR="001C69BC" w:rsidRPr="00D96DDD">
        <w:rPr>
          <w:rStyle w:val="unnamedstyle2000009char"/>
        </w:rPr>
        <w:t>Sin embargo, es imprescindible resaltar que, si se suma la superficie</w:t>
      </w:r>
      <w:r w:rsidR="001C69BC" w:rsidRPr="00D96DDD">
        <w:t xml:space="preserve"> total de relictos de bosque de </w:t>
      </w:r>
      <w:proofErr w:type="spellStart"/>
      <w:r w:rsidR="001C69BC" w:rsidRPr="00D96DDD">
        <w:rPr>
          <w:i/>
        </w:rPr>
        <w:t>Abies</w:t>
      </w:r>
      <w:proofErr w:type="spellEnd"/>
      <w:r w:rsidR="001C69BC" w:rsidRPr="00D96DDD">
        <w:t xml:space="preserve"> en </w:t>
      </w:r>
      <w:proofErr w:type="spellStart"/>
      <w:r w:rsidR="001C69BC" w:rsidRPr="00D96DDD">
        <w:t>Miquihuana</w:t>
      </w:r>
      <w:proofErr w:type="spellEnd"/>
      <w:r w:rsidR="001C69BC" w:rsidRPr="00D96DDD">
        <w:t xml:space="preserve"> al área de ocurrencia de la especie </w:t>
      </w:r>
      <w:r w:rsidR="001C69BC" w:rsidRPr="00D96DDD">
        <w:rPr>
          <w:i/>
        </w:rPr>
        <w:t xml:space="preserve">A. </w:t>
      </w:r>
      <w:proofErr w:type="spellStart"/>
      <w:r w:rsidR="001C69BC" w:rsidRPr="00D96DDD">
        <w:rPr>
          <w:i/>
        </w:rPr>
        <w:t>vejarii</w:t>
      </w:r>
      <w:proofErr w:type="spellEnd"/>
      <w:r w:rsidR="001C69BC" w:rsidRPr="00D96DDD">
        <w:t xml:space="preserve"> estimada por </w:t>
      </w:r>
      <w:r w:rsidR="00993947">
        <w:fldChar w:fldCharType="begin" w:fldLock="1"/>
      </w:r>
      <w:r w:rsidR="00993947">
        <w:instrText>ADDIN CSL_CITATION {"citationItems":[{"id":"ITEM-1","itemData":{"URL":"https://www.iucnredlist.org/species/42302/2970671","author":[{"dropping-particle":"","family":"Farjon","given":"A.","non-dropping-particle":"","parse-names":false,"suffix":""}],"container-title":"International Union for Conservation of Nature","id":"ITEM-1","issued":{"date-parts":[["2013"]]},"title":"Abies vejarii. The IUCN Red List of Threatened Species 2013: e.T42302A2970671.","type":"webpage"},"uris":["http://www.mendeley.com/documents/?uuid=5c04969e-c7bd-418a-8b2e-ed4ca1d703ee"]}],"mendeley":{"formattedCitation":"(Farjon, 2013)","plainTextFormattedCitation":"(Farjon, 2013)","previouslyFormattedCitation":"(Farjon, 2013)"},"properties":{"noteIndex":0},"schema":"https://github.com/citation-style-language/schema/raw/master/csl-citation.json"}</w:instrText>
      </w:r>
      <w:r w:rsidR="00993947">
        <w:fldChar w:fldCharType="separate"/>
      </w:r>
      <w:r w:rsidR="00993947" w:rsidRPr="00993947">
        <w:rPr>
          <w:noProof/>
        </w:rPr>
        <w:t>(Farjon, 2013)</w:t>
      </w:r>
      <w:r w:rsidR="00993947">
        <w:fldChar w:fldCharType="end"/>
      </w:r>
      <w:r w:rsidR="001C69BC" w:rsidRPr="00D96DDD">
        <w:t xml:space="preserve">, este ecosistema representa el 2.23% del área total de presencia de la especie en el mundo. A su vez, el porcentaje para la especie </w:t>
      </w:r>
      <w:r w:rsidR="001C69BC" w:rsidRPr="00D96DDD">
        <w:rPr>
          <w:i/>
        </w:rPr>
        <w:t xml:space="preserve">A. </w:t>
      </w:r>
      <w:proofErr w:type="spellStart"/>
      <w:r w:rsidR="001C69BC" w:rsidRPr="00D96DDD">
        <w:rPr>
          <w:i/>
        </w:rPr>
        <w:t>guatemalensis</w:t>
      </w:r>
      <w:proofErr w:type="spellEnd"/>
      <w:r w:rsidR="001C69BC" w:rsidRPr="00D96DDD">
        <w:rPr>
          <w:i/>
        </w:rPr>
        <w:t xml:space="preserve"> </w:t>
      </w:r>
      <w:proofErr w:type="spellStart"/>
      <w:r w:rsidR="001C69BC" w:rsidRPr="00D96DDD">
        <w:t>var</w:t>
      </w:r>
      <w:proofErr w:type="spellEnd"/>
      <w:r w:rsidR="001C69BC" w:rsidRPr="00D96DDD">
        <w:t xml:space="preserve">. </w:t>
      </w:r>
      <w:proofErr w:type="spellStart"/>
      <w:r w:rsidR="001C69BC" w:rsidRPr="00D96DDD">
        <w:rPr>
          <w:i/>
        </w:rPr>
        <w:t>guatemalensis</w:t>
      </w:r>
      <w:proofErr w:type="spellEnd"/>
      <w:r w:rsidR="001C69BC" w:rsidRPr="00D96DDD">
        <w:rPr>
          <w:i/>
        </w:rPr>
        <w:t xml:space="preserve"> </w:t>
      </w:r>
      <w:r w:rsidR="001C69BC" w:rsidRPr="00D96DDD">
        <w:t xml:space="preserve">en San Carlos representaría el 0.15% de la superficie estimada para esa </w:t>
      </w:r>
      <w:r>
        <w:t>sub</w:t>
      </w:r>
      <w:r w:rsidR="001C69BC" w:rsidRPr="00D96DDD">
        <w:t xml:space="preserve">especie por </w:t>
      </w:r>
      <w:r w:rsidR="00993947">
        <w:fldChar w:fldCharType="begin" w:fldLock="1"/>
      </w:r>
      <w:r w:rsidR="00993947">
        <w:instrText>ADDIN CSL_CITATION {"citationItems":[{"id":"ITEM-1","itemData":{"URL":"https://www.iucnredlist.org/species/46186032/2795168","author":[{"dropping-particle":"","family":"Gardner","given":"M.","non-dropping-particle":"","parse-names":false,"suffix":""}],"container-title":"International Union for Conservation of Nature","id":"ITEM-1","issued":{"date-parts":[["2013"]]},"title":"Abies guatemalensis var. guatemalensis. The IUCN Red List of Threatened Species 2013: e.T46186032A2795168.","type":"webpage"},"uris":["http://www.mendeley.com/documents/?uuid=e522c224-dc3f-4380-b10a-8245baa8fa47"]}],"mendeley":{"formattedCitation":"(Gardner, 2013)","plainTextFormattedCitation":"(Gardner, 2013)","previouslyFormattedCitation":"(Gardner, 2013)"},"properties":{"noteIndex":0},"schema":"https://github.com/citation-style-language/schema/raw/master/csl-citation.json"}</w:instrText>
      </w:r>
      <w:r w:rsidR="00993947">
        <w:fldChar w:fldCharType="separate"/>
      </w:r>
      <w:r w:rsidR="00993947" w:rsidRPr="00993947">
        <w:rPr>
          <w:noProof/>
        </w:rPr>
        <w:t>(Gardner, 2013)</w:t>
      </w:r>
      <w:r w:rsidR="00993947">
        <w:fldChar w:fldCharType="end"/>
      </w:r>
      <w:r w:rsidR="001C69BC" w:rsidRPr="00D96DDD">
        <w:t xml:space="preserve">. </w:t>
      </w:r>
    </w:p>
    <w:p w14:paraId="7A99F5A2" w14:textId="561263BC" w:rsidR="00721722" w:rsidRPr="00D96DDD" w:rsidRDefault="002243A8" w:rsidP="00721722">
      <w:pPr>
        <w:pStyle w:val="font8"/>
        <w:spacing w:before="0" w:beforeAutospacing="0" w:after="0" w:afterAutospacing="0" w:line="360" w:lineRule="auto"/>
        <w:jc w:val="both"/>
        <w:textAlignment w:val="baseline"/>
      </w:pPr>
      <w:r w:rsidRPr="00D96DDD">
        <w:t>Es importante señalar que</w:t>
      </w:r>
      <w:r w:rsidR="00EE40D1" w:rsidRPr="00D96DDD">
        <w:t xml:space="preserve"> la diferencia significativa entre el modelo de distribución real</w:t>
      </w:r>
      <w:r w:rsidRPr="00D96DDD">
        <w:t xml:space="preserve"> </w:t>
      </w:r>
      <w:r w:rsidR="00EE40D1" w:rsidRPr="00D96DDD">
        <w:t>de</w:t>
      </w:r>
      <w:r w:rsidR="00D166FE" w:rsidRPr="00D96DDD">
        <w:t xml:space="preserve"> los relictos de</w:t>
      </w:r>
      <w:r w:rsidR="00EE40D1" w:rsidRPr="00D96DDD">
        <w:t xml:space="preserve"> bosque de oyamel y </w:t>
      </w:r>
      <w:r w:rsidRPr="00D96DDD">
        <w:t xml:space="preserve">el de distribución potencial producido con </w:t>
      </w:r>
      <w:r w:rsidR="009A777B" w:rsidRPr="00D96DDD">
        <w:t>el análisis multicriterio con</w:t>
      </w:r>
      <w:r w:rsidRPr="00D96DDD">
        <w:t xml:space="preserve"> variables de </w:t>
      </w:r>
      <w:proofErr w:type="spellStart"/>
      <w:r w:rsidRPr="00D96DDD">
        <w:t>Worl</w:t>
      </w:r>
      <w:r w:rsidR="000F6938">
        <w:t>d</w:t>
      </w:r>
      <w:r w:rsidRPr="00D96DDD">
        <w:t>Clim</w:t>
      </w:r>
      <w:proofErr w:type="spellEnd"/>
      <w:r w:rsidR="00476981">
        <w:t xml:space="preserve"> </w:t>
      </w:r>
      <w:r w:rsidR="00993947">
        <w:fldChar w:fldCharType="begin" w:fldLock="1"/>
      </w:r>
      <w:r w:rsidR="00993947">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66612a47-8212-3f84-85b6-0015fb862542"]}],"mendeley":{"formattedCitation":"(Hijmans et al., 2005)","plainTextFormattedCitation":"(Hijmans et al., 2005)","previouslyFormattedCitation":"(Hijmans et al., 2005)"},"properties":{"noteIndex":0},"schema":"https://github.com/citation-style-language/schema/raw/master/csl-citation.json"}</w:instrText>
      </w:r>
      <w:r w:rsidR="00993947">
        <w:fldChar w:fldCharType="separate"/>
      </w:r>
      <w:r w:rsidR="00993947" w:rsidRPr="00993947">
        <w:rPr>
          <w:noProof/>
        </w:rPr>
        <w:t>(Hijmans et al., 2005)</w:t>
      </w:r>
      <w:r w:rsidR="00993947">
        <w:fldChar w:fldCharType="end"/>
      </w:r>
      <w:r w:rsidR="009A777B" w:rsidRPr="00D96DDD">
        <w:t>,</w:t>
      </w:r>
      <w:r w:rsidRPr="00D96DDD">
        <w:t xml:space="preserve"> se debe principalmente a</w:t>
      </w:r>
      <w:r w:rsidR="00EE40D1" w:rsidRPr="00D96DDD">
        <w:t xml:space="preserve"> que </w:t>
      </w:r>
      <w:r w:rsidRPr="00D96DDD">
        <w:t xml:space="preserve">el territorio propicio para el desarrollo del bosque </w:t>
      </w:r>
      <w:r w:rsidR="00EE40D1" w:rsidRPr="00D96DDD">
        <w:t>(distribución potencial) se encuentra ocupado</w:t>
      </w:r>
      <w:r w:rsidRPr="00D96DDD">
        <w:t xml:space="preserve"> principalmente </w:t>
      </w:r>
      <w:r w:rsidR="00EE40D1" w:rsidRPr="00D96DDD">
        <w:t>por</w:t>
      </w:r>
      <w:r w:rsidRPr="00D96DDD">
        <w:t xml:space="preserve"> sitios desprovistos de vegetación arbórea</w:t>
      </w:r>
      <w:r w:rsidR="00BC7503">
        <w:t>; e</w:t>
      </w:r>
      <w:r w:rsidR="00B42C61" w:rsidRPr="00D96DDD">
        <w:t>specialmente en el área de Miquihuana</w:t>
      </w:r>
      <w:r w:rsidR="007B020C">
        <w:t>. En esos lugares</w:t>
      </w:r>
      <w:r w:rsidR="00EE40D1" w:rsidRPr="00D96DDD">
        <w:t xml:space="preserve"> </w:t>
      </w:r>
      <w:r w:rsidRPr="00D96DDD">
        <w:t xml:space="preserve">prosperan matorrales rosetófilos, chaparrales y pastizales, que </w:t>
      </w:r>
      <w:r w:rsidR="00A650C2" w:rsidRPr="00D96DDD">
        <w:t>es</w:t>
      </w:r>
      <w:r w:rsidRPr="00D96DDD">
        <w:t xml:space="preserve"> la vegetación colonizadora producto de los repetidos incendios forestales </w:t>
      </w:r>
      <w:r w:rsidR="00A650C2" w:rsidRPr="00D96DDD">
        <w:t xml:space="preserve">recurrentes </w:t>
      </w:r>
      <w:r w:rsidRPr="00D96DDD">
        <w:t>que han afectado esos lugares</w:t>
      </w:r>
      <w:r w:rsidR="00B42C61" w:rsidRPr="00D96DDD">
        <w:t>, y que han sido observados ya en imágenes satelitales LANDSAT de 1973</w:t>
      </w:r>
      <w:r w:rsidR="0008298B" w:rsidRPr="00D96DDD">
        <w:t xml:space="preserve"> </w:t>
      </w:r>
      <w:r w:rsidR="00993947">
        <w:fldChar w:fldCharType="begin" w:fldLock="1"/>
      </w:r>
      <w:r w:rsidR="00993947">
        <w:instrText>ADDIN CSL_CITATION {"citationItems":[{"id":"ITEM-1","itemData":{"author":[{"dropping-particle":"","family":"Requena","given":"G.N.","non-dropping-particle":"","parse-names":false,"suffix":""}],"id":"ITEM-1","issued":{"date-parts":[["2013"]]},"number-of-pages":"450","publisher":"Universidad de Sevilla","title":"Uso de un sistema de información geoespacial para la evaluación socioeconómica de los servicios ambientales en la Cuenca Guayalejo-Tamesí (Tamaulipas, México).","type":"thesis"},"uris":["http://www.mendeley.com/documents/?uuid=8846925b-2cae-4665-bc49-cf8a8c6d61ae"]}],"mendeley":{"formattedCitation":"(Requena, 2013)","plainTextFormattedCitation":"(Requena, 2013)","previouslyFormattedCitation":"(Requena, 2013)"},"properties":{"noteIndex":0},"schema":"https://github.com/citation-style-language/schema/raw/master/csl-citation.json"}</w:instrText>
      </w:r>
      <w:r w:rsidR="00993947">
        <w:fldChar w:fldCharType="separate"/>
      </w:r>
      <w:r w:rsidR="00993947" w:rsidRPr="00993947">
        <w:rPr>
          <w:noProof/>
        </w:rPr>
        <w:t>(Requena, 2013)</w:t>
      </w:r>
      <w:r w:rsidR="00993947">
        <w:fldChar w:fldCharType="end"/>
      </w:r>
      <w:r w:rsidR="002D07BE">
        <w:t>. Los habitantes locales entrevistados</w:t>
      </w:r>
      <w:r w:rsidRPr="00D96DDD">
        <w:t xml:space="preserve"> </w:t>
      </w:r>
      <w:r w:rsidR="002D07BE">
        <w:t>confirmaron haber observado diversos incendios</w:t>
      </w:r>
      <w:r w:rsidR="00B42C61" w:rsidRPr="00D96DDD">
        <w:t xml:space="preserve"> en las partes altas de las montañas</w:t>
      </w:r>
      <w:r w:rsidR="002D07BE">
        <w:t>, que</w:t>
      </w:r>
      <w:r w:rsidR="00B42C61" w:rsidRPr="00D96DDD">
        <w:t xml:space="preserve"> consumieron bosques de encino, pino, pino y encino y “pino y abeto” </w:t>
      </w:r>
      <w:r w:rsidR="00A650C2" w:rsidRPr="00D96DDD">
        <w:t>durante</w:t>
      </w:r>
      <w:r w:rsidR="00B42C61" w:rsidRPr="00D96DDD">
        <w:t xml:space="preserve"> las décadas de los años 50-60 (comunicación personal: </w:t>
      </w:r>
      <w:r w:rsidR="00F61F6C" w:rsidRPr="00D96DDD">
        <w:t xml:space="preserve">Sr. Ernesto, 2004, ejido La Marcela; </w:t>
      </w:r>
      <w:r w:rsidR="00B42C61" w:rsidRPr="00D96DDD">
        <w:t>Sr</w:t>
      </w:r>
      <w:r w:rsidR="00F61F6C" w:rsidRPr="00D96DDD">
        <w:t>.</w:t>
      </w:r>
      <w:r w:rsidR="00B42C61" w:rsidRPr="00D96DDD">
        <w:t xml:space="preserve"> Noé</w:t>
      </w:r>
      <w:r w:rsidR="00F61F6C" w:rsidRPr="00D96DDD">
        <w:t>, 2015</w:t>
      </w:r>
      <w:r w:rsidR="00B42C61" w:rsidRPr="00D96DDD">
        <w:t xml:space="preserve">, ejido El Aserradero; Sr. J. Verdines y Sra. </w:t>
      </w:r>
      <w:r w:rsidR="00A650C2" w:rsidRPr="00D96DDD">
        <w:t>Sarita</w:t>
      </w:r>
      <w:r w:rsidR="00BC7503">
        <w:t xml:space="preserve"> de Verdines</w:t>
      </w:r>
      <w:r w:rsidR="00F61F6C" w:rsidRPr="00D96DDD">
        <w:t>, 2015</w:t>
      </w:r>
      <w:r w:rsidR="00B42C61" w:rsidRPr="00D96DDD">
        <w:t>, ejido Valle Hermoso)</w:t>
      </w:r>
      <w:r w:rsidR="00CC1CC6" w:rsidRPr="00D96DDD">
        <w:t>.</w:t>
      </w:r>
    </w:p>
    <w:p w14:paraId="7F713D43" w14:textId="2547A8F6" w:rsidR="00BD4083" w:rsidRPr="00D96DDD" w:rsidRDefault="007B020C" w:rsidP="00BD4083">
      <w:pPr>
        <w:pStyle w:val="font8"/>
        <w:spacing w:before="0" w:beforeAutospacing="0" w:after="0" w:afterAutospacing="0" w:line="360" w:lineRule="auto"/>
        <w:jc w:val="both"/>
        <w:textAlignment w:val="baseline"/>
      </w:pPr>
      <w:r w:rsidRPr="00476981">
        <w:lastRenderedPageBreak/>
        <w:t>Lo anterior puede explicar los</w:t>
      </w:r>
      <w:r w:rsidR="00BD4083" w:rsidRPr="00476981">
        <w:t xml:space="preserve"> polígonos con respuesta positiva falsa producidos por el modelo de distribución potencial,</w:t>
      </w:r>
      <w:r w:rsidR="00E408BE" w:rsidRPr="00476981">
        <w:t xml:space="preserve"> pues</w:t>
      </w:r>
      <w:r w:rsidR="00BD4083" w:rsidRPr="00476981">
        <w:t xml:space="preserve"> lo más probable es que se haya perdido la cobertura</w:t>
      </w:r>
      <w:r w:rsidR="00A650C2" w:rsidRPr="00476981">
        <w:t xml:space="preserve"> vegetal</w:t>
      </w:r>
      <w:r w:rsidR="00BD4083" w:rsidRPr="00476981">
        <w:t xml:space="preserve"> boscosa (no </w:t>
      </w:r>
      <w:r w:rsidR="00BD4083" w:rsidRPr="00D96DDD">
        <w:t xml:space="preserve">necesariamente de </w:t>
      </w:r>
      <w:proofErr w:type="spellStart"/>
      <w:r w:rsidR="00BD4083" w:rsidRPr="00D96DDD">
        <w:rPr>
          <w:i/>
        </w:rPr>
        <w:t>Abies</w:t>
      </w:r>
      <w:proofErr w:type="spellEnd"/>
      <w:r w:rsidR="00BD4083" w:rsidRPr="00D96DDD">
        <w:t xml:space="preserve">) por perturbación en el ecosistema, debido a que, de acuerdo con lo manifestado por los pobladores locales, y que coincide con el argumento de </w:t>
      </w:r>
      <w:r w:rsidR="00993947">
        <w:fldChar w:fldCharType="begin" w:fldLock="1"/>
      </w:r>
      <w:r w:rsidR="00993947">
        <w:instrText>ADDIN CSL_CITATION {"citationItems":[{"id":"ITEM-1","itemData":{"URL":"https://www.iucnredlist.org/species/42302/2970671","author":[{"dropping-particle":"","family":"Farjon","given":"A.","non-dropping-particle":"","parse-names":false,"suffix":""}],"container-title":"International Union for Conservation of Nature","id":"ITEM-1","issued":{"date-parts":[["2013"]]},"title":"Abies vejarii. The IUCN Red List of Threatened Species 2013: e.T42302A2970671.","type":"webpage"},"uris":["http://www.mendeley.com/documents/?uuid=5c04969e-c7bd-418a-8b2e-ed4ca1d703ee"]}],"mendeley":{"formattedCitation":"(Farjon, 2013)","plainTextFormattedCitation":"(Farjon, 2013)","previouslyFormattedCitation":"(Farjon, 2013)"},"properties":{"noteIndex":0},"schema":"https://github.com/citation-style-language/schema/raw/master/csl-citation.json"}</w:instrText>
      </w:r>
      <w:r w:rsidR="00993947">
        <w:fldChar w:fldCharType="separate"/>
      </w:r>
      <w:r w:rsidR="00993947" w:rsidRPr="00993947">
        <w:rPr>
          <w:noProof/>
        </w:rPr>
        <w:t>(Farjon, 2013)</w:t>
      </w:r>
      <w:r w:rsidR="00993947">
        <w:fldChar w:fldCharType="end"/>
      </w:r>
      <w:r w:rsidR="00BD4083" w:rsidRPr="00D96DDD">
        <w:t xml:space="preserve">, son sitios de incendios recurrentes con un aislamiento tal que son eventos muy difíciles de controlar. Esto provocaría el desarrollo posterior de matorrales o chaparrales así como la inhibición del establecimiento y crecimiento de vegetación arbórea. En el caso contrario, se encontraron falsos negativos principalmente por las siguientes razones: a) el bosque se encuentra en la parte baja de cañones con pendiente menor a la modelada, pero que guardan humedad suficiente para su desarrollo;  b) sitios mayores a 3000 </w:t>
      </w:r>
      <w:r w:rsidR="00D832C7">
        <w:t>m.s.n.m.</w:t>
      </w:r>
      <w:r w:rsidR="00BD4083" w:rsidRPr="00D96DDD">
        <w:t xml:space="preserve">, con condiciones suficientes para el desarrollo del bosque, que son independientes de la ladera o </w:t>
      </w:r>
      <w:r w:rsidR="00A650C2" w:rsidRPr="00D96DDD">
        <w:t xml:space="preserve">de </w:t>
      </w:r>
      <w:r w:rsidR="00BD4083" w:rsidRPr="00D96DDD">
        <w:t xml:space="preserve">la exposición, donde la sombra es ofrecida por los individuos adultos, al tiempo que mantienen la humedad </w:t>
      </w:r>
      <w:r w:rsidR="002D07BE">
        <w:t>provista por masas nubosas</w:t>
      </w:r>
      <w:r w:rsidR="00BD4083" w:rsidRPr="00D96DDD">
        <w:t xml:space="preserve">. </w:t>
      </w:r>
    </w:p>
    <w:p w14:paraId="36482575" w14:textId="08CA2B9D" w:rsidR="0028615D" w:rsidRPr="00D96DDD" w:rsidRDefault="00B529D6" w:rsidP="0028615D">
      <w:pPr>
        <w:pStyle w:val="font8"/>
        <w:spacing w:before="0" w:beforeAutospacing="0" w:after="0" w:afterAutospacing="0" w:line="360" w:lineRule="auto"/>
        <w:jc w:val="both"/>
        <w:textAlignment w:val="baseline"/>
      </w:pPr>
      <w:r w:rsidRPr="00D96DDD">
        <w:t xml:space="preserve">Otros modelos han sido producidos para representar la distribución del género </w:t>
      </w:r>
      <w:proofErr w:type="spellStart"/>
      <w:r w:rsidRPr="00D96DDD">
        <w:rPr>
          <w:i/>
        </w:rPr>
        <w:t>Abies</w:t>
      </w:r>
      <w:proofErr w:type="spellEnd"/>
      <w:r w:rsidRPr="00D96DDD">
        <w:t xml:space="preserve"> en México, como el caso de</w:t>
      </w:r>
      <w:r w:rsidR="0028615D" w:rsidRPr="00D96DDD">
        <w:t xml:space="preserve"> </w:t>
      </w:r>
      <w:r w:rsidR="00993947">
        <w:fldChar w:fldCharType="begin" w:fldLock="1"/>
      </w:r>
      <w:r w:rsidR="00993947">
        <w:instrText>ADDIN CSL_CITATION {"citationItems":[{"id":"ITEM-1","itemData":{"DOI":"10.17129/botsci.508","ISSN":"20074476","abstract":"&lt;p class=\"p1\"&gt;&lt;span class=\"s1\"&gt;En Mesoamérica y el norte de México, los oyameles o abetos (&lt;em&gt;Abies&lt;/em&gt;, Pinaceae) presentan una distribución disyunta en áreas montañosas y templadas. En esta área se han reconocido entre seis y diez especies de &lt;em&gt;Abies &lt;/em&gt;dependiendo de la propuesta taxonómica empleada; generalmente se considera que seis de éstas son endémicas a México y están incluidas en alguna categoría de riesgo. Dada esta incertidumbre taxonómica y la importancia económica del género (&lt;em&gt;Abies &lt;/em&gt;es el cuarto recurso maderable de México), se necesita tener información adicional que contribuya a su manejo sustentable. En este estudio se obtuvo los modelos de nicho ecológico para ocho de las especies y dos variedades de &lt;em&gt;Abies &lt;/em&gt;reconocidas en México (&lt;em&gt;A. concolor&lt;/em&gt;, &lt;em&gt;A. durangensis &lt;/em&gt;var. &lt;em&gt;duragensis&lt;/em&gt;, &lt;em&gt;A. durangensis &lt;/em&gt;var. &lt;em&gt;coahuilensis&lt;/em&gt;, &lt;em&gt;A. incki&lt;/em&gt;, &lt;em&gt;A. guatemalensis&lt;/em&gt;, &lt;em&gt;A. hickelii&lt;/em&gt;, &lt;em&gt;A. jaliscana&lt;/em&gt;, &lt;em&gt;A. religiosa &lt;/em&gt;y &lt;em&gt;A. vejari&lt;/em&gt;) a través del algoritmo de máxima entropía (Maxent) y utilizando variables bioclimáticas y topográficas provenientes de Worldclim, de Hydro k y datos depurados de presencia de diversas fuentes (CONABIO, GBIF, MEXU). Los resultados sugieren que &lt;em&gt;A. concolor &lt;/em&gt;tiene el nicho ecológico más diferenciado con respecto a los demás abetos mexicanos. Asimismo, se observó que, con excepción de &lt;em&gt;A. religiosa&lt;/em&gt;, el área de mayor idoneidad ambiental para todas las especies está fuera de la poligonal de algún área natural protegida ya sea federal o estatal, por lo que se proponen ampliar o crear nuevas áreas que protejan a estas especies. &lt;/span&gt;&lt;/p&gt;","author":[{"dropping-particle":"","family":"Martínez-Méndez","given":"Norberto","non-dropping-particle":"","parse-names":false,"suffix":""},{"dropping-particle":"","family":"Aguirre-Planter","given":"Erika","non-dropping-particle":"","parse-names":false,"suffix":""},{"dropping-particle":"","family":"Eguiarte","given":"Luis E.","non-dropping-particle":"","parse-names":false,"suffix":""},{"dropping-particle":"","family":"Jaramillo-Correa","given":"Juan Pablo","non-dropping-particle":"","parse-names":false,"suffix":""}],"container-title":"Botanical Sciences","id":"ITEM-1","issue":"1","issued":{"date-parts":[["2016"]]},"page":"362-371","publisher":"Sociedad Botanica de Mexico, A.C","title":"Modelado de nicho ecológico de las especies del género Abies (pinaceae) en México: Algunas implicaciones taxonómicas y para la conservación","type":"article-journal","volume":"94"},"uris":["http://www.mendeley.com/documents/?uuid=db53620f-b0fb-3371-9fa7-eaa9b03e6e13"]}],"mendeley":{"formattedCitation":"(Martínez-Méndez et al., 2016)","plainTextFormattedCitation":"(Martínez-Méndez et al., 2016)","previouslyFormattedCitation":"(Martínez-Méndez et al., 2016)"},"properties":{"noteIndex":0},"schema":"https://github.com/citation-style-language/schema/raw/master/csl-citation.json"}</w:instrText>
      </w:r>
      <w:r w:rsidR="00993947">
        <w:fldChar w:fldCharType="separate"/>
      </w:r>
      <w:r w:rsidR="00993947" w:rsidRPr="00993947">
        <w:rPr>
          <w:noProof/>
        </w:rPr>
        <w:t>(Martínez-Méndez et al., 2016)</w:t>
      </w:r>
      <w:r w:rsidR="00993947">
        <w:fldChar w:fldCharType="end"/>
      </w:r>
      <w:r w:rsidR="0028615D" w:rsidRPr="00D96DDD">
        <w:t xml:space="preserve">, </w:t>
      </w:r>
      <w:r w:rsidRPr="00D96DDD">
        <w:t>quienes elaboraron</w:t>
      </w:r>
      <w:r w:rsidR="0028615D" w:rsidRPr="00D96DDD">
        <w:t xml:space="preserve"> el nicho ecológico de varias especies de </w:t>
      </w:r>
      <w:proofErr w:type="spellStart"/>
      <w:r w:rsidR="0028615D" w:rsidRPr="00D96DDD">
        <w:rPr>
          <w:i/>
        </w:rPr>
        <w:t>Abies</w:t>
      </w:r>
      <w:proofErr w:type="spellEnd"/>
      <w:r w:rsidR="0028615D" w:rsidRPr="00D96DDD">
        <w:t xml:space="preserve"> en el país, con base en registros de bases de datos y usando variables </w:t>
      </w:r>
      <w:proofErr w:type="spellStart"/>
      <w:r w:rsidR="00CE7D76" w:rsidRPr="005500EB">
        <w:t>WordlClim</w:t>
      </w:r>
      <w:proofErr w:type="spellEnd"/>
      <w:r w:rsidR="00CE7D76" w:rsidRPr="005500EB">
        <w:t xml:space="preserve"> </w:t>
      </w:r>
      <w:r w:rsidR="00993947">
        <w:fldChar w:fldCharType="begin" w:fldLock="1"/>
      </w:r>
      <w:r w:rsidR="00993947">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66612a47-8212-3f84-85b6-0015fb862542"]}],"mendeley":{"formattedCitation":"(Hijmans et al., 2005)","plainTextFormattedCitation":"(Hijmans et al., 2005)","previouslyFormattedCitation":"(Hijmans et al., 2005)"},"properties":{"noteIndex":0},"schema":"https://github.com/citation-style-language/schema/raw/master/csl-citation.json"}</w:instrText>
      </w:r>
      <w:r w:rsidR="00993947">
        <w:fldChar w:fldCharType="separate"/>
      </w:r>
      <w:r w:rsidR="00993947" w:rsidRPr="00993947">
        <w:rPr>
          <w:noProof/>
        </w:rPr>
        <w:t>(Hijmans et al., 2005)</w:t>
      </w:r>
      <w:r w:rsidR="00993947">
        <w:fldChar w:fldCharType="end"/>
      </w:r>
      <w:r w:rsidR="00CE7D76">
        <w:t xml:space="preserve"> </w:t>
      </w:r>
      <w:r w:rsidR="0028615D" w:rsidRPr="00D96DDD">
        <w:t>y topográficas con el algoritmo de máxima entropía (</w:t>
      </w:r>
      <w:proofErr w:type="spellStart"/>
      <w:r w:rsidR="0028615D" w:rsidRPr="00D96DDD">
        <w:t>MaxEnt</w:t>
      </w:r>
      <w:proofErr w:type="spellEnd"/>
      <w:r w:rsidR="0028615D" w:rsidRPr="00D96DDD">
        <w:t>). Est</w:t>
      </w:r>
      <w:r w:rsidR="00A650C2" w:rsidRPr="00D96DDD">
        <w:t>os autores</w:t>
      </w:r>
      <w:r w:rsidR="0028615D" w:rsidRPr="00D96DDD">
        <w:t xml:space="preserve"> encontr</w:t>
      </w:r>
      <w:r w:rsidR="00A650C2" w:rsidRPr="00D96DDD">
        <w:t>aron</w:t>
      </w:r>
      <w:r w:rsidR="0028615D" w:rsidRPr="00D96DDD">
        <w:t xml:space="preserve"> una idoneidad de nicho mayor a 50% en la Sierra Madre Oriental (incluyendo el municipio de Miquihuana) para</w:t>
      </w:r>
      <w:r w:rsidR="0028615D" w:rsidRPr="00D96DDD">
        <w:rPr>
          <w:i/>
        </w:rPr>
        <w:t xml:space="preserve"> A. </w:t>
      </w:r>
      <w:proofErr w:type="spellStart"/>
      <w:r w:rsidR="0028615D" w:rsidRPr="00D96DDD">
        <w:rPr>
          <w:i/>
        </w:rPr>
        <w:t>duranguensis</w:t>
      </w:r>
      <w:proofErr w:type="spellEnd"/>
      <w:r w:rsidR="0028615D" w:rsidRPr="00D96DDD">
        <w:rPr>
          <w:i/>
        </w:rPr>
        <w:t xml:space="preserve"> </w:t>
      </w:r>
      <w:proofErr w:type="spellStart"/>
      <w:r w:rsidR="0028615D" w:rsidRPr="00D96DDD">
        <w:rPr>
          <w:i/>
        </w:rPr>
        <w:t>var</w:t>
      </w:r>
      <w:proofErr w:type="spellEnd"/>
      <w:r w:rsidR="0028615D" w:rsidRPr="00D96DDD">
        <w:rPr>
          <w:i/>
        </w:rPr>
        <w:t xml:space="preserve">. </w:t>
      </w:r>
      <w:proofErr w:type="spellStart"/>
      <w:r w:rsidR="0028615D" w:rsidRPr="00D96DDD">
        <w:rPr>
          <w:i/>
        </w:rPr>
        <w:t>coahuilensis</w:t>
      </w:r>
      <w:proofErr w:type="spellEnd"/>
      <w:r w:rsidR="0028615D" w:rsidRPr="00D96DDD">
        <w:t xml:space="preserve"> y </w:t>
      </w:r>
      <w:r w:rsidR="0028615D" w:rsidRPr="00D96DDD">
        <w:rPr>
          <w:i/>
        </w:rPr>
        <w:t xml:space="preserve">A. </w:t>
      </w:r>
      <w:proofErr w:type="spellStart"/>
      <w:r w:rsidR="0028615D" w:rsidRPr="00D96DDD">
        <w:rPr>
          <w:i/>
        </w:rPr>
        <w:t>vejar</w:t>
      </w:r>
      <w:r w:rsidR="00FC21A3">
        <w:rPr>
          <w:i/>
        </w:rPr>
        <w:t>i</w:t>
      </w:r>
      <w:r w:rsidR="0028615D" w:rsidRPr="00D96DDD">
        <w:rPr>
          <w:i/>
        </w:rPr>
        <w:t>i</w:t>
      </w:r>
      <w:proofErr w:type="spellEnd"/>
      <w:r w:rsidRPr="00D96DDD">
        <w:t>, coincidiendo con las observaciones en campo y el modelo de distribución real del presente trabajo.</w:t>
      </w:r>
      <w:r w:rsidR="0028615D" w:rsidRPr="00D96DDD">
        <w:t xml:space="preserve"> Sin embargo, su modelo</w:t>
      </w:r>
      <w:r w:rsidR="00121C22" w:rsidRPr="00D96DDD">
        <w:t xml:space="preserve"> más norteño</w:t>
      </w:r>
      <w:r w:rsidR="0028615D" w:rsidRPr="00D96DDD">
        <w:t xml:space="preserve"> del nicho idóneo para </w:t>
      </w:r>
      <w:r w:rsidR="0028615D" w:rsidRPr="00D96DDD">
        <w:rPr>
          <w:i/>
        </w:rPr>
        <w:t xml:space="preserve">A. </w:t>
      </w:r>
      <w:proofErr w:type="spellStart"/>
      <w:r w:rsidR="0028615D" w:rsidRPr="00D96DDD">
        <w:rPr>
          <w:i/>
        </w:rPr>
        <w:t>guatemalensis</w:t>
      </w:r>
      <w:proofErr w:type="spellEnd"/>
      <w:r w:rsidR="0028615D" w:rsidRPr="00D96DDD">
        <w:t xml:space="preserve"> no alcanza el estado de Tamaulipas, lo que contradice los hallazgos de </w:t>
      </w:r>
      <w:r w:rsidR="00993947">
        <w:fldChar w:fldCharType="begin" w:fldLock="1"/>
      </w:r>
      <w:r w:rsidR="00993947">
        <w:instrText>ADDIN CSL_CITATION {"citationItems":[{"id":"ITEM-1","itemData":{"DOI":"10.21829/abm16.1991.624","ISSN":"0187-7151","abstract":"-","author":[{"dropping-particle":"","family":"Briones Villarreal","given":"Oscar Luis","non-dropping-particle":"","parse-names":false,"suffix":""}],"container-title":"Acta Botanica Mexicana","id":"ITEM-1","issue":"16","issued":{"date-parts":[["1991","1","1"]]},"page":"15","publisher":"Instituto de Ecologia, A.C.","title":"Sobre la flora, vegetación y fitogeografía de la Sierra de San Carlos, Tamaulipas","type":"article-journal"},"uris":["http://www.mendeley.com/documents/?uuid=7074d28c-d3b2-320d-a23e-a6d5e1030bed"]}],"mendeley":{"formattedCitation":"(Briones Villarreal, 1991)","plainTextFormattedCitation":"(Briones Villarreal, 1991)","previouslyFormattedCitation":"(Briones Villarreal, 1991)"},"properties":{"noteIndex":0},"schema":"https://github.com/citation-style-language/schema/raw/master/csl-citation.json"}</w:instrText>
      </w:r>
      <w:r w:rsidR="00993947">
        <w:fldChar w:fldCharType="separate"/>
      </w:r>
      <w:r w:rsidR="00993947" w:rsidRPr="00993947">
        <w:rPr>
          <w:noProof/>
        </w:rPr>
        <w:t>(Briones Villarreal, 1991)</w:t>
      </w:r>
      <w:r w:rsidR="00993947">
        <w:fldChar w:fldCharType="end"/>
      </w:r>
      <w:r w:rsidR="0028615D" w:rsidRPr="00D96DDD">
        <w:t xml:space="preserve">, así como los observados </w:t>
      </w:r>
      <w:r w:rsidR="00AA18EB" w:rsidRPr="00D96DDD">
        <w:t>en el presente trabajo</w:t>
      </w:r>
      <w:r w:rsidR="0028615D" w:rsidRPr="00D96DDD">
        <w:t xml:space="preserve"> </w:t>
      </w:r>
      <w:r w:rsidR="00AA18EB" w:rsidRPr="00D96DDD">
        <w:t xml:space="preserve">para el municipio de </w:t>
      </w:r>
      <w:r w:rsidR="0028615D" w:rsidRPr="00D96DDD">
        <w:t xml:space="preserve">San Carlos. </w:t>
      </w:r>
      <w:r w:rsidR="00F2083D" w:rsidRPr="00F2083D">
        <w:t xml:space="preserve">A este respecto, </w:t>
      </w:r>
      <w:r w:rsidR="00F2083D">
        <w:fldChar w:fldCharType="begin" w:fldLock="1"/>
      </w:r>
      <w:r w:rsidR="00CE75D6">
        <w:instrText>ADDIN CSL_CITATION {"citationItems":[{"id":"ITEM-1","itemData":{"author":[{"dropping-particle":"V.","family":"Gutiérrez, O. , Cámara, R., &amp; García","given":"L.","non-dropping-particle":"","parse-names":false,"suffix":""}],"container-title":"Takurunna","id":"ITEM-1","issued":{"date-parts":[["2016"]]},"page":"59-87","title":"Nicho ecológico y distribución geográfica del Pinsapó (Abies pinsapo. Boiss)","type":"article-journal"},"uris":["http://www.mendeley.com/documents/?uuid=f9c103ef-eeaf-4dbe-9daf-60ce9fbf1da5"]}],"mendeley":{"formattedCitation":"(Gutiérrez, O. , Cámara, R., &amp; García, 2016)","plainTextFormattedCitation":"(Gutiérrez, O. , Cámara, R., &amp; García, 2016)","previouslyFormattedCitation":"(Gutiérrez, O. , Cámara, R., &amp; García, 2016)"},"properties":{"noteIndex":0},"schema":"https://github.com/citation-style-language/schema/raw/master/csl-citation.json"}</w:instrText>
      </w:r>
      <w:r w:rsidR="00F2083D">
        <w:fldChar w:fldCharType="separate"/>
      </w:r>
      <w:r w:rsidR="00F2083D" w:rsidRPr="00F2083D">
        <w:rPr>
          <w:noProof/>
        </w:rPr>
        <w:t>(Gutiérrez, O. , Cámara, R., &amp; García, 2016)</w:t>
      </w:r>
      <w:r w:rsidR="00F2083D">
        <w:fldChar w:fldCharType="end"/>
      </w:r>
      <w:r w:rsidR="00F2083D" w:rsidRPr="00F2083D">
        <w:t xml:space="preserve"> coinciden en afirmar que en su modelación de nicho ecológico de </w:t>
      </w:r>
      <w:proofErr w:type="spellStart"/>
      <w:r w:rsidR="00F2083D" w:rsidRPr="00CE75D6">
        <w:rPr>
          <w:i/>
          <w:iCs/>
        </w:rPr>
        <w:t>Abies</w:t>
      </w:r>
      <w:proofErr w:type="spellEnd"/>
      <w:r w:rsidR="00F2083D" w:rsidRPr="00CE75D6">
        <w:rPr>
          <w:i/>
          <w:iCs/>
        </w:rPr>
        <w:t xml:space="preserve"> pinsapo</w:t>
      </w:r>
      <w:r w:rsidR="00F2083D" w:rsidRPr="00F2083D">
        <w:t xml:space="preserve"> </w:t>
      </w:r>
      <w:proofErr w:type="spellStart"/>
      <w:r w:rsidR="00F2083D" w:rsidRPr="00F2083D">
        <w:t>Boiss</w:t>
      </w:r>
      <w:bookmarkStart w:id="0" w:name="_GoBack"/>
      <w:bookmarkEnd w:id="0"/>
      <w:proofErr w:type="spellEnd"/>
      <w:r w:rsidR="00F2083D" w:rsidRPr="00F2083D">
        <w:t xml:space="preserve"> </w:t>
      </w:r>
      <w:r w:rsidR="00621456">
        <w:t>o</w:t>
      </w:r>
      <w:r w:rsidR="00F2083D" w:rsidRPr="00F2083D">
        <w:t>currieron “errores de omisión de poblaciones completas”.</w:t>
      </w:r>
    </w:p>
    <w:p w14:paraId="08D1C58F" w14:textId="008DF018" w:rsidR="0028615D" w:rsidRDefault="0028615D" w:rsidP="0028615D">
      <w:pPr>
        <w:pStyle w:val="font8"/>
        <w:spacing w:before="0" w:beforeAutospacing="0" w:after="0" w:afterAutospacing="0" w:line="360" w:lineRule="auto"/>
        <w:jc w:val="both"/>
        <w:textAlignment w:val="baseline"/>
      </w:pPr>
      <w:r w:rsidRPr="00476981">
        <w:t xml:space="preserve">Lo anterior </w:t>
      </w:r>
      <w:r w:rsidR="008960C1" w:rsidRPr="00476981">
        <w:t>destaca</w:t>
      </w:r>
      <w:r w:rsidRPr="00476981">
        <w:t xml:space="preserve"> una </w:t>
      </w:r>
      <w:r w:rsidR="00A650C2" w:rsidRPr="00476981">
        <w:t>limitación al</w:t>
      </w:r>
      <w:r w:rsidRPr="00476981">
        <w:t xml:space="preserve"> </w:t>
      </w:r>
      <w:r w:rsidR="00A650C2" w:rsidRPr="00476981">
        <w:t>modelar la distribución de especies</w:t>
      </w:r>
      <w:r w:rsidRPr="00476981">
        <w:t xml:space="preserve"> con el algoritmo de nicho ecológico, </w:t>
      </w:r>
      <w:r w:rsidR="00A650C2" w:rsidRPr="00476981">
        <w:t>en contraste con</w:t>
      </w:r>
      <w:r w:rsidRPr="00476981">
        <w:t xml:space="preserve"> </w:t>
      </w:r>
      <w:r w:rsidR="00A650C2" w:rsidRPr="00476981">
        <w:t xml:space="preserve">el modelo </w:t>
      </w:r>
      <w:r w:rsidRPr="00476981">
        <w:t>basad</w:t>
      </w:r>
      <w:r w:rsidR="00A650C2" w:rsidRPr="00476981">
        <w:t>o</w:t>
      </w:r>
      <w:r w:rsidRPr="00476981">
        <w:t xml:space="preserve"> en </w:t>
      </w:r>
      <w:r w:rsidR="008960C1" w:rsidRPr="00476981">
        <w:t>álgebra</w:t>
      </w:r>
      <w:r w:rsidRPr="00476981">
        <w:t xml:space="preserve"> booleana</w:t>
      </w:r>
      <w:r w:rsidR="00E408BE" w:rsidRPr="00476981">
        <w:t xml:space="preserve"> usado en </w:t>
      </w:r>
      <w:r w:rsidR="00AA18EB" w:rsidRPr="00476981">
        <w:t>esta investigación</w:t>
      </w:r>
      <w:r w:rsidRPr="00476981">
        <w:t xml:space="preserve">: </w:t>
      </w:r>
      <w:r w:rsidR="00A650C2" w:rsidRPr="00476981">
        <w:t>el primero</w:t>
      </w:r>
      <w:r w:rsidRPr="00476981">
        <w:t xml:space="preserve"> depende fuertemente de los puntos de registro que alimentan el modelo</w:t>
      </w:r>
      <w:r w:rsidR="007447BE">
        <w:t xml:space="preserve">, de los que toman los requisitos de nicho de la especie estudiada </w:t>
      </w:r>
      <w:r w:rsidR="007447BE">
        <w:fldChar w:fldCharType="begin" w:fldLock="1"/>
      </w:r>
      <w:r w:rsidR="003057A6">
        <w:instrText>ADDIN CSL_CITATION {"citationItems":[{"id":"ITEM-1","itemData":{"DOI":"10.21138/bage.2395","ISSN":"26053322","abstract":"Biogeography was born together with the modern Geography. From the beginning, mapping species distribution and the ecological meaning of the niche became one of the frontiers through which the Physical Geography has advanced. However, in some countries the ecological approach was lost in the biogeographic research carried out by geographers. In this paper, we propose a general workflow integrating Ecological Niche Modeling (ENM) within the framework of Biogeography, conceived as the geographical science that studies biodiversity patterns. In this sense, we applied the proposed workflow in order to predict the potential distribution of cork oak in Andalusia.","author":[{"dropping-particle":"","family":"Gutiérrez Hernández","given":"Oliver","non-dropping-particle":"","parse-names":false,"suffix":""},{"dropping-particle":"","family":"Cámara-Artigas","given":"Rafael","non-dropping-particle":"","parse-names":false,"suffix":""},{"dropping-particle":"V","family":"García","given":"Luis","non-dropping-particle":"","parse-names":false,"suffix":""}],"container-title":"Boletin de la Asociacion de Geografos Espanoles","id":"ITEM-1","issue":"78","issued":{"date-parts":[["2018"]]},"page":"88-126","publisher":"Asociacion de Geografos Espanoles","title":"Predictive modeling in Biogeography: Applying ecological niche modelling in Physical Geography","type":"article-journal","volume":"2018"},"uris":["http://www.mendeley.com/documents/?uuid=065ac978-5f31-3f64-b3d0-78d114245b03"]}],"mendeley":{"formattedCitation":"(Gutiérrez Hernández, Cámara-Artigas, &amp; García, 2018)","plainTextFormattedCitation":"(Gutiérrez Hernández, Cámara-Artigas, &amp; García, 2018)","previouslyFormattedCitation":"(Gutiérrez Hernández, Cámara-Artigas, &amp; García, 2018)"},"properties":{"noteIndex":0},"schema":"https://github.com/citation-style-language/schema/raw/master/csl-citation.json"}</w:instrText>
      </w:r>
      <w:r w:rsidR="007447BE">
        <w:fldChar w:fldCharType="separate"/>
      </w:r>
      <w:r w:rsidR="003057A6" w:rsidRPr="003057A6">
        <w:rPr>
          <w:noProof/>
        </w:rPr>
        <w:t>(Gutiérrez Hernández, Cámara-Artigas, &amp; García, 2018)</w:t>
      </w:r>
      <w:r w:rsidR="007447BE">
        <w:fldChar w:fldCharType="end"/>
      </w:r>
      <w:r w:rsidR="007447BE">
        <w:t>;</w:t>
      </w:r>
      <w:r w:rsidRPr="00476981">
        <w:t xml:space="preserve"> </w:t>
      </w:r>
      <w:r w:rsidR="005C4AFD" w:rsidRPr="00476981">
        <w:t>y</w:t>
      </w:r>
      <w:r w:rsidRPr="00476981">
        <w:t xml:space="preserve"> </w:t>
      </w:r>
      <w:r w:rsidR="00A650C2" w:rsidRPr="00476981">
        <w:t>el</w:t>
      </w:r>
      <w:r w:rsidRPr="00476981">
        <w:t xml:space="preserve"> segund</w:t>
      </w:r>
      <w:r w:rsidR="00A650C2" w:rsidRPr="00476981">
        <w:t>o</w:t>
      </w:r>
      <w:r w:rsidRPr="00476981">
        <w:t xml:space="preserve"> de la precisión de la cartografía d</w:t>
      </w:r>
      <w:r w:rsidR="005C4AFD" w:rsidRPr="00476981">
        <w:t xml:space="preserve">igital empleada. En el caso de la distribución de nicho ecológico </w:t>
      </w:r>
      <w:r w:rsidRPr="00476981">
        <w:t xml:space="preserve">de </w:t>
      </w:r>
      <w:r w:rsidR="00993947">
        <w:fldChar w:fldCharType="begin" w:fldLock="1"/>
      </w:r>
      <w:r w:rsidR="00993947">
        <w:instrText>ADDIN CSL_CITATION {"citationItems":[{"id":"ITEM-1","itemData":{"DOI":"10.17129/botsci.508","ISSN":"20074476","abstract":"&lt;p class=\"p1\"&gt;&lt;span class=\"s1\"&gt;En Mesoamérica y el norte de México, los oyameles o abetos (&lt;em&gt;Abies&lt;/em&gt;, Pinaceae) presentan una distribución disyunta en áreas montañosas y templadas. En esta área se han reconocido entre seis y diez especies de &lt;em&gt;Abies &lt;/em&gt;dependiendo de la propuesta taxonómica empleada; generalmente se considera que seis de éstas son endémicas a México y están incluidas en alguna categoría de riesgo. Dada esta incertidumbre taxonómica y la importancia económica del género (&lt;em&gt;Abies &lt;/em&gt;es el cuarto recurso maderable de México), se necesita tener información adicional que contribuya a su manejo sustentable. En este estudio se obtuvo los modelos de nicho ecológico para ocho de las especies y dos variedades de &lt;em&gt;Abies &lt;/em&gt;reconocidas en México (&lt;em&gt;A. concolor&lt;/em&gt;, &lt;em&gt;A. durangensis &lt;/em&gt;var. &lt;em&gt;duragensis&lt;/em&gt;, &lt;em&gt;A. durangensis &lt;/em&gt;var. &lt;em&gt;coahuilensis&lt;/em&gt;, &lt;em&gt;A. incki&lt;/em&gt;, &lt;em&gt;A. guatemalensis&lt;/em&gt;, &lt;em&gt;A. hickelii&lt;/em&gt;, &lt;em&gt;A. jaliscana&lt;/em&gt;, &lt;em&gt;A. religiosa &lt;/em&gt;y &lt;em&gt;A. vejari&lt;/em&gt;) a través del algoritmo de máxima entropía (Maxent) y utilizando variables bioclimáticas y topográficas provenientes de Worldclim, de Hydro k y datos depurados de presencia de diversas fuentes (CONABIO, GBIF, MEXU). Los resultados sugieren que &lt;em&gt;A. concolor &lt;/em&gt;tiene el nicho ecológico más diferenciado con respecto a los demás abetos mexicanos. Asimismo, se observó que, con excepción de &lt;em&gt;A. religiosa&lt;/em&gt;, el área de mayor idoneidad ambiental para todas las especies está fuera de la poligonal de algún área natural protegida ya sea federal o estatal, por lo que se proponen ampliar o crear nuevas áreas que protejan a estas especies. &lt;/span&gt;&lt;/p&gt;","author":[{"dropping-particle":"","family":"Martínez-Méndez","given":"Norberto","non-dropping-particle":"","parse-names":false,"suffix":""},{"dropping-particle":"","family":"Aguirre-Planter","given":"Erika","non-dropping-particle":"","parse-names":false,"suffix":""},{"dropping-particle":"","family":"Eguiarte","given":"Luis E.","non-dropping-particle":"","parse-names":false,"suffix":""},{"dropping-particle":"","family":"Jaramillo-Correa","given":"Juan Pablo","non-dropping-particle":"","parse-names":false,"suffix":""}],"container-title":"Botanical Sciences","id":"ITEM-1","issue":"1","issued":{"date-parts":[["2016"]]},"page":"362-371","publisher":"Sociedad Botanica de Mexico, A.C","title":"Modelado de nicho ecológico de las especies del género Abies (pinaceae) en México: Algunas implicaciones taxonómicas y para la conservación","type":"article-journal","volume":"94"},"uris":["http://www.mendeley.com/documents/?uuid=db53620f-b0fb-3371-9fa7-eaa9b03e6e13"]}],"mendeley":{"formattedCitation":"(Martínez-Méndez et al., 2016)","plainTextFormattedCitation":"(Martínez-Méndez et al., 2016)","previouslyFormattedCitation":"(Martínez-Méndez et al., 2016)"},"properties":{"noteIndex":0},"schema":"https://github.com/citation-style-language/schema/raw/master/csl-citation.json"}</w:instrText>
      </w:r>
      <w:r w:rsidR="00993947">
        <w:fldChar w:fldCharType="separate"/>
      </w:r>
      <w:r w:rsidR="00993947" w:rsidRPr="00993947">
        <w:rPr>
          <w:noProof/>
        </w:rPr>
        <w:t>(Martínez-Méndez et al., 2016)</w:t>
      </w:r>
      <w:r w:rsidR="00993947">
        <w:fldChar w:fldCharType="end"/>
      </w:r>
      <w:r w:rsidRPr="00476981">
        <w:t xml:space="preserve">, el modelador no encontró nicho </w:t>
      </w:r>
      <w:r w:rsidR="00A650C2" w:rsidRPr="00476981">
        <w:t xml:space="preserve">para </w:t>
      </w:r>
      <w:r w:rsidR="00A650C2" w:rsidRPr="00476981">
        <w:rPr>
          <w:i/>
        </w:rPr>
        <w:t xml:space="preserve">A. </w:t>
      </w:r>
      <w:proofErr w:type="spellStart"/>
      <w:r w:rsidR="00A650C2" w:rsidRPr="00476981">
        <w:rPr>
          <w:i/>
        </w:rPr>
        <w:t>guatemalensis</w:t>
      </w:r>
      <w:proofErr w:type="spellEnd"/>
      <w:r w:rsidR="00A650C2" w:rsidRPr="00476981">
        <w:rPr>
          <w:i/>
        </w:rPr>
        <w:t xml:space="preserve"> </w:t>
      </w:r>
      <w:r w:rsidRPr="00476981">
        <w:t xml:space="preserve">en Tamaulipas, debido a que </w:t>
      </w:r>
      <w:r w:rsidR="007B020C" w:rsidRPr="00476981">
        <w:t>usaron</w:t>
      </w:r>
      <w:r w:rsidRPr="00476981">
        <w:t xml:space="preserve"> los registros de </w:t>
      </w:r>
      <w:r w:rsidR="00993947">
        <w:fldChar w:fldCharType="begin" w:fldLock="1"/>
      </w:r>
      <w:r w:rsidR="00993947">
        <w:instrText>ADDIN CSL_CITATION {"citationItems":[{"id":"ITEM-1","itemData":{"DOI":"10.21829/abm16.1991.624","ISSN":"0187-7151","abstract":"-","author":[{"dropping-particle":"","family":"Briones Villarreal","given":"Oscar Luis","non-dropping-particle":"","parse-names":false,"suffix":""}],"container-title":"Acta Botanica Mexicana","id":"ITEM-1","issue":"16","issued":{"date-parts":[["1991","1","1"]]},"page":"15","publisher":"Instituto de Ecologia, A.C.","title":"Sobre la flora, vegetación y fitogeografía de la Sierra de San Carlos, Tamaulipas","type":"article-journal"},"uris":["http://www.mendeley.com/documents/?uuid=7074d28c-d3b2-320d-a23e-a6d5e1030bed"]}],"mendeley":{"formattedCitation":"(Briones Villarreal, 1991)","plainTextFormattedCitation":"(Briones Villarreal, 1991)","previouslyFormattedCitation":"(Briones Villarreal, 1991)"},"properties":{"noteIndex":0},"schema":"https://github.com/citation-style-language/schema/raw/master/csl-citation.json"}</w:instrText>
      </w:r>
      <w:r w:rsidR="00993947">
        <w:fldChar w:fldCharType="separate"/>
      </w:r>
      <w:r w:rsidR="00993947" w:rsidRPr="00993947">
        <w:rPr>
          <w:noProof/>
        </w:rPr>
        <w:t>(Briones Villarreal, 1991)</w:t>
      </w:r>
      <w:r w:rsidR="00993947">
        <w:fldChar w:fldCharType="end"/>
      </w:r>
      <w:r w:rsidRPr="00476981">
        <w:t>, además de que  descartaron un registro de la Sierra de San Carlos (reportado en el IBUNAM</w:t>
      </w:r>
      <w:r w:rsidR="007B020C" w:rsidRPr="00476981">
        <w:t xml:space="preserve">, No. de catálogo 820456, </w:t>
      </w:r>
      <w:r w:rsidRPr="00476981">
        <w:t xml:space="preserve"> a una altitud de casi 500 </w:t>
      </w:r>
      <w:r w:rsidR="00D832C7" w:rsidRPr="00476981">
        <w:t>m.s.n.m.</w:t>
      </w:r>
      <w:r w:rsidRPr="00476981">
        <w:t>) y uno en Coahuila (reportado por el INECOL</w:t>
      </w:r>
      <w:r w:rsidR="007B020C" w:rsidRPr="00476981">
        <w:t>, No. de catálogo K422946</w:t>
      </w:r>
      <w:r w:rsidRPr="00476981">
        <w:t xml:space="preserve">), por considerarlos </w:t>
      </w:r>
      <w:r w:rsidRPr="00476981">
        <w:lastRenderedPageBreak/>
        <w:t>como puntos climáticos extremos, donde se presentan valores atípicos climáticos</w:t>
      </w:r>
      <w:r w:rsidR="00AA18EB" w:rsidRPr="00476981">
        <w:t xml:space="preserve"> (</w:t>
      </w:r>
      <w:r w:rsidRPr="00476981">
        <w:t xml:space="preserve">sitios en que fue registrada la especie, pero es poco probable conocer si son parte de </w:t>
      </w:r>
      <w:r w:rsidR="007B020C" w:rsidRPr="00476981">
        <w:t>su</w:t>
      </w:r>
      <w:r w:rsidRPr="00476981">
        <w:t xml:space="preserve"> distribución na</w:t>
      </w:r>
      <w:r w:rsidR="007B020C" w:rsidRPr="00476981">
        <w:t>tural</w:t>
      </w:r>
      <w:r w:rsidR="00AA18EB" w:rsidRPr="00476981">
        <w:t>)</w:t>
      </w:r>
      <w:r w:rsidRPr="00476981">
        <w:t xml:space="preserve">. </w:t>
      </w:r>
      <w:r w:rsidR="007B020C" w:rsidRPr="00476981">
        <w:t xml:space="preserve"> </w:t>
      </w:r>
    </w:p>
    <w:p w14:paraId="7294C06F" w14:textId="20C5E85D" w:rsidR="00476981" w:rsidRPr="00476981" w:rsidRDefault="00476981" w:rsidP="0028615D">
      <w:pPr>
        <w:pStyle w:val="font8"/>
        <w:spacing w:before="0" w:beforeAutospacing="0" w:after="0" w:afterAutospacing="0" w:line="360" w:lineRule="auto"/>
        <w:jc w:val="both"/>
        <w:textAlignment w:val="baseline"/>
      </w:pPr>
      <w:r>
        <w:t xml:space="preserve">Finalmente, y de acuerdo con </w:t>
      </w:r>
      <w:r w:rsidR="00993947">
        <w:fldChar w:fldCharType="begin" w:fldLock="1"/>
      </w:r>
      <w:r w:rsidR="00993947">
        <w:instrText>ADDIN CSL_CITATION {"citationItems":[{"id":"ITEM-1","itemData":{"DOI":"10.17129/botsci.2206","ISSN":"2007-4298","author":[{"dropping-particle":"","family":"Guerrero-Hernández","given":"Ricardo","non-dropping-particle":"","parse-names":false,"suffix":""},{"dropping-particle":"","family":"Muñiz-Castro","given":"Miguel Ángel","non-dropping-particle":"","parse-names":false,"suffix":""},{"dropping-particle":"","family":"Vázquez-García","given":"J. Antonio","non-dropping-particle":"","parse-names":false,"suffix":""},{"dropping-particle":"","family":"Ruiz-Corral","given":"J. Ariel","non-dropping-particle":"","parse-names":false,"suffix":""}],"container-title":"Botanical Sciences","id":"ITEM-1","issue":"3","issued":{"date-parts":[["2019","9","1"]]},"page":"301","publisher":"Botanical Sciences, Sociedad Botanica de Mexico, AC","title":"Estructura del bosque mesófilo de montaña y su reemplazo por bosque de Abies en dos gradientes altitudinales del occidente de México","type":"article-journal","volume":"97"},"uris":["http://www.mendeley.com/documents/?uuid=5db8918d-bdb1-3a7d-8bbc-cbc109965398"]}],"mendeley":{"formattedCitation":"(Guerrero-Hernández et al., 2019)","plainTextFormattedCitation":"(Guerrero-Hernández et al., 2019)","previouslyFormattedCitation":"(Guerrero-Hernández et al., 2019)"},"properties":{"noteIndex":0},"schema":"https://github.com/citation-style-language/schema/raw/master/csl-citation.json"}</w:instrText>
      </w:r>
      <w:r w:rsidR="00993947">
        <w:fldChar w:fldCharType="separate"/>
      </w:r>
      <w:r w:rsidR="00993947" w:rsidRPr="00993947">
        <w:rPr>
          <w:noProof/>
        </w:rPr>
        <w:t>(Guerrero-Hernández et al., 2019)</w:t>
      </w:r>
      <w:r w:rsidR="00993947">
        <w:fldChar w:fldCharType="end"/>
      </w:r>
      <w:r>
        <w:t xml:space="preserve">, los relictos de bosque de </w:t>
      </w:r>
      <w:proofErr w:type="spellStart"/>
      <w:r w:rsidRPr="00F2235A">
        <w:rPr>
          <w:i/>
        </w:rPr>
        <w:t>Abies</w:t>
      </w:r>
      <w:proofErr w:type="spellEnd"/>
      <w:r>
        <w:t xml:space="preserve"> </w:t>
      </w:r>
      <w:r w:rsidR="00F2235A">
        <w:t>comprenden</w:t>
      </w:r>
      <w:r>
        <w:t xml:space="preserve"> una distribución “insular y </w:t>
      </w:r>
      <w:r w:rsidR="00F2235A">
        <w:t>restringida</w:t>
      </w:r>
      <w:r>
        <w:t>”</w:t>
      </w:r>
      <w:r w:rsidR="00F2235A">
        <w:t xml:space="preserve">, como ocurre en Tamaulipas. Su dependencia de factores bioclimáticos muy específicos, como la precipitación invernal, que suelen ser los meses más secos, </w:t>
      </w:r>
      <w:r w:rsidR="00696D01">
        <w:t>los expone a una sensible vulnerabilidad ante las fluctuaciones del clima actual y el pronóstico de alta posibilidad de cambio en el régimen a inviernos más secos</w:t>
      </w:r>
      <w:r w:rsidR="00CE75D6">
        <w:t>;</w:t>
      </w:r>
      <w:r w:rsidR="00CE75D6" w:rsidRPr="00CE75D6">
        <w:t xml:space="preserve"> coincidiendo con </w:t>
      </w:r>
      <w:r w:rsidR="00CE75D6">
        <w:fldChar w:fldCharType="begin" w:fldLock="1"/>
      </w:r>
      <w:r w:rsidR="00CE75D6">
        <w:instrText>ADDIN CSL_CITATION {"citationItems":[{"id":"ITEM-1","itemData":{"author":[{"dropping-particle":"V.","family":"Gutiérrez, O. , Cámara, R., &amp; García","given":"L.","non-dropping-particle":"","parse-names":false,"suffix":""}],"container-title":"Takurunna","id":"ITEM-1","issued":{"date-parts":[["2016"]]},"page":"59-87","title":"Nicho ecológico y distribución geográfica del Pinsapó (Abies pinsapo. Boiss)","type":"article-journal"},"uris":["http://www.mendeley.com/documents/?uuid=f9c103ef-eeaf-4dbe-9daf-60ce9fbf1da5"]}],"mendeley":{"formattedCitation":"(Gutiérrez, O. , Cámara, R., &amp; García, 2016)","plainTextFormattedCitation":"(Gutiérrez, O. , Cámara, R., &amp; García, 2016)"},"properties":{"noteIndex":0},"schema":"https://github.com/citation-style-language/schema/raw/master/csl-citation.json"}</w:instrText>
      </w:r>
      <w:r w:rsidR="00CE75D6">
        <w:fldChar w:fldCharType="separate"/>
      </w:r>
      <w:r w:rsidR="00CE75D6" w:rsidRPr="00CE75D6">
        <w:rPr>
          <w:noProof/>
        </w:rPr>
        <w:t>(Gutiérrez, O. , Cámara, R., &amp; García, 2016)</w:t>
      </w:r>
      <w:r w:rsidR="00CE75D6">
        <w:fldChar w:fldCharType="end"/>
      </w:r>
      <w:r w:rsidR="00CE75D6">
        <w:t xml:space="preserve"> </w:t>
      </w:r>
      <w:r w:rsidR="00CE75D6" w:rsidRPr="00CE75D6">
        <w:t xml:space="preserve">en cuanto a que bosques de oyamel con una distribución tan restringida como el de </w:t>
      </w:r>
      <w:r w:rsidR="00CE75D6" w:rsidRPr="00A86DB1">
        <w:rPr>
          <w:i/>
          <w:iCs/>
        </w:rPr>
        <w:t>A. pinsapo</w:t>
      </w:r>
      <w:r w:rsidR="00CE75D6" w:rsidRPr="00CE75D6">
        <w:t xml:space="preserve"> en el sur de España se enfrentan a perspectivas de reducción </w:t>
      </w:r>
      <w:r w:rsidR="00A86DB1">
        <w:t xml:space="preserve">de su superficie </w:t>
      </w:r>
      <w:r w:rsidR="00CE75D6" w:rsidRPr="00CE75D6">
        <w:t>debidas al calentamiento global</w:t>
      </w:r>
      <w:r w:rsidR="00696D01">
        <w:t xml:space="preserve">. </w:t>
      </w:r>
      <w:r w:rsidR="00564C6E">
        <w:t xml:space="preserve">Esto hace que los bosques de </w:t>
      </w:r>
      <w:proofErr w:type="spellStart"/>
      <w:r w:rsidR="00564C6E" w:rsidRPr="00564C6E">
        <w:rPr>
          <w:i/>
        </w:rPr>
        <w:t>Abies</w:t>
      </w:r>
      <w:proofErr w:type="spellEnd"/>
      <w:r w:rsidR="00564C6E">
        <w:t xml:space="preserve"> de Tamaulipas sean comunidades de alta fragilidad, por lo que, concordando con los autores citados, deben establecerse planes de manejo y conservación, en los sitios localizados en este estudio.</w:t>
      </w:r>
    </w:p>
    <w:p w14:paraId="4FA75916" w14:textId="77777777" w:rsidR="00F44298" w:rsidRPr="00055382" w:rsidRDefault="00F44298" w:rsidP="00F44298">
      <w:pPr>
        <w:pStyle w:val="font8"/>
        <w:spacing w:before="0" w:beforeAutospacing="0" w:after="0" w:afterAutospacing="0" w:line="360" w:lineRule="auto"/>
        <w:jc w:val="both"/>
        <w:textAlignment w:val="baseline"/>
        <w:rPr>
          <w:sz w:val="20"/>
          <w:szCs w:val="20"/>
        </w:rPr>
      </w:pPr>
    </w:p>
    <w:p w14:paraId="62117715" w14:textId="77777777" w:rsidR="0069017E" w:rsidRPr="00D96DDD" w:rsidRDefault="0069017E" w:rsidP="0069017E">
      <w:pPr>
        <w:pStyle w:val="font8"/>
        <w:spacing w:before="0" w:beforeAutospacing="0" w:after="0" w:afterAutospacing="0" w:line="360" w:lineRule="auto"/>
        <w:jc w:val="both"/>
        <w:textAlignment w:val="baseline"/>
        <w:rPr>
          <w:b/>
          <w:sz w:val="32"/>
          <w:szCs w:val="32"/>
        </w:rPr>
      </w:pPr>
      <w:r w:rsidRPr="00D96DDD">
        <w:rPr>
          <w:b/>
          <w:sz w:val="32"/>
          <w:szCs w:val="32"/>
        </w:rPr>
        <w:t>Conclusiones</w:t>
      </w:r>
    </w:p>
    <w:p w14:paraId="53125584" w14:textId="77777777" w:rsidR="002E70C9" w:rsidRPr="002E70C9" w:rsidRDefault="002E70C9" w:rsidP="0069017E">
      <w:pPr>
        <w:pStyle w:val="font8"/>
        <w:spacing w:before="0" w:beforeAutospacing="0" w:after="0" w:afterAutospacing="0" w:line="360" w:lineRule="auto"/>
        <w:jc w:val="both"/>
        <w:textAlignment w:val="baseline"/>
        <w:rPr>
          <w:b/>
        </w:rPr>
      </w:pPr>
      <w:r w:rsidRPr="002E70C9">
        <w:rPr>
          <w:b/>
        </w:rPr>
        <w:t xml:space="preserve">De la distribución del bosque de </w:t>
      </w:r>
      <w:proofErr w:type="spellStart"/>
      <w:r w:rsidRPr="002E70C9">
        <w:rPr>
          <w:b/>
          <w:i/>
        </w:rPr>
        <w:t>Abies</w:t>
      </w:r>
      <w:proofErr w:type="spellEnd"/>
      <w:r w:rsidRPr="002E70C9">
        <w:rPr>
          <w:b/>
        </w:rPr>
        <w:t xml:space="preserve"> en Tamaulipas</w:t>
      </w:r>
    </w:p>
    <w:p w14:paraId="01679095" w14:textId="77777777" w:rsidR="000377B0" w:rsidRPr="00D96DDD" w:rsidRDefault="000A0E58" w:rsidP="0069017E">
      <w:pPr>
        <w:pStyle w:val="font8"/>
        <w:spacing w:before="0" w:beforeAutospacing="0" w:after="0" w:afterAutospacing="0" w:line="360" w:lineRule="auto"/>
        <w:jc w:val="both"/>
        <w:textAlignment w:val="baseline"/>
      </w:pPr>
      <w:r w:rsidRPr="00D96DDD">
        <w:t xml:space="preserve">Las condiciones </w:t>
      </w:r>
      <w:proofErr w:type="spellStart"/>
      <w:r w:rsidR="00EF4F57" w:rsidRPr="00D96DDD">
        <w:t>ecogeográficas</w:t>
      </w:r>
      <w:proofErr w:type="spellEnd"/>
      <w:r w:rsidR="00B20F1E" w:rsidRPr="00D96DDD">
        <w:rPr>
          <w:color w:val="FF0000"/>
        </w:rPr>
        <w:t xml:space="preserve"> </w:t>
      </w:r>
      <w:r w:rsidR="00B20F1E" w:rsidRPr="00D96DDD">
        <w:t>de</w:t>
      </w:r>
      <w:r w:rsidRPr="00D96DDD">
        <w:t xml:space="preserve"> </w:t>
      </w:r>
      <w:r w:rsidR="006C5147" w:rsidRPr="00D96DDD">
        <w:t xml:space="preserve">Tamaulipas que permiten la presencia del género </w:t>
      </w:r>
      <w:proofErr w:type="spellStart"/>
      <w:r w:rsidR="006C5147" w:rsidRPr="00D96DDD">
        <w:rPr>
          <w:i/>
        </w:rPr>
        <w:t>Abies</w:t>
      </w:r>
      <w:proofErr w:type="spellEnd"/>
      <w:r w:rsidR="006C5147" w:rsidRPr="00D96DDD">
        <w:t xml:space="preserve"> formando bosques se deben a la alta humedad y temperatura</w:t>
      </w:r>
      <w:r w:rsidR="002D07BE">
        <w:t xml:space="preserve">s </w:t>
      </w:r>
      <w:r w:rsidR="002D07BE" w:rsidRPr="002D07BE">
        <w:t>frescas</w:t>
      </w:r>
      <w:r w:rsidR="006C5147" w:rsidRPr="002D07BE">
        <w:t xml:space="preserve"> </w:t>
      </w:r>
      <w:r w:rsidR="006C5147" w:rsidRPr="00D96DDD">
        <w:t xml:space="preserve">producidas por la combinación de tres factores preponderantes: la exposición norte-noroeste de la ladera, su </w:t>
      </w:r>
      <w:r w:rsidR="00442417" w:rsidRPr="00D96DDD">
        <w:t xml:space="preserve">pronunciado </w:t>
      </w:r>
      <w:r w:rsidR="006C5147" w:rsidRPr="00D96DDD">
        <w:t xml:space="preserve">escarpado y una temperatura </w:t>
      </w:r>
      <w:r w:rsidR="006C5147" w:rsidRPr="005C4AFD">
        <w:t>templada</w:t>
      </w:r>
      <w:r w:rsidR="008960C1" w:rsidRPr="005C4AFD">
        <w:t xml:space="preserve"> (pero contrastante entre diurna y nocturna)</w:t>
      </w:r>
      <w:r w:rsidR="006C5147" w:rsidRPr="005C4AFD">
        <w:t xml:space="preserve"> a lo largo del año</w:t>
      </w:r>
      <w:r w:rsidR="006C5147" w:rsidRPr="00D96DDD">
        <w:t xml:space="preserve">. Estas condiciones se </w:t>
      </w:r>
      <w:r w:rsidR="000D5CF4" w:rsidRPr="00D96DDD">
        <w:t>presentan en los municipios de</w:t>
      </w:r>
      <w:r w:rsidR="006C5147" w:rsidRPr="00D96DDD">
        <w:t xml:space="preserve"> Miquihuana, </w:t>
      </w:r>
      <w:r w:rsidR="00F01E3B" w:rsidRPr="00D96DDD">
        <w:t xml:space="preserve">en altitudes mayores a </w:t>
      </w:r>
      <w:r w:rsidR="00C1652E" w:rsidRPr="00D96DDD">
        <w:t>25</w:t>
      </w:r>
      <w:r w:rsidR="00F01E3B" w:rsidRPr="00D96DDD">
        <w:t xml:space="preserve">00 </w:t>
      </w:r>
      <w:r w:rsidR="00D832C7">
        <w:t>m.s.n.m.</w:t>
      </w:r>
      <w:r w:rsidR="00DF0CE3">
        <w:t xml:space="preserve"> y </w:t>
      </w:r>
      <w:r w:rsidR="00DF0CE3" w:rsidRPr="005C4AFD">
        <w:t xml:space="preserve">con presencia </w:t>
      </w:r>
      <w:r w:rsidR="00DF0CE3">
        <w:t xml:space="preserve">esporádica </w:t>
      </w:r>
      <w:r w:rsidR="00DF0CE3" w:rsidRPr="005C4AFD">
        <w:t>de nevadas y heladas</w:t>
      </w:r>
      <w:r w:rsidR="00DF0CE3" w:rsidRPr="00D96DDD">
        <w:t xml:space="preserve"> invernales</w:t>
      </w:r>
      <w:r w:rsidR="00F01E3B" w:rsidRPr="00D96DDD">
        <w:t xml:space="preserve">, </w:t>
      </w:r>
      <w:r w:rsidR="00DF0CE3">
        <w:t>así como</w:t>
      </w:r>
      <w:r w:rsidR="00F01E3B" w:rsidRPr="00D96DDD">
        <w:t xml:space="preserve"> </w:t>
      </w:r>
      <w:r w:rsidR="00442417" w:rsidRPr="00D96DDD">
        <w:t>en</w:t>
      </w:r>
      <w:r w:rsidR="00F01E3B" w:rsidRPr="00D96DDD">
        <w:t xml:space="preserve"> San Carlos</w:t>
      </w:r>
      <w:r w:rsidR="00D74F56" w:rsidRPr="00D96DDD">
        <w:t xml:space="preserve"> (entre 9</w:t>
      </w:r>
      <w:r w:rsidR="00C1652E" w:rsidRPr="00D96DDD">
        <w:t>5</w:t>
      </w:r>
      <w:r w:rsidR="00D74F56" w:rsidRPr="00D96DDD">
        <w:t xml:space="preserve">0 y 1200 </w:t>
      </w:r>
      <w:r w:rsidR="00D832C7">
        <w:t>m.s.n.m.</w:t>
      </w:r>
      <w:r w:rsidR="00D74F56" w:rsidRPr="00D96DDD">
        <w:t>)</w:t>
      </w:r>
      <w:r w:rsidR="00F01E3B" w:rsidRPr="00D96DDD">
        <w:t xml:space="preserve">, </w:t>
      </w:r>
      <w:r w:rsidR="00DF0CE3">
        <w:t>donde su</w:t>
      </w:r>
      <w:r w:rsidR="00F01E3B" w:rsidRPr="00D96DDD">
        <w:t xml:space="preserve"> cercanía al Golfo de México mantiene la humedad, y la latitud</w:t>
      </w:r>
      <w:r w:rsidR="008960C1" w:rsidRPr="00D96DDD">
        <w:t xml:space="preserve"> norteña</w:t>
      </w:r>
      <w:r w:rsidR="00C1652E" w:rsidRPr="00D96DDD">
        <w:t xml:space="preserve"> y </w:t>
      </w:r>
      <w:r w:rsidR="007F5DEA" w:rsidRPr="00D96DDD">
        <w:t xml:space="preserve">su </w:t>
      </w:r>
      <w:r w:rsidR="00C1652E" w:rsidRPr="00D96DDD">
        <w:t>exposición</w:t>
      </w:r>
      <w:r w:rsidR="00F01E3B" w:rsidRPr="00D96DDD">
        <w:t xml:space="preserve"> le proporciona la temperatura templada.</w:t>
      </w:r>
      <w:r w:rsidR="006C5147" w:rsidRPr="00D96DDD">
        <w:t xml:space="preserve"> </w:t>
      </w:r>
    </w:p>
    <w:p w14:paraId="7D225F9E" w14:textId="77777777" w:rsidR="000A0E58" w:rsidRPr="00D96DDD" w:rsidRDefault="002D07BE" w:rsidP="0069017E">
      <w:pPr>
        <w:pStyle w:val="font8"/>
        <w:spacing w:before="0" w:beforeAutospacing="0" w:after="0" w:afterAutospacing="0" w:line="360" w:lineRule="auto"/>
        <w:jc w:val="both"/>
        <w:textAlignment w:val="baseline"/>
      </w:pPr>
      <w:r>
        <w:t>En contraste, en</w:t>
      </w:r>
      <w:r w:rsidR="00442417" w:rsidRPr="00D96DDD">
        <w:t xml:space="preserve"> el suroeste del E</w:t>
      </w:r>
      <w:r w:rsidR="00902837" w:rsidRPr="00D96DDD">
        <w:t xml:space="preserve">stado existen sitios donde se superan </w:t>
      </w:r>
      <w:r w:rsidR="003F5A17" w:rsidRPr="00D96DDD">
        <w:t xml:space="preserve">los </w:t>
      </w:r>
      <w:r w:rsidR="00902837" w:rsidRPr="00D96DDD">
        <w:t xml:space="preserve">2500 </w:t>
      </w:r>
      <w:r w:rsidR="00D832C7">
        <w:t>m.s.n.m.</w:t>
      </w:r>
      <w:r w:rsidR="00902837" w:rsidRPr="00D96DDD">
        <w:t xml:space="preserve"> y las temperaturas son frescas, pero no se observan bosques de</w:t>
      </w:r>
      <w:r w:rsidR="003F5A17" w:rsidRPr="00D96DDD">
        <w:t xml:space="preserve"> </w:t>
      </w:r>
      <w:proofErr w:type="spellStart"/>
      <w:r w:rsidR="003F5A17" w:rsidRPr="00D96DDD">
        <w:rPr>
          <w:i/>
        </w:rPr>
        <w:t>Abies</w:t>
      </w:r>
      <w:proofErr w:type="spellEnd"/>
      <w:r w:rsidR="00902837" w:rsidRPr="00D96DDD">
        <w:t xml:space="preserve"> debido a la falta de humedad ocasionada por el efecto de sombra orográfica de la SMO. </w:t>
      </w:r>
      <w:r w:rsidR="000A10C8" w:rsidRPr="00D96DDD">
        <w:t>Además</w:t>
      </w:r>
      <w:r w:rsidR="000D5CF4" w:rsidRPr="00D96DDD">
        <w:t>, existen entornos</w:t>
      </w:r>
      <w:r w:rsidR="00F01E3B" w:rsidRPr="00D96DDD">
        <w:t xml:space="preserve"> </w:t>
      </w:r>
      <w:r w:rsidR="000D5CF4" w:rsidRPr="00D96DDD">
        <w:t>de</w:t>
      </w:r>
      <w:r w:rsidR="00F01E3B" w:rsidRPr="00D96DDD">
        <w:t xml:space="preserve"> </w:t>
      </w:r>
      <w:r w:rsidR="00D74F56" w:rsidRPr="00D96DDD">
        <w:t xml:space="preserve">baja </w:t>
      </w:r>
      <w:r w:rsidR="00F01E3B" w:rsidRPr="00D96DDD">
        <w:t xml:space="preserve">altitud y exposición </w:t>
      </w:r>
      <w:r w:rsidR="000D5CF4" w:rsidRPr="00D96DDD">
        <w:t>similares al</w:t>
      </w:r>
      <w:r w:rsidR="00F01E3B" w:rsidRPr="00D96DDD">
        <w:t xml:space="preserve"> bosque </w:t>
      </w:r>
      <w:r w:rsidR="000B333B" w:rsidRPr="00D96DDD">
        <w:t>de</w:t>
      </w:r>
      <w:r w:rsidR="003F5A17" w:rsidRPr="00D96DDD">
        <w:t xml:space="preserve"> </w:t>
      </w:r>
      <w:proofErr w:type="spellStart"/>
      <w:r w:rsidR="003F5A17" w:rsidRPr="00D96DDD">
        <w:rPr>
          <w:i/>
        </w:rPr>
        <w:t>Abies</w:t>
      </w:r>
      <w:proofErr w:type="spellEnd"/>
      <w:r w:rsidR="003F5A17" w:rsidRPr="00D96DDD">
        <w:t xml:space="preserve"> en </w:t>
      </w:r>
      <w:r w:rsidR="00F01E3B" w:rsidRPr="00D96DDD">
        <w:t xml:space="preserve">San Carlos </w:t>
      </w:r>
      <w:r w:rsidR="000D5CF4" w:rsidRPr="00D96DDD">
        <w:t>en</w:t>
      </w:r>
      <w:r w:rsidR="00C1652E" w:rsidRPr="00D96DDD">
        <w:t xml:space="preserve"> </w:t>
      </w:r>
      <w:r w:rsidR="000377B0" w:rsidRPr="00D96DDD">
        <w:t>sitios de la SMO del noreste de Tamaulipas</w:t>
      </w:r>
      <w:r w:rsidR="00C1652E" w:rsidRPr="00D96DDD">
        <w:t>, donde la limitación parece deberse a una menor humedad inverna</w:t>
      </w:r>
      <w:r w:rsidR="000377B0" w:rsidRPr="00D96DDD">
        <w:t xml:space="preserve">l. </w:t>
      </w:r>
      <w:r w:rsidR="008960C1" w:rsidRPr="00D96DDD">
        <w:t>Por su parte</w:t>
      </w:r>
      <w:r w:rsidR="00F01E3B" w:rsidRPr="00D96DDD">
        <w:t xml:space="preserve">, </w:t>
      </w:r>
      <w:r w:rsidR="003F5A17" w:rsidRPr="00D96DDD">
        <w:t xml:space="preserve">en </w:t>
      </w:r>
      <w:r w:rsidR="00F01E3B" w:rsidRPr="00D96DDD">
        <w:t>la región</w:t>
      </w:r>
      <w:r w:rsidR="003F5A17" w:rsidRPr="00D96DDD">
        <w:t xml:space="preserve"> de</w:t>
      </w:r>
      <w:r w:rsidR="00F01E3B" w:rsidRPr="00D96DDD">
        <w:t xml:space="preserve"> </w:t>
      </w:r>
      <w:r w:rsidR="00945E12" w:rsidRPr="00D96DDD">
        <w:t>barlovento</w:t>
      </w:r>
      <w:r w:rsidR="00F01E3B" w:rsidRPr="00D96DDD">
        <w:t xml:space="preserve"> de la SMO </w:t>
      </w:r>
      <w:r w:rsidR="008960C1" w:rsidRPr="00D96DDD">
        <w:t xml:space="preserve">y </w:t>
      </w:r>
      <w:r w:rsidR="00DF0CE3">
        <w:t>en otras regiones montañosas del estado (como</w:t>
      </w:r>
      <w:r w:rsidR="006C5147" w:rsidRPr="00D96DDD">
        <w:t xml:space="preserve"> la Sierra de Tamaulipas</w:t>
      </w:r>
      <w:r w:rsidR="00DF0CE3">
        <w:t>)</w:t>
      </w:r>
      <w:r w:rsidR="008960C1" w:rsidRPr="00D96DDD">
        <w:t xml:space="preserve"> </w:t>
      </w:r>
      <w:r w:rsidR="009700B8" w:rsidRPr="00D96DDD">
        <w:t xml:space="preserve">existe </w:t>
      </w:r>
      <w:r w:rsidR="008960C1" w:rsidRPr="00D96DDD">
        <w:t>suficiente entrada de humedad del Golfo de México</w:t>
      </w:r>
      <w:r w:rsidR="009700B8" w:rsidRPr="00D96DDD">
        <w:t>, pero</w:t>
      </w:r>
      <w:r w:rsidR="006C5147" w:rsidRPr="00D96DDD">
        <w:t xml:space="preserve"> no se presentan</w:t>
      </w:r>
      <w:r w:rsidR="008960C1" w:rsidRPr="00D96DDD">
        <w:t xml:space="preserve"> bosques de </w:t>
      </w:r>
      <w:proofErr w:type="spellStart"/>
      <w:r w:rsidR="008960C1" w:rsidRPr="00D96DDD">
        <w:rPr>
          <w:i/>
        </w:rPr>
        <w:t>Abies</w:t>
      </w:r>
      <w:proofErr w:type="spellEnd"/>
      <w:r w:rsidR="006C5147" w:rsidRPr="00D96DDD">
        <w:t xml:space="preserve"> por </w:t>
      </w:r>
      <w:r w:rsidR="00B169FF">
        <w:t>ausencia</w:t>
      </w:r>
      <w:r w:rsidR="006C5147" w:rsidRPr="00D96DDD">
        <w:t xml:space="preserve"> de temperaturas </w:t>
      </w:r>
      <w:r w:rsidR="003F5A17" w:rsidRPr="00D96DDD">
        <w:t xml:space="preserve">lo </w:t>
      </w:r>
      <w:r w:rsidR="008960C1" w:rsidRPr="00D96DDD">
        <w:t xml:space="preserve">suficientemente </w:t>
      </w:r>
      <w:r w:rsidR="006C5147" w:rsidRPr="00D96DDD">
        <w:t>bajas</w:t>
      </w:r>
      <w:r w:rsidR="008960C1" w:rsidRPr="00D96DDD">
        <w:t xml:space="preserve">, </w:t>
      </w:r>
      <w:r w:rsidR="00B169FF">
        <w:t>que es característica</w:t>
      </w:r>
      <w:r w:rsidR="003F5A17" w:rsidRPr="00D96DDD">
        <w:t xml:space="preserve"> de</w:t>
      </w:r>
      <w:r w:rsidR="006C5147" w:rsidRPr="00D96DDD">
        <w:t xml:space="preserve"> latitud</w:t>
      </w:r>
      <w:r w:rsidR="003F5A17" w:rsidRPr="00D96DDD">
        <w:t>es</w:t>
      </w:r>
      <w:r w:rsidR="006C5147" w:rsidRPr="00D96DDD">
        <w:t xml:space="preserve"> </w:t>
      </w:r>
      <w:r w:rsidR="00B169FF">
        <w:t xml:space="preserve">más </w:t>
      </w:r>
      <w:r w:rsidR="006C5147" w:rsidRPr="00D96DDD">
        <w:t>tropical</w:t>
      </w:r>
      <w:r w:rsidR="003F5A17" w:rsidRPr="00D96DDD">
        <w:t>es</w:t>
      </w:r>
      <w:r w:rsidR="006C5147" w:rsidRPr="00D96DDD">
        <w:t>.</w:t>
      </w:r>
      <w:r w:rsidR="00DF0CE3">
        <w:t xml:space="preserve"> </w:t>
      </w:r>
    </w:p>
    <w:p w14:paraId="2ABB3925" w14:textId="77777777" w:rsidR="0009465B" w:rsidRDefault="009A5832" w:rsidP="0009465B">
      <w:pPr>
        <w:pStyle w:val="font8"/>
        <w:spacing w:before="0" w:beforeAutospacing="0" w:after="0" w:afterAutospacing="0" w:line="360" w:lineRule="auto"/>
        <w:jc w:val="both"/>
        <w:textAlignment w:val="baseline"/>
        <w:rPr>
          <w:color w:val="000000" w:themeColor="text1"/>
        </w:rPr>
      </w:pPr>
      <w:r w:rsidRPr="00D96DDD">
        <w:rPr>
          <w:color w:val="000000" w:themeColor="text1"/>
        </w:rPr>
        <w:lastRenderedPageBreak/>
        <w:t>E</w:t>
      </w:r>
      <w:r w:rsidR="00D74F56" w:rsidRPr="00D96DDD">
        <w:rPr>
          <w:color w:val="000000" w:themeColor="text1"/>
        </w:rPr>
        <w:t>l aislamiento</w:t>
      </w:r>
      <w:r w:rsidR="000A10C8" w:rsidRPr="00D96DDD">
        <w:rPr>
          <w:color w:val="000000" w:themeColor="text1"/>
        </w:rPr>
        <w:t xml:space="preserve"> geográfico, la escasa accesibilidad</w:t>
      </w:r>
      <w:r w:rsidR="00D74F56" w:rsidRPr="00D96DDD">
        <w:rPr>
          <w:color w:val="000000" w:themeColor="text1"/>
        </w:rPr>
        <w:t xml:space="preserve"> </w:t>
      </w:r>
      <w:r w:rsidR="0009465B" w:rsidRPr="00D96DDD">
        <w:rPr>
          <w:color w:val="000000" w:themeColor="text1"/>
        </w:rPr>
        <w:t xml:space="preserve">y </w:t>
      </w:r>
      <w:r w:rsidR="00D74F56" w:rsidRPr="00D96DDD">
        <w:rPr>
          <w:color w:val="000000" w:themeColor="text1"/>
        </w:rPr>
        <w:t xml:space="preserve">las </w:t>
      </w:r>
      <w:r w:rsidR="0009465B" w:rsidRPr="00D96DDD">
        <w:rPr>
          <w:color w:val="000000" w:themeColor="text1"/>
        </w:rPr>
        <w:t xml:space="preserve">condiciones de </w:t>
      </w:r>
      <w:r w:rsidR="00D832C7">
        <w:rPr>
          <w:color w:val="000000" w:themeColor="text1"/>
        </w:rPr>
        <w:t>humedad y temperatura baja</w:t>
      </w:r>
      <w:r w:rsidR="0009465B" w:rsidRPr="00D96DDD">
        <w:rPr>
          <w:color w:val="000000" w:themeColor="text1"/>
        </w:rPr>
        <w:t xml:space="preserve"> de los bosques de </w:t>
      </w:r>
      <w:proofErr w:type="spellStart"/>
      <w:r w:rsidR="0009465B" w:rsidRPr="00D96DDD">
        <w:rPr>
          <w:i/>
          <w:color w:val="000000" w:themeColor="text1"/>
        </w:rPr>
        <w:t>Abies</w:t>
      </w:r>
      <w:proofErr w:type="spellEnd"/>
      <w:r w:rsidR="0009465B" w:rsidRPr="00D96DDD">
        <w:rPr>
          <w:color w:val="000000" w:themeColor="text1"/>
        </w:rPr>
        <w:t xml:space="preserve"> </w:t>
      </w:r>
      <w:r w:rsidR="007955F0">
        <w:rPr>
          <w:color w:val="000000" w:themeColor="text1"/>
        </w:rPr>
        <w:t>parecen ser</w:t>
      </w:r>
      <w:r w:rsidR="00D74F56" w:rsidRPr="00D96DDD">
        <w:rPr>
          <w:color w:val="000000" w:themeColor="text1"/>
        </w:rPr>
        <w:t xml:space="preserve"> la</w:t>
      </w:r>
      <w:r w:rsidRPr="00D96DDD">
        <w:rPr>
          <w:color w:val="000000" w:themeColor="text1"/>
        </w:rPr>
        <w:t>s</w:t>
      </w:r>
      <w:r w:rsidR="00D74F56" w:rsidRPr="00D96DDD">
        <w:rPr>
          <w:color w:val="000000" w:themeColor="text1"/>
        </w:rPr>
        <w:t xml:space="preserve"> principal</w:t>
      </w:r>
      <w:r w:rsidRPr="00D96DDD">
        <w:rPr>
          <w:color w:val="000000" w:themeColor="text1"/>
        </w:rPr>
        <w:t>es</w:t>
      </w:r>
      <w:r w:rsidR="00D74F56" w:rsidRPr="00D96DDD">
        <w:rPr>
          <w:color w:val="000000" w:themeColor="text1"/>
        </w:rPr>
        <w:t xml:space="preserve"> circunstancia</w:t>
      </w:r>
      <w:r w:rsidRPr="00D96DDD">
        <w:rPr>
          <w:color w:val="000000" w:themeColor="text1"/>
        </w:rPr>
        <w:t>s</w:t>
      </w:r>
      <w:r w:rsidR="00B01FA9">
        <w:rPr>
          <w:color w:val="000000" w:themeColor="text1"/>
        </w:rPr>
        <w:t xml:space="preserve"> para que esta comunidad vegetal se haya</w:t>
      </w:r>
      <w:r w:rsidR="00D74F56" w:rsidRPr="00D96DDD">
        <w:rPr>
          <w:color w:val="000000" w:themeColor="text1"/>
        </w:rPr>
        <w:t xml:space="preserve"> mantenido en Tamaulipas</w:t>
      </w:r>
      <w:r w:rsidRPr="00D96DDD">
        <w:rPr>
          <w:color w:val="000000" w:themeColor="text1"/>
        </w:rPr>
        <w:t>. No obstante</w:t>
      </w:r>
      <w:r w:rsidR="00D74F56" w:rsidRPr="00D96DDD">
        <w:rPr>
          <w:color w:val="000000" w:themeColor="text1"/>
        </w:rPr>
        <w:t xml:space="preserve">, si </w:t>
      </w:r>
      <w:r w:rsidRPr="00D96DDD">
        <w:rPr>
          <w:color w:val="000000" w:themeColor="text1"/>
        </w:rPr>
        <w:t>tales condiciones se suman</w:t>
      </w:r>
      <w:r w:rsidR="00D74F56" w:rsidRPr="00D96DDD">
        <w:rPr>
          <w:color w:val="000000" w:themeColor="text1"/>
        </w:rPr>
        <w:t xml:space="preserve"> al</w:t>
      </w:r>
      <w:r w:rsidR="0009465B" w:rsidRPr="00D96DDD">
        <w:rPr>
          <w:color w:val="000000" w:themeColor="text1"/>
        </w:rPr>
        <w:t xml:space="preserve"> estatus de riesgo de sus especies</w:t>
      </w:r>
      <w:r w:rsidR="00D74F56" w:rsidRPr="00D96DDD">
        <w:rPr>
          <w:color w:val="000000" w:themeColor="text1"/>
        </w:rPr>
        <w:t>,</w:t>
      </w:r>
      <w:r w:rsidR="0009465B" w:rsidRPr="00D96DDD">
        <w:rPr>
          <w:color w:val="000000" w:themeColor="text1"/>
        </w:rPr>
        <w:t xml:space="preserve"> puede inferirse que estos ecosistemas </w:t>
      </w:r>
      <w:r w:rsidRPr="00D96DDD">
        <w:rPr>
          <w:color w:val="000000" w:themeColor="text1"/>
        </w:rPr>
        <w:t>se encuentran</w:t>
      </w:r>
      <w:r w:rsidR="0009465B" w:rsidRPr="00D96DDD">
        <w:rPr>
          <w:color w:val="000000" w:themeColor="text1"/>
        </w:rPr>
        <w:t xml:space="preserve"> sensiblemente frágiles y vulnerables ante situaciones de </w:t>
      </w:r>
      <w:r w:rsidR="00D272C3" w:rsidRPr="00D96DDD">
        <w:rPr>
          <w:color w:val="000000" w:themeColor="text1"/>
        </w:rPr>
        <w:t>calentamiento global</w:t>
      </w:r>
      <w:r w:rsidR="0009465B" w:rsidRPr="00D96DDD">
        <w:rPr>
          <w:color w:val="000000" w:themeColor="text1"/>
        </w:rPr>
        <w:t xml:space="preserve">, </w:t>
      </w:r>
      <w:r w:rsidR="000A10C8" w:rsidRPr="00D96DDD">
        <w:rPr>
          <w:color w:val="000000" w:themeColor="text1"/>
        </w:rPr>
        <w:t xml:space="preserve">de </w:t>
      </w:r>
      <w:r w:rsidR="0009465B" w:rsidRPr="00D96DDD">
        <w:rPr>
          <w:color w:val="000000" w:themeColor="text1"/>
        </w:rPr>
        <w:t xml:space="preserve">contaminación del aire, incendios forestales, </w:t>
      </w:r>
      <w:r w:rsidR="000A10C8" w:rsidRPr="00D96DDD">
        <w:rPr>
          <w:color w:val="000000" w:themeColor="text1"/>
        </w:rPr>
        <w:t xml:space="preserve">el </w:t>
      </w:r>
      <w:r w:rsidR="0009465B" w:rsidRPr="00D96DDD">
        <w:rPr>
          <w:color w:val="000000" w:themeColor="text1"/>
        </w:rPr>
        <w:t>cambio de uso del suelo</w:t>
      </w:r>
      <w:r w:rsidR="000A10C8" w:rsidRPr="00D96DDD">
        <w:rPr>
          <w:color w:val="000000" w:themeColor="text1"/>
        </w:rPr>
        <w:t>, la erosión</w:t>
      </w:r>
      <w:r w:rsidR="0009465B" w:rsidRPr="00D96DDD">
        <w:rPr>
          <w:color w:val="000000" w:themeColor="text1"/>
        </w:rPr>
        <w:t xml:space="preserve"> y </w:t>
      </w:r>
      <w:r w:rsidR="000A10C8" w:rsidRPr="00D96DDD">
        <w:rPr>
          <w:color w:val="000000" w:themeColor="text1"/>
        </w:rPr>
        <w:t xml:space="preserve">la </w:t>
      </w:r>
      <w:r w:rsidR="0009465B" w:rsidRPr="00D96DDD">
        <w:rPr>
          <w:color w:val="000000" w:themeColor="text1"/>
        </w:rPr>
        <w:t>extracción ilegal de recursos naturales. Por ello, conocer su distribución actual, las condiciones ecológicas del hábitat,</w:t>
      </w:r>
      <w:r w:rsidR="00564C6E">
        <w:rPr>
          <w:color w:val="000000" w:themeColor="text1"/>
        </w:rPr>
        <w:t xml:space="preserve"> estructura y dinámica vegetal,</w:t>
      </w:r>
      <w:r w:rsidR="0009465B" w:rsidRPr="00D96DDD">
        <w:rPr>
          <w:color w:val="000000" w:themeColor="text1"/>
        </w:rPr>
        <w:t xml:space="preserve"> así como la historia biogeográfica de estos ecosistemas</w:t>
      </w:r>
      <w:r w:rsidR="0009465B" w:rsidRPr="00D96DDD">
        <w:rPr>
          <w:i/>
          <w:color w:val="000000" w:themeColor="text1"/>
        </w:rPr>
        <w:t xml:space="preserve"> </w:t>
      </w:r>
      <w:r w:rsidR="0009465B" w:rsidRPr="00D96DDD">
        <w:rPr>
          <w:color w:val="000000" w:themeColor="text1"/>
        </w:rPr>
        <w:t>permitirá proponer medidas adecuadas para su manejo óptimo y su posible conservación.</w:t>
      </w:r>
    </w:p>
    <w:p w14:paraId="6B8C127C" w14:textId="77777777" w:rsidR="002E70C9" w:rsidRPr="002E70C9" w:rsidRDefault="002E70C9" w:rsidP="002E70C9">
      <w:pPr>
        <w:pStyle w:val="font8"/>
        <w:spacing w:before="0" w:beforeAutospacing="0" w:after="0" w:afterAutospacing="0" w:line="360" w:lineRule="auto"/>
        <w:jc w:val="both"/>
        <w:textAlignment w:val="baseline"/>
        <w:rPr>
          <w:b/>
        </w:rPr>
      </w:pPr>
      <w:r>
        <w:rPr>
          <w:b/>
        </w:rPr>
        <w:t>De la metodología empleada</w:t>
      </w:r>
    </w:p>
    <w:p w14:paraId="77AE1B46" w14:textId="77777777" w:rsidR="009A777B" w:rsidRPr="00D96DDD" w:rsidRDefault="009A777B" w:rsidP="009A777B">
      <w:pPr>
        <w:pStyle w:val="font8"/>
        <w:spacing w:before="0" w:beforeAutospacing="0" w:after="0" w:afterAutospacing="0" w:line="360" w:lineRule="auto"/>
        <w:jc w:val="both"/>
        <w:textAlignment w:val="baseline"/>
        <w:rPr>
          <w:color w:val="7030A0"/>
        </w:rPr>
      </w:pPr>
      <w:r w:rsidRPr="00D96DDD">
        <w:t xml:space="preserve">Las herramientas de SIG y sensores remotos utilizadas en este trabajo arrojaron resultados confiables que permitieron obtener una distribución potencial del bosque de </w:t>
      </w:r>
      <w:proofErr w:type="spellStart"/>
      <w:r w:rsidRPr="00D96DDD">
        <w:rPr>
          <w:i/>
        </w:rPr>
        <w:t>Abies</w:t>
      </w:r>
      <w:proofErr w:type="spellEnd"/>
      <w:r w:rsidRPr="00D96DDD">
        <w:rPr>
          <w:i/>
        </w:rPr>
        <w:t xml:space="preserve"> </w:t>
      </w:r>
      <w:r w:rsidR="000A10C8" w:rsidRPr="00D96DDD">
        <w:t>en Tamaulipas</w:t>
      </w:r>
      <w:r w:rsidRPr="00D96DDD">
        <w:t xml:space="preserve">. Sin embargo, el principal limitante de </w:t>
      </w:r>
      <w:r w:rsidR="002E70C9">
        <w:t>esa</w:t>
      </w:r>
      <w:r w:rsidRPr="00D96DDD">
        <w:t xml:space="preserve"> modelación es que, debido a la inexistencia de cartografía digital a escala detallada, no fue posible incluir en el análisis otros factores son determinantes para la presencia de</w:t>
      </w:r>
      <w:r w:rsidR="000A10C8" w:rsidRPr="00D96DDD">
        <w:t>l</w:t>
      </w:r>
      <w:r w:rsidRPr="00D96DDD">
        <w:t xml:space="preserve"> bosque de </w:t>
      </w:r>
      <w:proofErr w:type="spellStart"/>
      <w:r w:rsidRPr="00D96DDD">
        <w:rPr>
          <w:i/>
        </w:rPr>
        <w:t>Abies</w:t>
      </w:r>
      <w:proofErr w:type="spellEnd"/>
      <w:r w:rsidRPr="00D96DDD">
        <w:t xml:space="preserve">. Entre ellos se encuentran el tipo de suelo, las rocas y la frecuencia y estacionalidad de las precipitaciones. </w:t>
      </w:r>
      <w:r w:rsidR="00DF0CE3">
        <w:t xml:space="preserve">A pesar de ello, se evidencia que </w:t>
      </w:r>
      <w:r w:rsidR="00DF0CE3" w:rsidRPr="00564C6E">
        <w:t>p</w:t>
      </w:r>
      <w:r w:rsidRPr="00564C6E">
        <w:t>rocesos con algoritmos de nicho ecológico</w:t>
      </w:r>
      <w:r w:rsidR="00564C6E">
        <w:t xml:space="preserve"> realizados por otros autores</w:t>
      </w:r>
      <w:r w:rsidRPr="00564C6E">
        <w:t xml:space="preserve"> </w:t>
      </w:r>
      <w:r w:rsidR="002E70C9" w:rsidRPr="00564C6E">
        <w:t>no</w:t>
      </w:r>
      <w:r w:rsidRPr="00D96DDD">
        <w:t xml:space="preserve"> resultan adecuados para modelar este bosque en el área de estudio, debido a que </w:t>
      </w:r>
      <w:r w:rsidR="0055683B">
        <w:t xml:space="preserve">requieren de un número elevado de registros de las especies, además de que </w:t>
      </w:r>
      <w:r w:rsidRPr="00D96DDD">
        <w:t>el área mínima cartografiable de los mapas bioclimáticos disponibles para esos procesos es mayor al tamaño de los relictos en la región.</w:t>
      </w:r>
      <w:r w:rsidRPr="00D96DDD">
        <w:rPr>
          <w:color w:val="7030A0"/>
        </w:rPr>
        <w:t xml:space="preserve"> </w:t>
      </w:r>
    </w:p>
    <w:p w14:paraId="6D5952EC" w14:textId="77777777" w:rsidR="009A777B" w:rsidRPr="00D96DDD" w:rsidRDefault="009A777B" w:rsidP="009A777B">
      <w:pPr>
        <w:pStyle w:val="font8"/>
        <w:spacing w:before="0" w:beforeAutospacing="0" w:after="0" w:afterAutospacing="0" w:line="360" w:lineRule="auto"/>
        <w:jc w:val="both"/>
        <w:textAlignment w:val="baseline"/>
      </w:pPr>
      <w:r w:rsidRPr="00D96DDD">
        <w:t>El análisis multicriterio</w:t>
      </w:r>
      <w:r w:rsidR="00DF0CE3">
        <w:t xml:space="preserve"> con álgebra booleana</w:t>
      </w:r>
      <w:r w:rsidRPr="00D96DDD">
        <w:t xml:space="preserve"> resultó especialmente útil para generar los mapas de</w:t>
      </w:r>
      <w:r w:rsidR="00D272C3" w:rsidRPr="00D96DDD">
        <w:t xml:space="preserve"> distribución potencial</w:t>
      </w:r>
      <w:r w:rsidRPr="00D96DDD">
        <w:t>, que</w:t>
      </w:r>
      <w:r w:rsidR="00D272C3" w:rsidRPr="00D96DDD">
        <w:t xml:space="preserve"> en una</w:t>
      </w:r>
      <w:r w:rsidRPr="00D96DDD">
        <w:t xml:space="preserve"> </w:t>
      </w:r>
      <w:r w:rsidR="00D272C3" w:rsidRPr="00D96DDD">
        <w:t xml:space="preserve">primera aproximación </w:t>
      </w:r>
      <w:r w:rsidRPr="00D96DDD">
        <w:t>integran pocas características de búsqueda,</w:t>
      </w:r>
      <w:r w:rsidR="00D272C3" w:rsidRPr="00D96DDD">
        <w:t xml:space="preserve"> pero</w:t>
      </w:r>
      <w:r w:rsidRPr="00D96DDD">
        <w:t xml:space="preserve"> que puede</w:t>
      </w:r>
      <w:r w:rsidR="00D272C3" w:rsidRPr="00D96DDD">
        <w:t>n</w:t>
      </w:r>
      <w:r w:rsidR="002E70C9">
        <w:t xml:space="preserve"> orientar el análisis </w:t>
      </w:r>
      <w:r w:rsidRPr="00D96DDD">
        <w:t>de</w:t>
      </w:r>
      <w:r w:rsidR="00D272C3" w:rsidRPr="00D96DDD">
        <w:t xml:space="preserve"> la distribución</w:t>
      </w:r>
      <w:r w:rsidRPr="00D96DDD">
        <w:t xml:space="preserve"> de </w:t>
      </w:r>
      <w:r w:rsidR="00D272C3" w:rsidRPr="00D96DDD">
        <w:t>ecosistemas</w:t>
      </w:r>
      <w:r w:rsidRPr="00D96DDD">
        <w:t xml:space="preserve"> cuando se cuenta con escasez de sitios de registro, de tal </w:t>
      </w:r>
      <w:r w:rsidR="000A10C8" w:rsidRPr="00D96DDD">
        <w:t>manera</w:t>
      </w:r>
      <w:r w:rsidRPr="00D96DDD">
        <w:t xml:space="preserve"> que los muestreos en el campo sean más dirigidos.  No obstante, </w:t>
      </w:r>
      <w:r w:rsidR="002E70C9">
        <w:t>no se recomienda</w:t>
      </w:r>
      <w:r w:rsidRPr="00D96DDD">
        <w:t xml:space="preserve"> usar modelaciones con sólo tres factores para ecosistemas con mayor extensi</w:t>
      </w:r>
      <w:r w:rsidR="000A10C8" w:rsidRPr="00D96DDD">
        <w:t>ón</w:t>
      </w:r>
      <w:r w:rsidRPr="00D96DDD">
        <w:t xml:space="preserve"> y una complejidad superior de requerimientos</w:t>
      </w:r>
      <w:r w:rsidR="00D272C3" w:rsidRPr="00D96DDD">
        <w:t xml:space="preserve"> de búsqueda</w:t>
      </w:r>
      <w:r w:rsidRPr="00D96DDD">
        <w:t xml:space="preserve">. </w:t>
      </w:r>
      <w:r w:rsidR="002E70C9">
        <w:t>Así mismo, y para</w:t>
      </w:r>
      <w:r w:rsidR="00621FB2" w:rsidRPr="00D96DDD">
        <w:t xml:space="preserve"> </w:t>
      </w:r>
      <w:r w:rsidR="002E70C9">
        <w:t xml:space="preserve">futuros </w:t>
      </w:r>
      <w:r w:rsidR="00621FB2" w:rsidRPr="00D96DDD">
        <w:t>estudio</w:t>
      </w:r>
      <w:r w:rsidR="002E70C9">
        <w:t>s</w:t>
      </w:r>
      <w:r w:rsidR="00621FB2" w:rsidRPr="00D96DDD">
        <w:t xml:space="preserve"> de</w:t>
      </w:r>
      <w:r w:rsidRPr="00D96DDD">
        <w:t xml:space="preserve"> distribución potencial</w:t>
      </w:r>
      <w:r w:rsidR="002E70C9">
        <w:t xml:space="preserve"> y real, se</w:t>
      </w:r>
      <w:r w:rsidRPr="00D96DDD">
        <w:t xml:space="preserve"> deberá incluir otros factores </w:t>
      </w:r>
      <w:proofErr w:type="spellStart"/>
      <w:r w:rsidR="002E70C9">
        <w:t>ecogeográficos</w:t>
      </w:r>
      <w:proofErr w:type="spellEnd"/>
      <w:r w:rsidR="002E70C9">
        <w:t xml:space="preserve"> a mayor detalle</w:t>
      </w:r>
      <w:r w:rsidRPr="00D96DDD">
        <w:t>,</w:t>
      </w:r>
      <w:r w:rsidR="002E70C9">
        <w:t xml:space="preserve"> imágenes de diferentes sensores y resoluciones (satelitales o de vehículos aéreos no tripulados) </w:t>
      </w:r>
      <w:r w:rsidRPr="00D96DDD">
        <w:t xml:space="preserve">así como utilizar modeladores más sofisticados, como aquellos que arrojan como resultado la distribución del nicho ecológico adecuado para </w:t>
      </w:r>
      <w:r w:rsidR="00D272C3" w:rsidRPr="00D96DDD">
        <w:t>sus</w:t>
      </w:r>
      <w:r w:rsidRPr="00D96DDD">
        <w:t xml:space="preserve"> especie</w:t>
      </w:r>
      <w:r w:rsidR="00D272C3" w:rsidRPr="00D96DDD">
        <w:t>s</w:t>
      </w:r>
      <w:r w:rsidRPr="00D96DDD">
        <w:t>.</w:t>
      </w:r>
    </w:p>
    <w:p w14:paraId="16CF29BD" w14:textId="77777777" w:rsidR="0009465B" w:rsidRPr="00D96DDD" w:rsidRDefault="0009465B" w:rsidP="0009465B">
      <w:pPr>
        <w:pStyle w:val="font8"/>
        <w:spacing w:before="0" w:beforeAutospacing="0" w:after="0" w:afterAutospacing="0" w:line="360" w:lineRule="auto"/>
        <w:jc w:val="both"/>
        <w:textAlignment w:val="baseline"/>
        <w:rPr>
          <w:color w:val="000000" w:themeColor="text1"/>
        </w:rPr>
      </w:pPr>
    </w:p>
    <w:p w14:paraId="2480F0D5" w14:textId="77777777" w:rsidR="00673167" w:rsidRPr="00D96DDD" w:rsidRDefault="0069017E" w:rsidP="0069017E">
      <w:pPr>
        <w:spacing w:before="0" w:after="0" w:line="360" w:lineRule="auto"/>
        <w:rPr>
          <w:b/>
          <w:sz w:val="32"/>
          <w:szCs w:val="32"/>
        </w:rPr>
      </w:pPr>
      <w:r w:rsidRPr="00D96DDD">
        <w:rPr>
          <w:b/>
          <w:sz w:val="32"/>
          <w:szCs w:val="32"/>
        </w:rPr>
        <w:t>Agradecimientos</w:t>
      </w:r>
    </w:p>
    <w:p w14:paraId="01A3E590" w14:textId="06F90C39" w:rsidR="00673167" w:rsidRPr="00D96DDD" w:rsidRDefault="00F41300" w:rsidP="00F24DFB">
      <w:pPr>
        <w:spacing w:before="0" w:after="0" w:line="360" w:lineRule="auto"/>
        <w:jc w:val="both"/>
        <w:rPr>
          <w:color w:val="auto"/>
        </w:rPr>
      </w:pPr>
      <w:r w:rsidRPr="00D96DDD">
        <w:rPr>
          <w:color w:val="auto"/>
        </w:rPr>
        <w:lastRenderedPageBreak/>
        <w:t xml:space="preserve">El presente trabajo se realizó con el financiamiento del </w:t>
      </w:r>
      <w:r w:rsidR="002E70C9" w:rsidRPr="00D96DDD">
        <w:rPr>
          <w:color w:val="auto"/>
        </w:rPr>
        <w:t xml:space="preserve">Proyecto Interno </w:t>
      </w:r>
      <w:r w:rsidRPr="00D96DDD">
        <w:rPr>
          <w:color w:val="auto"/>
        </w:rPr>
        <w:t xml:space="preserve">UAT2014-68, de la Universidad Autónoma de Tamaulipas. Los autores desean agradecer a quienes brindaron apoyo en campo, </w:t>
      </w:r>
      <w:r w:rsidRPr="002E70C9">
        <w:rPr>
          <w:color w:val="auto"/>
        </w:rPr>
        <w:t>especialmente a Mariel Aimé López</w:t>
      </w:r>
      <w:r w:rsidR="009A5832" w:rsidRPr="002E70C9">
        <w:rPr>
          <w:color w:val="auto"/>
        </w:rPr>
        <w:t>,</w:t>
      </w:r>
      <w:r w:rsidRPr="002E70C9">
        <w:rPr>
          <w:color w:val="auto"/>
        </w:rPr>
        <w:t xml:space="preserve"> Evelyn Ríos</w:t>
      </w:r>
      <w:r w:rsidR="00E002D9">
        <w:rPr>
          <w:color w:val="auto"/>
        </w:rPr>
        <w:t>, Gerardo Vázquez</w:t>
      </w:r>
      <w:r w:rsidR="009A5832" w:rsidRPr="002E70C9">
        <w:rPr>
          <w:color w:val="auto"/>
        </w:rPr>
        <w:t xml:space="preserve"> y Armando Casas González</w:t>
      </w:r>
      <w:r w:rsidR="00007A17">
        <w:rPr>
          <w:color w:val="auto"/>
        </w:rPr>
        <w:t xml:space="preserve">. También </w:t>
      </w:r>
      <w:r w:rsidR="00E002D9">
        <w:rPr>
          <w:color w:val="auto"/>
        </w:rPr>
        <w:t>a</w:t>
      </w:r>
      <w:r w:rsidR="00050EEF" w:rsidRPr="00D96DDD">
        <w:rPr>
          <w:color w:val="auto"/>
        </w:rPr>
        <w:t xml:space="preserve"> Juan Verdines y su esposa Doña Sarita</w:t>
      </w:r>
      <w:r w:rsidR="005A07D3" w:rsidRPr="00D96DDD">
        <w:rPr>
          <w:color w:val="auto"/>
        </w:rPr>
        <w:t>, originarios del ejido Valle</w:t>
      </w:r>
      <w:r w:rsidR="006A1B80" w:rsidRPr="00D96DDD">
        <w:rPr>
          <w:color w:val="auto"/>
        </w:rPr>
        <w:t xml:space="preserve"> H</w:t>
      </w:r>
      <w:r w:rsidR="005A07D3" w:rsidRPr="00D96DDD">
        <w:rPr>
          <w:color w:val="auto"/>
        </w:rPr>
        <w:t>ermoso,</w:t>
      </w:r>
      <w:r w:rsidR="0055683B">
        <w:rPr>
          <w:color w:val="auto"/>
        </w:rPr>
        <w:t xml:space="preserve"> a “Don </w:t>
      </w:r>
      <w:r w:rsidR="009971A5">
        <w:rPr>
          <w:color w:val="auto"/>
        </w:rPr>
        <w:t>Ernesto”</w:t>
      </w:r>
      <w:r w:rsidR="0055683B">
        <w:rPr>
          <w:color w:val="auto"/>
        </w:rPr>
        <w:t>, del ejido Marcela</w:t>
      </w:r>
      <w:r w:rsidR="005A07D3" w:rsidRPr="00D96DDD">
        <w:rPr>
          <w:color w:val="auto"/>
        </w:rPr>
        <w:t xml:space="preserve"> </w:t>
      </w:r>
      <w:r w:rsidR="00D34BCB" w:rsidRPr="00D96DDD">
        <w:rPr>
          <w:color w:val="auto"/>
        </w:rPr>
        <w:t xml:space="preserve">y “Don Noé”, del Ejido El Aserradero, </w:t>
      </w:r>
      <w:r w:rsidR="005A07D3" w:rsidRPr="00D96DDD">
        <w:rPr>
          <w:color w:val="auto"/>
        </w:rPr>
        <w:t xml:space="preserve">por </w:t>
      </w:r>
      <w:r w:rsidR="00B707E9" w:rsidRPr="00D96DDD">
        <w:rPr>
          <w:color w:val="auto"/>
        </w:rPr>
        <w:t xml:space="preserve">compartir </w:t>
      </w:r>
      <w:r w:rsidR="005A07D3" w:rsidRPr="00D96DDD">
        <w:rPr>
          <w:color w:val="auto"/>
        </w:rPr>
        <w:t xml:space="preserve">sus conocimientos empíricos de los bosques de oyamel en el municipio de </w:t>
      </w:r>
      <w:proofErr w:type="spellStart"/>
      <w:r w:rsidR="005A07D3" w:rsidRPr="00D96DDD">
        <w:rPr>
          <w:color w:val="auto"/>
        </w:rPr>
        <w:t>Miquihuan</w:t>
      </w:r>
      <w:r w:rsidR="00007A17">
        <w:rPr>
          <w:color w:val="auto"/>
        </w:rPr>
        <w:t>a</w:t>
      </w:r>
      <w:proofErr w:type="spellEnd"/>
      <w:r w:rsidR="00007A17">
        <w:rPr>
          <w:color w:val="auto"/>
        </w:rPr>
        <w:t>; así</w:t>
      </w:r>
      <w:r w:rsidR="00E002D9">
        <w:rPr>
          <w:color w:val="auto"/>
        </w:rPr>
        <w:t xml:space="preserve"> mismo,</w:t>
      </w:r>
      <w:r w:rsidR="00007A17">
        <w:rPr>
          <w:color w:val="auto"/>
        </w:rPr>
        <w:t xml:space="preserve"> </w:t>
      </w:r>
      <w:r w:rsidR="00E002D9">
        <w:rPr>
          <w:color w:val="auto"/>
        </w:rPr>
        <w:t>se agradecen los datos de nevadas en el Cerro del Diente, proporcionados por los habitantes de San Carlos, los señores José Guevara Carranco y</w:t>
      </w:r>
      <w:r w:rsidR="00DF2306">
        <w:rPr>
          <w:color w:val="auto"/>
        </w:rPr>
        <w:t xml:space="preserve"> No</w:t>
      </w:r>
      <w:r w:rsidR="00E002D9">
        <w:rPr>
          <w:color w:val="auto"/>
        </w:rPr>
        <w:t>é</w:t>
      </w:r>
      <w:r w:rsidR="00DF2306">
        <w:rPr>
          <w:color w:val="auto"/>
        </w:rPr>
        <w:t xml:space="preserve"> </w:t>
      </w:r>
      <w:r w:rsidR="00E002D9">
        <w:rPr>
          <w:color w:val="auto"/>
        </w:rPr>
        <w:t>V</w:t>
      </w:r>
      <w:r w:rsidR="00DF2306">
        <w:rPr>
          <w:color w:val="auto"/>
        </w:rPr>
        <w:t>ega Pérez</w:t>
      </w:r>
      <w:r w:rsidR="00E002D9">
        <w:rPr>
          <w:color w:val="auto"/>
        </w:rPr>
        <w:t xml:space="preserve"> “Veguita”.</w:t>
      </w:r>
      <w:r w:rsidR="00DF2306">
        <w:rPr>
          <w:color w:val="auto"/>
        </w:rPr>
        <w:t xml:space="preserve"> </w:t>
      </w:r>
      <w:r w:rsidR="005A07D3" w:rsidRPr="00D96DDD">
        <w:rPr>
          <w:color w:val="auto"/>
        </w:rPr>
        <w:t xml:space="preserve"> </w:t>
      </w:r>
    </w:p>
    <w:p w14:paraId="07AA720C" w14:textId="77777777" w:rsidR="0069017E" w:rsidRPr="00055382" w:rsidRDefault="0069017E" w:rsidP="0069017E">
      <w:pPr>
        <w:spacing w:before="0" w:after="0" w:line="360" w:lineRule="auto"/>
        <w:rPr>
          <w:sz w:val="20"/>
          <w:szCs w:val="20"/>
        </w:rPr>
      </w:pPr>
    </w:p>
    <w:p w14:paraId="7368883C" w14:textId="5CCF9A89" w:rsidR="00F9773B" w:rsidRDefault="00F9773B" w:rsidP="0069017E">
      <w:pPr>
        <w:spacing w:before="0" w:after="0" w:line="360" w:lineRule="auto"/>
        <w:rPr>
          <w:b/>
          <w:sz w:val="32"/>
          <w:szCs w:val="32"/>
        </w:rPr>
      </w:pPr>
      <w:r>
        <w:rPr>
          <w:b/>
          <w:sz w:val="32"/>
          <w:szCs w:val="32"/>
        </w:rPr>
        <w:t>Referencias Bibliográficas</w:t>
      </w:r>
    </w:p>
    <w:p w14:paraId="236866DE" w14:textId="77777777" w:rsidR="00645E09" w:rsidRDefault="00645E09" w:rsidP="0069017E">
      <w:pPr>
        <w:spacing w:before="0" w:after="0" w:line="360" w:lineRule="auto"/>
        <w:rPr>
          <w:b/>
          <w:sz w:val="32"/>
          <w:szCs w:val="32"/>
        </w:rPr>
      </w:pPr>
    </w:p>
    <w:p w14:paraId="3B117F52" w14:textId="07C72FAB" w:rsidR="00CE75D6" w:rsidRPr="00CE75D6" w:rsidRDefault="00993947" w:rsidP="00CE75D6">
      <w:pPr>
        <w:widowControl w:val="0"/>
        <w:autoSpaceDE w:val="0"/>
        <w:autoSpaceDN w:val="0"/>
        <w:adjustRightInd w:val="0"/>
        <w:spacing w:before="0" w:after="0" w:line="360" w:lineRule="auto"/>
        <w:ind w:left="480" w:hanging="480"/>
        <w:rPr>
          <w:noProof/>
        </w:rPr>
      </w:pPr>
      <w:r w:rsidRPr="003128C3">
        <w:rPr>
          <w:b/>
        </w:rPr>
        <w:fldChar w:fldCharType="begin" w:fldLock="1"/>
      </w:r>
      <w:r w:rsidRPr="003128C3">
        <w:rPr>
          <w:b/>
        </w:rPr>
        <w:instrText xml:space="preserve">ADDIN Mendeley Bibliography CSL_BIBLIOGRAPHY </w:instrText>
      </w:r>
      <w:r w:rsidRPr="003128C3">
        <w:rPr>
          <w:b/>
        </w:rPr>
        <w:fldChar w:fldCharType="separate"/>
      </w:r>
      <w:r w:rsidR="00CE75D6" w:rsidRPr="00CE75D6">
        <w:rPr>
          <w:noProof/>
        </w:rPr>
        <w:t xml:space="preserve">Arranz, A.; López,C.; Salinas, C.; Zuñiga, M.; Montorio,R.; Pueyo, A. (2013). El potencial de Google Earth aplicado al análisis espacial en geografía. In M. J. González, M.; De Lázaro, M.L.; Marrón (Ed.), </w:t>
      </w:r>
      <w:r w:rsidR="00CE75D6" w:rsidRPr="00CE75D6">
        <w:rPr>
          <w:i/>
          <w:iCs/>
          <w:noProof/>
        </w:rPr>
        <w:t>Innovación en la enseñanza de la geografía ante los desafíos sociales y territoriales</w:t>
      </w:r>
      <w:r w:rsidR="00CE75D6" w:rsidRPr="00CE75D6">
        <w:rPr>
          <w:noProof/>
        </w:rPr>
        <w:t xml:space="preserve"> (p. 464). Zaragoza, España: Institución Fernando el Católico, Organismo autónomo de la Excma.Diputación de Zaragoza.</w:t>
      </w:r>
    </w:p>
    <w:p w14:paraId="294E407C"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Ávila, C.; Aguirre, J.; García, E. (1994). Variación estructural del bosque de oyamel(Abies hickelii Flous y Gaussen) en relación con factores ambientales en el pico de Orizaba, México. </w:t>
      </w:r>
      <w:r w:rsidRPr="00CE75D6">
        <w:rPr>
          <w:i/>
          <w:iCs/>
          <w:noProof/>
        </w:rPr>
        <w:t>Investigación Agraria, Sistemas y Recursos Forestales</w:t>
      </w:r>
      <w:r w:rsidRPr="00CE75D6">
        <w:rPr>
          <w:noProof/>
        </w:rPr>
        <w:t xml:space="preserve">, </w:t>
      </w:r>
      <w:r w:rsidRPr="00CE75D6">
        <w:rPr>
          <w:i/>
          <w:iCs/>
          <w:noProof/>
        </w:rPr>
        <w:t>3</w:t>
      </w:r>
      <w:r w:rsidRPr="00CE75D6">
        <w:rPr>
          <w:noProof/>
        </w:rPr>
        <w:t>(1), 5–17. https://doi.org/https://doi.org/10.5424/516</w:t>
      </w:r>
    </w:p>
    <w:p w14:paraId="3A0CAAC4"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Briones Villarreal, O. L. (1991). Sobre la flora, vegetación y fitogeografía de la Sierra de San Carlos, Tamaulipas. </w:t>
      </w:r>
      <w:r w:rsidRPr="00CE75D6">
        <w:rPr>
          <w:i/>
          <w:iCs/>
          <w:noProof/>
        </w:rPr>
        <w:t>Acta Botanica Mexicana</w:t>
      </w:r>
      <w:r w:rsidRPr="00CE75D6">
        <w:rPr>
          <w:noProof/>
        </w:rPr>
        <w:t>, (16), 15. https://doi.org/10.21829/abm16.1991.624</w:t>
      </w:r>
    </w:p>
    <w:p w14:paraId="12FFF341"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Castellanos-Acuña, D., Lindig-Cisneros, R. A., Silva-Farias, M. A., &amp; Sáenz-Romero, C. (2014). Zonificación altitudinal provisional de Abies religiosa en un área cercana a la Reserva de la Biósfera de la Mariposa Monarca, Michoacán. </w:t>
      </w:r>
      <w:r w:rsidRPr="00CE75D6">
        <w:rPr>
          <w:i/>
          <w:iCs/>
          <w:noProof/>
        </w:rPr>
        <w:t>Revista Chapingo, Serie Ciencias Forestales y Del Ambiente</w:t>
      </w:r>
      <w:r w:rsidRPr="00CE75D6">
        <w:rPr>
          <w:noProof/>
        </w:rPr>
        <w:t xml:space="preserve">, </w:t>
      </w:r>
      <w:r w:rsidRPr="00CE75D6">
        <w:rPr>
          <w:i/>
          <w:iCs/>
          <w:noProof/>
        </w:rPr>
        <w:t>20</w:t>
      </w:r>
      <w:r w:rsidRPr="00CE75D6">
        <w:rPr>
          <w:noProof/>
        </w:rPr>
        <w:t>(2), 215–225. https://doi.org/10.5154/r.rchscfa.2013.11.041</w:t>
      </w:r>
    </w:p>
    <w:p w14:paraId="0023B41F"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Cavazos, C. (2000). </w:t>
      </w:r>
      <w:r w:rsidRPr="00CE75D6">
        <w:rPr>
          <w:i/>
          <w:iCs/>
          <w:noProof/>
        </w:rPr>
        <w:t>Evaluación del bosque mesófilo de montaña en San Carlos, Tamaulipas.</w:t>
      </w:r>
      <w:r w:rsidRPr="00CE75D6">
        <w:rPr>
          <w:noProof/>
        </w:rPr>
        <w:t xml:space="preserve"> Universidad Autónoma de Nuevo León.</w:t>
      </w:r>
    </w:p>
    <w:p w14:paraId="74C1C2E1"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Chuvieco, E. (2011). </w:t>
      </w:r>
      <w:r w:rsidRPr="00CE75D6">
        <w:rPr>
          <w:i/>
          <w:iCs/>
          <w:noProof/>
        </w:rPr>
        <w:t>Teledetección Ambiental. La observación de la tierra desde el espacio.</w:t>
      </w:r>
      <w:r w:rsidRPr="00CE75D6">
        <w:rPr>
          <w:noProof/>
        </w:rPr>
        <w:t xml:space="preserve"> (Tercera). Barcelona, España: Editorial Ariel.</w:t>
      </w:r>
    </w:p>
    <w:p w14:paraId="485E25BB"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Domínguez, A. F. A. (1991). Nueva Localidad para Abies vejari Martínez. </w:t>
      </w:r>
      <w:r w:rsidRPr="00CE75D6">
        <w:rPr>
          <w:i/>
          <w:iCs/>
          <w:noProof/>
        </w:rPr>
        <w:t>Revista Ciencia Forestal En México</w:t>
      </w:r>
      <w:r w:rsidRPr="00CE75D6">
        <w:rPr>
          <w:noProof/>
        </w:rPr>
        <w:t xml:space="preserve">, </w:t>
      </w:r>
      <w:r w:rsidRPr="00CE75D6">
        <w:rPr>
          <w:i/>
          <w:iCs/>
          <w:noProof/>
        </w:rPr>
        <w:t>16</w:t>
      </w:r>
      <w:r w:rsidRPr="00CE75D6">
        <w:rPr>
          <w:noProof/>
        </w:rPr>
        <w:t>(70), 3–22.</w:t>
      </w:r>
    </w:p>
    <w:p w14:paraId="5EDA3FB0"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lastRenderedPageBreak/>
        <w:t xml:space="preserve">Earle, C. J. (2007). Conifers of México. </w:t>
      </w:r>
      <w:r w:rsidRPr="00621456">
        <w:rPr>
          <w:noProof/>
          <w:lang w:val="en-US"/>
        </w:rPr>
        <w:t>Abies religiosa (Kunth) Schlechtendahl et Chamisso 1830. Retrieved February 15, 2019, from https://www.conifers.org/pi/Abies_religiosa.php</w:t>
      </w:r>
    </w:p>
    <w:p w14:paraId="75CA2B16"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Encina, J.A.; Encina, F.J.; Mata, E.&amp; Váldez, J. (2008). Aspectos estructurales, composición florística y caracterización ecológica del bosque de oyamel de la siera de Zapalinamé, Coahuila, México. </w:t>
      </w:r>
      <w:r w:rsidRPr="00CE75D6">
        <w:rPr>
          <w:i/>
          <w:iCs/>
          <w:noProof/>
        </w:rPr>
        <w:t>Boletín de La Sociedad Botánica Mexicana</w:t>
      </w:r>
      <w:r w:rsidRPr="00CE75D6">
        <w:rPr>
          <w:noProof/>
        </w:rPr>
        <w:t xml:space="preserve">, </w:t>
      </w:r>
      <w:r w:rsidRPr="00CE75D6">
        <w:rPr>
          <w:i/>
          <w:iCs/>
          <w:noProof/>
        </w:rPr>
        <w:t>83</w:t>
      </w:r>
      <w:r w:rsidRPr="00CE75D6">
        <w:rPr>
          <w:noProof/>
        </w:rPr>
        <w:t>, 13–24.</w:t>
      </w:r>
    </w:p>
    <w:p w14:paraId="67E3D743"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ESRI. (2006). </w:t>
      </w:r>
      <w:r w:rsidRPr="00CE75D6">
        <w:rPr>
          <w:i/>
          <w:iCs/>
          <w:noProof/>
        </w:rPr>
        <w:t>ArcGIS 9. Using ArcGIS DesKtop.</w:t>
      </w:r>
      <w:r w:rsidRPr="00CE75D6">
        <w:rPr>
          <w:noProof/>
        </w:rPr>
        <w:t xml:space="preserve"> (p. 435). p. 435. ESRI.</w:t>
      </w:r>
    </w:p>
    <w:p w14:paraId="2AC61150"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t xml:space="preserve">Farjon, A. (2013). </w:t>
      </w:r>
      <w:r w:rsidRPr="00621456">
        <w:rPr>
          <w:noProof/>
          <w:lang w:val="en-US"/>
        </w:rPr>
        <w:t>Abies vejarii. The IUCN Red List of Threatened Species 2013: e.T42302A2970671. Retrieved from International Union for Conservation of Nature website: https://www.iucnredlist.org/species/42302/2970671</w:t>
      </w:r>
    </w:p>
    <w:p w14:paraId="0B92FA17"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t xml:space="preserve">Gámez, R. (2011). Guía para la elaboración de mapas de distribución potencial. </w:t>
      </w:r>
      <w:r w:rsidRPr="00621456">
        <w:rPr>
          <w:noProof/>
          <w:lang w:val="en-US"/>
        </w:rPr>
        <w:t>Retrieved from Universidad Veracruzana website: https://www.uv.mx/personal/mgamez/files/2010/07/guia-version-germoplasma.pdf</w:t>
      </w:r>
    </w:p>
    <w:p w14:paraId="2090F789"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García, J. (2013). </w:t>
      </w:r>
      <w:r w:rsidRPr="00CE75D6">
        <w:rPr>
          <w:i/>
          <w:iCs/>
          <w:noProof/>
        </w:rPr>
        <w:t>Diversidad de Macromicetos en el estado de Tamaulipas, México.</w:t>
      </w:r>
      <w:r w:rsidRPr="00CE75D6">
        <w:rPr>
          <w:noProof/>
        </w:rPr>
        <w:t xml:space="preserve"> (Universidad Autónoma de Nuevo León). Retrieved from http://eprints.uanl.mx/3445/1/1080256810.pdf</w:t>
      </w:r>
    </w:p>
    <w:p w14:paraId="7474F891"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621456">
        <w:rPr>
          <w:noProof/>
          <w:lang w:val="en-US"/>
        </w:rPr>
        <w:t>Gardner, M. (2013). Abies guatemalensis var. guatemalensis. The IUCN Red List of Threatened Species 2013: e.T46186032A2795168. Retrieved from International Union for Conservation of Nature website: https://www.iucnredlist.org/species/46186032/2795168</w:t>
      </w:r>
    </w:p>
    <w:p w14:paraId="4670BC8D"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Gernandt, D. S., &amp; Pérez-De La Rosa, J. A. (2014). Biodiversidad de Pinophyta (coníferas) en México. </w:t>
      </w:r>
      <w:r w:rsidRPr="00CE75D6">
        <w:rPr>
          <w:i/>
          <w:iCs/>
          <w:noProof/>
        </w:rPr>
        <w:t>Revista Mexicana de Biodiversidad</w:t>
      </w:r>
      <w:r w:rsidRPr="00CE75D6">
        <w:rPr>
          <w:noProof/>
        </w:rPr>
        <w:t xml:space="preserve">, </w:t>
      </w:r>
      <w:r w:rsidRPr="00CE75D6">
        <w:rPr>
          <w:i/>
          <w:iCs/>
          <w:noProof/>
        </w:rPr>
        <w:t>85</w:t>
      </w:r>
      <w:r w:rsidRPr="00CE75D6">
        <w:rPr>
          <w:noProof/>
        </w:rPr>
        <w:t>(SUPPL.). https://doi.org/10.7550/rmb.32195</w:t>
      </w:r>
    </w:p>
    <w:p w14:paraId="6DFE3A06"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t xml:space="preserve">Gobierno del Estado de Tamaulipas. (2011). </w:t>
      </w:r>
      <w:r w:rsidRPr="00CE75D6">
        <w:rPr>
          <w:i/>
          <w:iCs/>
          <w:noProof/>
        </w:rPr>
        <w:t>Atlas de Riesgo de los Municipios de Mainero, San Carlos, San Nicolás y Villagrán del Estado de Tamaulipas</w:t>
      </w:r>
      <w:r w:rsidRPr="00CE75D6">
        <w:rPr>
          <w:noProof/>
        </w:rPr>
        <w:t xml:space="preserve">. </w:t>
      </w:r>
      <w:r w:rsidRPr="00621456">
        <w:rPr>
          <w:noProof/>
          <w:lang w:val="en-US"/>
        </w:rPr>
        <w:t>Retrieved from https://www.tamaulipas.gob.mx/proteccioncivil/wp-content/uploads/sites/36/2011/12/ATLAS-DE-RIESGOS-DE-MAINERO-SAN-CARLOS-SAN-NICOLAS-Y-VILLAGRAN.pdf  (</w:t>
      </w:r>
    </w:p>
    <w:p w14:paraId="4D04D8FD"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Gómez, R. (2003). </w:t>
      </w:r>
      <w:r w:rsidRPr="00CE75D6">
        <w:rPr>
          <w:i/>
          <w:iCs/>
          <w:noProof/>
        </w:rPr>
        <w:t>Estado del conocimiento de Abies religiosa (H.B.K.) Schl et Cham.</w:t>
      </w:r>
      <w:r w:rsidRPr="00CE75D6">
        <w:rPr>
          <w:noProof/>
        </w:rPr>
        <w:t xml:space="preserve"> Universidad Autonoma Chapingo.</w:t>
      </w:r>
    </w:p>
    <w:p w14:paraId="4E052F76"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Guerrero-Hernández, R., Muñiz-Castro, M. Á., Vázquez-García, J. A., &amp; Ruiz-Corral, J. A. (2019). Estructura del bosque mesófilo de montaña y su reemplazo por bosque de Abies en dos gradientes altitudinales del occidente de México. </w:t>
      </w:r>
      <w:r w:rsidRPr="00CE75D6">
        <w:rPr>
          <w:i/>
          <w:iCs/>
          <w:noProof/>
        </w:rPr>
        <w:t>Botanical Sciences</w:t>
      </w:r>
      <w:r w:rsidRPr="00CE75D6">
        <w:rPr>
          <w:noProof/>
        </w:rPr>
        <w:t xml:space="preserve">, </w:t>
      </w:r>
      <w:r w:rsidRPr="00CE75D6">
        <w:rPr>
          <w:i/>
          <w:iCs/>
          <w:noProof/>
        </w:rPr>
        <w:t>97</w:t>
      </w:r>
      <w:r w:rsidRPr="00CE75D6">
        <w:rPr>
          <w:noProof/>
        </w:rPr>
        <w:t>(3), 301. https://doi.org/10.17129/botsci.2206</w:t>
      </w:r>
    </w:p>
    <w:p w14:paraId="37FA9BA2"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t xml:space="preserve">Gutiérrez, O. , Cámara, R., &amp; García, L. V. (2016). Nicho ecológico y distribución geográfica del Pinsapó (Abies pinsapo. </w:t>
      </w:r>
      <w:r w:rsidRPr="00621456">
        <w:rPr>
          <w:noProof/>
          <w:lang w:val="en-US"/>
        </w:rPr>
        <w:t xml:space="preserve">Boiss). </w:t>
      </w:r>
      <w:r w:rsidRPr="00621456">
        <w:rPr>
          <w:i/>
          <w:iCs/>
          <w:noProof/>
          <w:lang w:val="en-US"/>
        </w:rPr>
        <w:t>Takurunna</w:t>
      </w:r>
      <w:r w:rsidRPr="00621456">
        <w:rPr>
          <w:noProof/>
          <w:lang w:val="en-US"/>
        </w:rPr>
        <w:t>, 59–87. Retrieved from http://www.sierrabermeja.es/pdf/Takurunna-6-7-nicho-ecologico-y-distribucion-geografica-del-</w:t>
      </w:r>
      <w:r w:rsidRPr="00621456">
        <w:rPr>
          <w:noProof/>
          <w:lang w:val="en-US"/>
        </w:rPr>
        <w:lastRenderedPageBreak/>
        <w:t>pinsapo.pdf</w:t>
      </w:r>
    </w:p>
    <w:p w14:paraId="2431608F"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Gutiérrez Hernández, O., Cámara-Artigas, R., &amp; García, L. V. (2018). </w:t>
      </w:r>
      <w:r w:rsidRPr="00621456">
        <w:rPr>
          <w:noProof/>
          <w:lang w:val="en-US"/>
        </w:rPr>
        <w:t xml:space="preserve">Predictive modeling in Biogeography: Applying ecological niche modelling in Physical Geography. </w:t>
      </w:r>
      <w:r w:rsidRPr="00CE75D6">
        <w:rPr>
          <w:i/>
          <w:iCs/>
          <w:noProof/>
        </w:rPr>
        <w:t>Boletin de La Asociacion de Geografos Espanoles</w:t>
      </w:r>
      <w:r w:rsidRPr="00CE75D6">
        <w:rPr>
          <w:noProof/>
        </w:rPr>
        <w:t xml:space="preserve">, </w:t>
      </w:r>
      <w:r w:rsidRPr="00CE75D6">
        <w:rPr>
          <w:i/>
          <w:iCs/>
          <w:noProof/>
        </w:rPr>
        <w:t>2018</w:t>
      </w:r>
      <w:r w:rsidRPr="00CE75D6">
        <w:rPr>
          <w:noProof/>
        </w:rPr>
        <w:t>(78), 88–126. https://doi.org/10.21138/bage.2395</w:t>
      </w:r>
    </w:p>
    <w:p w14:paraId="15520519"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621456">
        <w:rPr>
          <w:noProof/>
          <w:lang w:val="en-US"/>
        </w:rPr>
        <w:t>Harlow,M.; Jones, C.; Tucker, C. (2006). ArcGIS® 9. Geoprocessing Commands Quick Reference Guide. Retrieved from ESRI website: http://webhelp.esri.com/arcgisdesktop/9.3/pdf/geoprocessing_quick_guide.pdf</w:t>
      </w:r>
    </w:p>
    <w:p w14:paraId="069A5DF0"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Hernández, M. A. (1985). Distribución y utilidad de los Abies en México. </w:t>
      </w:r>
      <w:r w:rsidRPr="00CE75D6">
        <w:rPr>
          <w:i/>
          <w:iCs/>
          <w:noProof/>
        </w:rPr>
        <w:t>Investigaciones Geográficas</w:t>
      </w:r>
      <w:r w:rsidRPr="00CE75D6">
        <w:rPr>
          <w:noProof/>
        </w:rPr>
        <w:t xml:space="preserve">, </w:t>
      </w:r>
      <w:r w:rsidRPr="00CE75D6">
        <w:rPr>
          <w:i/>
          <w:iCs/>
          <w:noProof/>
        </w:rPr>
        <w:t>15</w:t>
      </w:r>
      <w:r w:rsidRPr="00CE75D6">
        <w:rPr>
          <w:noProof/>
        </w:rPr>
        <w:t>, 75–118. Retrieved from http://www.scielo.org.mx/scielo.php?pid=S0188-46111985000100003&amp;script=sci_arttext</w:t>
      </w:r>
    </w:p>
    <w:p w14:paraId="6B126919"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t xml:space="preserve">Hijmans, R. J., Cameron, S. E., Parra, J. L., Jones, P. G., &amp; Jarvis, A. (2005). </w:t>
      </w:r>
      <w:r w:rsidRPr="00621456">
        <w:rPr>
          <w:noProof/>
          <w:lang w:val="en-US"/>
        </w:rPr>
        <w:t xml:space="preserve">Very high resolution interpolated climate surfaces for global land areas. </w:t>
      </w:r>
      <w:r w:rsidRPr="00621456">
        <w:rPr>
          <w:i/>
          <w:iCs/>
          <w:noProof/>
          <w:lang w:val="en-US"/>
        </w:rPr>
        <w:t>International Journal of Climatology</w:t>
      </w:r>
      <w:r w:rsidRPr="00621456">
        <w:rPr>
          <w:noProof/>
          <w:lang w:val="en-US"/>
        </w:rPr>
        <w:t xml:space="preserve">, </w:t>
      </w:r>
      <w:r w:rsidRPr="00621456">
        <w:rPr>
          <w:i/>
          <w:iCs/>
          <w:noProof/>
          <w:lang w:val="en-US"/>
        </w:rPr>
        <w:t>25</w:t>
      </w:r>
      <w:r w:rsidRPr="00621456">
        <w:rPr>
          <w:noProof/>
          <w:lang w:val="en-US"/>
        </w:rPr>
        <w:t>(15), 1965–1978. https://doi.org/10.1002/joc.1276</w:t>
      </w:r>
    </w:p>
    <w:p w14:paraId="3C56C4AA"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621456">
        <w:rPr>
          <w:noProof/>
          <w:lang w:val="en-US"/>
        </w:rPr>
        <w:t xml:space="preserve">IBM. (2015). </w:t>
      </w:r>
      <w:r w:rsidRPr="00621456">
        <w:rPr>
          <w:i/>
          <w:iCs/>
          <w:noProof/>
          <w:lang w:val="en-US"/>
        </w:rPr>
        <w:t>IBM SPSS Statistics for Windows</w:t>
      </w:r>
      <w:r w:rsidRPr="00621456">
        <w:rPr>
          <w:noProof/>
          <w:lang w:val="en-US"/>
        </w:rPr>
        <w:t xml:space="preserve">. </w:t>
      </w:r>
      <w:r w:rsidRPr="00CE75D6">
        <w:rPr>
          <w:noProof/>
        </w:rPr>
        <w:t>Armonk, NY: IBM Corp.</w:t>
      </w:r>
    </w:p>
    <w:p w14:paraId="67C38CD7"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t xml:space="preserve">INEGI, I. N. de E. y G. (2013). Carta de Vegetación y Uso del Suelo, Serie V. Datos vectoriales. </w:t>
      </w:r>
      <w:r w:rsidRPr="00621456">
        <w:rPr>
          <w:noProof/>
          <w:lang w:val="en-US"/>
        </w:rPr>
        <w:t>Retrieved from http://www.beta.inegi.org.mx/temas/mapas/usosuelo/</w:t>
      </w:r>
    </w:p>
    <w:p w14:paraId="53FF0133"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621456">
        <w:rPr>
          <w:noProof/>
          <w:lang w:val="en-US"/>
        </w:rPr>
        <w:t>IUCN. (2016). The IUCN Red List of Threatened Species. Versión 2016-1. Retrieved from International Union for Conservation of Nature website: www.iucnredlist.org.</w:t>
      </w:r>
    </w:p>
    <w:p w14:paraId="78DDED59"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621456">
        <w:rPr>
          <w:noProof/>
          <w:lang w:val="en-US"/>
        </w:rPr>
        <w:t xml:space="preserve">Lambin, E. F. (1994). </w:t>
      </w:r>
      <w:r w:rsidRPr="00621456">
        <w:rPr>
          <w:i/>
          <w:iCs/>
          <w:noProof/>
          <w:lang w:val="en-US"/>
        </w:rPr>
        <w:t>Modelling deforestation processes: a review. Tropical Ecosystem Environment Observations by Satelites TREES Series B.</w:t>
      </w:r>
      <w:r w:rsidRPr="00621456">
        <w:rPr>
          <w:noProof/>
          <w:lang w:val="en-US"/>
        </w:rPr>
        <w:t xml:space="preserve"> Luxemburg.</w:t>
      </w:r>
    </w:p>
    <w:p w14:paraId="74E757C7"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López, M. A. (2015). </w:t>
      </w:r>
      <w:r w:rsidRPr="00CE75D6">
        <w:rPr>
          <w:i/>
          <w:iCs/>
          <w:noProof/>
        </w:rPr>
        <w:t>Análisis de Impacto Ambiental por Aprovechamiento Forestal Maderable en el Municipio de Miquihuana, Tamaulipas.</w:t>
      </w:r>
      <w:r w:rsidRPr="00CE75D6">
        <w:rPr>
          <w:noProof/>
        </w:rPr>
        <w:t xml:space="preserve"> Universidad Autónoma de Tamaulipas.</w:t>
      </w:r>
    </w:p>
    <w:p w14:paraId="6A1F7596"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Luvezute, R.M.; Viali, L.; Alexandre, R. (2014). Utilização dos recursos do Google Earth</w:t>
      </w:r>
      <w:r w:rsidRPr="00CE75D6">
        <w:rPr>
          <w:noProof/>
          <w:vertAlign w:val="superscript"/>
        </w:rPr>
        <w:t>TM</w:t>
      </w:r>
      <w:r w:rsidRPr="00CE75D6">
        <w:rPr>
          <w:noProof/>
        </w:rPr>
        <w:t xml:space="preserve"> e do Google Maps</w:t>
      </w:r>
      <w:r w:rsidRPr="00CE75D6">
        <w:rPr>
          <w:noProof/>
          <w:vertAlign w:val="superscript"/>
        </w:rPr>
        <w:t>TM</w:t>
      </w:r>
      <w:r w:rsidRPr="00CE75D6">
        <w:rPr>
          <w:noProof/>
        </w:rPr>
        <w:t xml:space="preserve"> no ensino de ciências. </w:t>
      </w:r>
      <w:r w:rsidRPr="00CE75D6">
        <w:rPr>
          <w:i/>
          <w:iCs/>
          <w:noProof/>
        </w:rPr>
        <w:t>Revista Latinoamericana de Tecnología Educativa</w:t>
      </w:r>
      <w:r w:rsidRPr="00CE75D6">
        <w:rPr>
          <w:noProof/>
        </w:rPr>
        <w:t xml:space="preserve">, </w:t>
      </w:r>
      <w:r w:rsidRPr="00CE75D6">
        <w:rPr>
          <w:i/>
          <w:iCs/>
          <w:noProof/>
        </w:rPr>
        <w:t>13</w:t>
      </w:r>
      <w:r w:rsidRPr="00CE75D6">
        <w:rPr>
          <w:noProof/>
        </w:rPr>
        <w:t>(2), 89–101.</w:t>
      </w:r>
    </w:p>
    <w:p w14:paraId="53EEE4EA"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Manzanilla, H. (1974). </w:t>
      </w:r>
      <w:r w:rsidRPr="00CE75D6">
        <w:rPr>
          <w:i/>
          <w:iCs/>
          <w:noProof/>
        </w:rPr>
        <w:t>Investigaciones epidométricas y silvícolas en bosques mexicanos de Abies religiosa.</w:t>
      </w:r>
      <w:r w:rsidRPr="00CE75D6">
        <w:rPr>
          <w:noProof/>
        </w:rPr>
        <w:t xml:space="preserve"> México: Dirección General de Información y Relaciones Públicas, Secretaría de Agricultura y Ganadería.</w:t>
      </w:r>
    </w:p>
    <w:p w14:paraId="0ED0D4A7"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Martínez-Méndez, N., Aguirre-Planter, E., Eguiarte, L. E., &amp; Jaramillo-Correa, J. P. (2016). Modelado de nicho ecológico de las especies del género Abies (pinaceae) en México: Algunas implicaciones taxonómicas y para la conservación. </w:t>
      </w:r>
      <w:r w:rsidRPr="00CE75D6">
        <w:rPr>
          <w:i/>
          <w:iCs/>
          <w:noProof/>
        </w:rPr>
        <w:t>Botanical Sciences</w:t>
      </w:r>
      <w:r w:rsidRPr="00CE75D6">
        <w:rPr>
          <w:noProof/>
        </w:rPr>
        <w:t xml:space="preserve">, </w:t>
      </w:r>
      <w:r w:rsidRPr="00CE75D6">
        <w:rPr>
          <w:i/>
          <w:iCs/>
          <w:noProof/>
        </w:rPr>
        <w:t>94</w:t>
      </w:r>
      <w:r w:rsidRPr="00CE75D6">
        <w:rPr>
          <w:noProof/>
        </w:rPr>
        <w:t>(1), 362–371. https://doi.org/10.17129/botsci.508</w:t>
      </w:r>
    </w:p>
    <w:p w14:paraId="7C7AD6DE"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lastRenderedPageBreak/>
        <w:t xml:space="preserve">Nieto, P. C. (1995). </w:t>
      </w:r>
      <w:r w:rsidRPr="00CE75D6">
        <w:rPr>
          <w:i/>
          <w:iCs/>
          <w:noProof/>
        </w:rPr>
        <w:t>Estudio sinecologico del bosque de Oyamel de la cañada de Contreras, distrito federal.</w:t>
      </w:r>
      <w:r w:rsidRPr="00CE75D6">
        <w:rPr>
          <w:noProof/>
        </w:rPr>
        <w:t xml:space="preserve"> </w:t>
      </w:r>
      <w:r w:rsidRPr="00621456">
        <w:rPr>
          <w:noProof/>
          <w:lang w:val="en-US"/>
        </w:rPr>
        <w:t>Retrieved from http://www.sidalc.net/cgi-bin/wxis.exe/?IsisScript=CENIDA.xis&amp;method=post&amp;formato=2&amp;cantidad=1&amp;expresion=mfn=055808</w:t>
      </w:r>
    </w:p>
    <w:p w14:paraId="0F91F870"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Peralta-Carreta, C., Solórzano, J. V., Fernández-Montes De Oca, A., &amp; Gallardo-Cruz, J. A. (2016). Sistemas aéreos pilotados de forma remota y clasificación orientada a objetos: Un acercamiento al análisis submétrico de una zona periurbana. </w:t>
      </w:r>
      <w:r w:rsidRPr="00CE75D6">
        <w:rPr>
          <w:i/>
          <w:iCs/>
          <w:noProof/>
        </w:rPr>
        <w:t>Ecosistemas</w:t>
      </w:r>
      <w:r w:rsidRPr="00CE75D6">
        <w:rPr>
          <w:noProof/>
        </w:rPr>
        <w:t xml:space="preserve">, </w:t>
      </w:r>
      <w:r w:rsidRPr="00CE75D6">
        <w:rPr>
          <w:i/>
          <w:iCs/>
          <w:noProof/>
        </w:rPr>
        <w:t>25</w:t>
      </w:r>
      <w:r w:rsidRPr="00CE75D6">
        <w:rPr>
          <w:noProof/>
        </w:rPr>
        <w:t>(1), 90–93. https://doi.org/10.7818/ECOS.2016.25-1.13</w:t>
      </w:r>
    </w:p>
    <w:p w14:paraId="6DF4A8D7"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Pineda, M.; Ortega, M.; Sánchez, R.; Ortiz, G.&amp; Vázquez, G. (2013). Estructura poblacional de abies religiosa (Kunth) Schltdl. et Cham., En el ejido el conejo del parque nacional cofre de Perote, Veracruz, México. </w:t>
      </w:r>
      <w:r w:rsidRPr="00CE75D6">
        <w:rPr>
          <w:i/>
          <w:iCs/>
          <w:noProof/>
        </w:rPr>
        <w:t>Revista Chapingo, Serie Ciencias Forestales y Del Ambiente</w:t>
      </w:r>
      <w:r w:rsidRPr="00CE75D6">
        <w:rPr>
          <w:noProof/>
        </w:rPr>
        <w:t xml:space="preserve">, </w:t>
      </w:r>
      <w:r w:rsidRPr="00CE75D6">
        <w:rPr>
          <w:i/>
          <w:iCs/>
          <w:noProof/>
        </w:rPr>
        <w:t>19</w:t>
      </w:r>
      <w:r w:rsidRPr="00CE75D6">
        <w:rPr>
          <w:noProof/>
        </w:rPr>
        <w:t>(3), 375–385. https://doi.org/10.5154/r.rchscfa.2012.11.058</w:t>
      </w:r>
    </w:p>
    <w:p w14:paraId="5DFE3D3C"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Requena, G. N. (2013). </w:t>
      </w:r>
      <w:r w:rsidRPr="00CE75D6">
        <w:rPr>
          <w:i/>
          <w:iCs/>
          <w:noProof/>
        </w:rPr>
        <w:t>Uso de un sistema de información geoespacial para la evaluación socioeconómica de los servicios ambientales en la Cuenca Guayalejo-Tamesí (Tamaulipas, México).</w:t>
      </w:r>
      <w:r w:rsidRPr="00CE75D6">
        <w:rPr>
          <w:noProof/>
        </w:rPr>
        <w:t xml:space="preserve"> (Universidad de Sevilla). Retrieved from https://www.educacion.gob.es/teseo/imprimirFichaConsulta.do;jsessionid=96D4D1D58569B3671791F3AD93957D70?idFicha=352625</w:t>
      </w:r>
    </w:p>
    <w:p w14:paraId="7D800DD2"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Rzedowski, J. (2006). </w:t>
      </w:r>
      <w:r w:rsidRPr="00CE75D6">
        <w:rPr>
          <w:i/>
          <w:iCs/>
          <w:noProof/>
        </w:rPr>
        <w:t>Vegetación de México.</w:t>
      </w:r>
      <w:r w:rsidRPr="00CE75D6">
        <w:rPr>
          <w:noProof/>
        </w:rPr>
        <w:t xml:space="preserve"> (Primera). Comisión Nacional para el Conocimiento y Uso de la Biodiversidad.</w:t>
      </w:r>
    </w:p>
    <w:p w14:paraId="349F2820"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SEMARNAT. (2007). Anuario Estadístico de la Producción Forestal.</w:t>
      </w:r>
    </w:p>
    <w:p w14:paraId="58D330C2"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SEMARNAT. (2010). Norma Oficial Mexicana NOM–059–SEMARNAT-2010, Protección ambiental–Especies nativas de México de flora y fauna silvestre–Categorías de riesgo y especificaciones para su inclusión, exclusión o cambio–Lista de especies en riesgo.</w:t>
      </w:r>
    </w:p>
    <w:p w14:paraId="39027A36"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621456">
        <w:rPr>
          <w:noProof/>
          <w:lang w:val="en-US"/>
        </w:rPr>
        <w:t xml:space="preserve">Valdez, V.; Foroughbakhch, R; Alanís, G. (2003). </w:t>
      </w:r>
      <w:r w:rsidRPr="00CE75D6">
        <w:rPr>
          <w:noProof/>
        </w:rPr>
        <w:t xml:space="preserve">Distribución relictual del bosque mesófilo de montaña en el Noreste de México. </w:t>
      </w:r>
      <w:r w:rsidRPr="00CE75D6">
        <w:rPr>
          <w:i/>
          <w:iCs/>
          <w:noProof/>
        </w:rPr>
        <w:t>Ciencia UANL</w:t>
      </w:r>
      <w:r w:rsidRPr="00CE75D6">
        <w:rPr>
          <w:noProof/>
        </w:rPr>
        <w:t xml:space="preserve">, </w:t>
      </w:r>
      <w:r w:rsidRPr="00CE75D6">
        <w:rPr>
          <w:i/>
          <w:iCs/>
          <w:noProof/>
        </w:rPr>
        <w:t>6</w:t>
      </w:r>
      <w:r w:rsidRPr="00CE75D6">
        <w:rPr>
          <w:noProof/>
        </w:rPr>
        <w:t>(3), 360–365.</w:t>
      </w:r>
    </w:p>
    <w:p w14:paraId="2F174D7F" w14:textId="77777777" w:rsidR="00CE75D6" w:rsidRPr="00621456" w:rsidRDefault="00CE75D6" w:rsidP="00CE75D6">
      <w:pPr>
        <w:widowControl w:val="0"/>
        <w:autoSpaceDE w:val="0"/>
        <w:autoSpaceDN w:val="0"/>
        <w:adjustRightInd w:val="0"/>
        <w:spacing w:before="0" w:after="0" w:line="360" w:lineRule="auto"/>
        <w:ind w:left="480" w:hanging="480"/>
        <w:rPr>
          <w:noProof/>
          <w:lang w:val="en-US"/>
        </w:rPr>
      </w:pPr>
      <w:r w:rsidRPr="00CE75D6">
        <w:rPr>
          <w:noProof/>
        </w:rPr>
        <w:t xml:space="preserve">Villers, L.; García del Valle, L.; López, J. (1998). Evaluación de los bosques templados en México: una aplicación en el parque nacional Nevado de Toluca. </w:t>
      </w:r>
      <w:r w:rsidRPr="00621456">
        <w:rPr>
          <w:i/>
          <w:iCs/>
          <w:noProof/>
          <w:lang w:val="en-US"/>
        </w:rPr>
        <w:t>Investigaciones Geográficas</w:t>
      </w:r>
      <w:r w:rsidRPr="00621456">
        <w:rPr>
          <w:noProof/>
          <w:lang w:val="en-US"/>
        </w:rPr>
        <w:t xml:space="preserve">, </w:t>
      </w:r>
      <w:r w:rsidRPr="00621456">
        <w:rPr>
          <w:i/>
          <w:iCs/>
          <w:noProof/>
          <w:lang w:val="en-US"/>
        </w:rPr>
        <w:t>37</w:t>
      </w:r>
      <w:r w:rsidRPr="00621456">
        <w:rPr>
          <w:noProof/>
          <w:lang w:val="en-US"/>
        </w:rPr>
        <w:t>, 7–19.</w:t>
      </w:r>
    </w:p>
    <w:p w14:paraId="2C04DFD9"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621456">
        <w:rPr>
          <w:noProof/>
          <w:lang w:val="en-US"/>
        </w:rPr>
        <w:t xml:space="preserve">Williams, C. G. (2009). </w:t>
      </w:r>
      <w:r w:rsidRPr="00621456">
        <w:rPr>
          <w:i/>
          <w:iCs/>
          <w:noProof/>
          <w:lang w:val="en-US"/>
        </w:rPr>
        <w:t>Conifer Reproductive Biology</w:t>
      </w:r>
      <w:r w:rsidRPr="00621456">
        <w:rPr>
          <w:noProof/>
          <w:lang w:val="en-US"/>
        </w:rPr>
        <w:t xml:space="preserve"> (Springer, Ed.). </w:t>
      </w:r>
      <w:r w:rsidRPr="00CE75D6">
        <w:rPr>
          <w:noProof/>
        </w:rPr>
        <w:t>https://doi.org/10.1007/978-1-4020-9602-0</w:t>
      </w:r>
    </w:p>
    <w:p w14:paraId="520C5216" w14:textId="77777777" w:rsidR="00CE75D6" w:rsidRPr="00CE75D6" w:rsidRDefault="00CE75D6" w:rsidP="00CE75D6">
      <w:pPr>
        <w:widowControl w:val="0"/>
        <w:autoSpaceDE w:val="0"/>
        <w:autoSpaceDN w:val="0"/>
        <w:adjustRightInd w:val="0"/>
        <w:spacing w:before="0" w:after="0" w:line="360" w:lineRule="auto"/>
        <w:ind w:left="480" w:hanging="480"/>
        <w:rPr>
          <w:noProof/>
        </w:rPr>
      </w:pPr>
      <w:r w:rsidRPr="00CE75D6">
        <w:rPr>
          <w:noProof/>
        </w:rPr>
        <w:t xml:space="preserve">Zavala, M.A.;Díaz-Sierra, R.; Purves, D.; Zea, G.E.; Urbieta, I. R. (2006). Modelos espacialmente explícitos. </w:t>
      </w:r>
      <w:r w:rsidRPr="00CE75D6">
        <w:rPr>
          <w:i/>
          <w:iCs/>
          <w:noProof/>
        </w:rPr>
        <w:t>Ecosistemas</w:t>
      </w:r>
      <w:r w:rsidRPr="00CE75D6">
        <w:rPr>
          <w:noProof/>
        </w:rPr>
        <w:t xml:space="preserve">, </w:t>
      </w:r>
      <w:r w:rsidRPr="00CE75D6">
        <w:rPr>
          <w:i/>
          <w:iCs/>
          <w:noProof/>
        </w:rPr>
        <w:t>15</w:t>
      </w:r>
      <w:r w:rsidRPr="00CE75D6">
        <w:rPr>
          <w:noProof/>
        </w:rPr>
        <w:t>(3), 88–99. Retrieved from https://www.revistaecosistemas.net/index.php/ecosistemas/article/view/165</w:t>
      </w:r>
    </w:p>
    <w:p w14:paraId="5686A7EC" w14:textId="15C07C48" w:rsidR="00F9773B" w:rsidRPr="003128C3" w:rsidRDefault="00993947" w:rsidP="0069017E">
      <w:pPr>
        <w:spacing w:before="0" w:after="0" w:line="360" w:lineRule="auto"/>
        <w:rPr>
          <w:b/>
        </w:rPr>
      </w:pPr>
      <w:r w:rsidRPr="003128C3">
        <w:rPr>
          <w:b/>
        </w:rPr>
        <w:lastRenderedPageBreak/>
        <w:fldChar w:fldCharType="end"/>
      </w:r>
    </w:p>
    <w:sectPr w:rsidR="00F9773B" w:rsidRPr="003128C3" w:rsidSect="006640C1">
      <w:footerReference w:type="default" r:id="rId18"/>
      <w:pgSz w:w="12240" w:h="15840"/>
      <w:pgMar w:top="1134" w:right="1134" w:bottom="1134" w:left="1134" w:header="720" w:footer="720" w:gutter="0"/>
      <w:lnNumType w:countBy="1"/>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CB16A" w14:textId="77777777" w:rsidR="00A92454" w:rsidRDefault="00A92454" w:rsidP="00615100">
      <w:pPr>
        <w:spacing w:before="0" w:after="0" w:line="240" w:lineRule="auto"/>
      </w:pPr>
      <w:r>
        <w:separator/>
      </w:r>
    </w:p>
  </w:endnote>
  <w:endnote w:type="continuationSeparator" w:id="0">
    <w:p w14:paraId="44D1975E" w14:textId="77777777" w:rsidR="00A92454" w:rsidRDefault="00A92454" w:rsidP="0061510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7457882"/>
      <w:docPartObj>
        <w:docPartGallery w:val="Page Numbers (Bottom of Page)"/>
        <w:docPartUnique/>
      </w:docPartObj>
    </w:sdtPr>
    <w:sdtEndPr/>
    <w:sdtContent>
      <w:p w14:paraId="7B72BDBF" w14:textId="77777777" w:rsidR="002F6742" w:rsidRDefault="002F6742">
        <w:pPr>
          <w:pStyle w:val="Piedepgina"/>
          <w:jc w:val="right"/>
        </w:pPr>
        <w:r>
          <w:fldChar w:fldCharType="begin"/>
        </w:r>
        <w:r>
          <w:instrText>PAGE   \* MERGEFORMAT</w:instrText>
        </w:r>
        <w:r>
          <w:fldChar w:fldCharType="separate"/>
        </w:r>
        <w:r w:rsidRPr="003D6054">
          <w:rPr>
            <w:noProof/>
            <w:lang w:val="es-ES"/>
          </w:rPr>
          <w:t>1</w:t>
        </w:r>
        <w:r>
          <w:fldChar w:fldCharType="end"/>
        </w:r>
      </w:p>
    </w:sdtContent>
  </w:sdt>
  <w:p w14:paraId="7BE63E8C" w14:textId="77777777" w:rsidR="002F6742" w:rsidRDefault="002F674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6452E" w14:textId="77777777" w:rsidR="00A92454" w:rsidRDefault="00A92454" w:rsidP="00615100">
      <w:pPr>
        <w:spacing w:before="0" w:after="0" w:line="240" w:lineRule="auto"/>
      </w:pPr>
      <w:r>
        <w:separator/>
      </w:r>
    </w:p>
  </w:footnote>
  <w:footnote w:type="continuationSeparator" w:id="0">
    <w:p w14:paraId="1318673F" w14:textId="77777777" w:rsidR="00A92454" w:rsidRDefault="00A92454" w:rsidP="0061510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FC7B06"/>
    <w:multiLevelType w:val="multilevel"/>
    <w:tmpl w:val="CB3C68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3167"/>
    <w:rsid w:val="000008FE"/>
    <w:rsid w:val="00002EE9"/>
    <w:rsid w:val="00005F86"/>
    <w:rsid w:val="000066DD"/>
    <w:rsid w:val="00007A17"/>
    <w:rsid w:val="00010DB1"/>
    <w:rsid w:val="000171A0"/>
    <w:rsid w:val="0001732D"/>
    <w:rsid w:val="0002104F"/>
    <w:rsid w:val="00027921"/>
    <w:rsid w:val="000376D3"/>
    <w:rsid w:val="000377B0"/>
    <w:rsid w:val="0004042D"/>
    <w:rsid w:val="0004222F"/>
    <w:rsid w:val="0004227F"/>
    <w:rsid w:val="0004255F"/>
    <w:rsid w:val="00044FCA"/>
    <w:rsid w:val="000451E0"/>
    <w:rsid w:val="00045B63"/>
    <w:rsid w:val="00050EEF"/>
    <w:rsid w:val="00051DBF"/>
    <w:rsid w:val="00055382"/>
    <w:rsid w:val="00055503"/>
    <w:rsid w:val="000568E7"/>
    <w:rsid w:val="00064548"/>
    <w:rsid w:val="000677E9"/>
    <w:rsid w:val="0007016B"/>
    <w:rsid w:val="000704B7"/>
    <w:rsid w:val="0007321C"/>
    <w:rsid w:val="0007365A"/>
    <w:rsid w:val="000758E3"/>
    <w:rsid w:val="00081271"/>
    <w:rsid w:val="0008137A"/>
    <w:rsid w:val="0008269B"/>
    <w:rsid w:val="0008298B"/>
    <w:rsid w:val="00084898"/>
    <w:rsid w:val="00091326"/>
    <w:rsid w:val="0009224A"/>
    <w:rsid w:val="000922F6"/>
    <w:rsid w:val="0009465B"/>
    <w:rsid w:val="00095164"/>
    <w:rsid w:val="000A0E58"/>
    <w:rsid w:val="000A10C8"/>
    <w:rsid w:val="000A3673"/>
    <w:rsid w:val="000A3D63"/>
    <w:rsid w:val="000A4098"/>
    <w:rsid w:val="000A4536"/>
    <w:rsid w:val="000A4E41"/>
    <w:rsid w:val="000A64CC"/>
    <w:rsid w:val="000B0269"/>
    <w:rsid w:val="000B1161"/>
    <w:rsid w:val="000B1A86"/>
    <w:rsid w:val="000B333B"/>
    <w:rsid w:val="000B3BFF"/>
    <w:rsid w:val="000B49D2"/>
    <w:rsid w:val="000B59AA"/>
    <w:rsid w:val="000B6D0F"/>
    <w:rsid w:val="000C070E"/>
    <w:rsid w:val="000C115C"/>
    <w:rsid w:val="000C7E82"/>
    <w:rsid w:val="000D1154"/>
    <w:rsid w:val="000D3945"/>
    <w:rsid w:val="000D3BE8"/>
    <w:rsid w:val="000D58E5"/>
    <w:rsid w:val="000D5CF4"/>
    <w:rsid w:val="000D6482"/>
    <w:rsid w:val="000D659F"/>
    <w:rsid w:val="000D69BC"/>
    <w:rsid w:val="000D6BF3"/>
    <w:rsid w:val="000D75B4"/>
    <w:rsid w:val="000E0664"/>
    <w:rsid w:val="000E0F35"/>
    <w:rsid w:val="000E3F82"/>
    <w:rsid w:val="000E506D"/>
    <w:rsid w:val="000E5815"/>
    <w:rsid w:val="000F2046"/>
    <w:rsid w:val="000F2182"/>
    <w:rsid w:val="000F4879"/>
    <w:rsid w:val="000F6938"/>
    <w:rsid w:val="00103784"/>
    <w:rsid w:val="00105030"/>
    <w:rsid w:val="0010575F"/>
    <w:rsid w:val="0011480D"/>
    <w:rsid w:val="001168F5"/>
    <w:rsid w:val="00117B7F"/>
    <w:rsid w:val="00121C22"/>
    <w:rsid w:val="00123E8D"/>
    <w:rsid w:val="001256D0"/>
    <w:rsid w:val="0013030A"/>
    <w:rsid w:val="00132697"/>
    <w:rsid w:val="00134DCF"/>
    <w:rsid w:val="00136880"/>
    <w:rsid w:val="0013690A"/>
    <w:rsid w:val="0013729D"/>
    <w:rsid w:val="00141A04"/>
    <w:rsid w:val="00142360"/>
    <w:rsid w:val="00152541"/>
    <w:rsid w:val="00157B7B"/>
    <w:rsid w:val="00160C5A"/>
    <w:rsid w:val="00162C1F"/>
    <w:rsid w:val="001655DC"/>
    <w:rsid w:val="0016599C"/>
    <w:rsid w:val="001669F4"/>
    <w:rsid w:val="001705C9"/>
    <w:rsid w:val="001706C3"/>
    <w:rsid w:val="00170B2B"/>
    <w:rsid w:val="0017126B"/>
    <w:rsid w:val="0017196D"/>
    <w:rsid w:val="00173B32"/>
    <w:rsid w:val="00173E49"/>
    <w:rsid w:val="001758F4"/>
    <w:rsid w:val="00176B8A"/>
    <w:rsid w:val="00177B9A"/>
    <w:rsid w:val="001803B5"/>
    <w:rsid w:val="00180A2E"/>
    <w:rsid w:val="00182237"/>
    <w:rsid w:val="00184090"/>
    <w:rsid w:val="0018535C"/>
    <w:rsid w:val="00190773"/>
    <w:rsid w:val="001950F5"/>
    <w:rsid w:val="00195CA9"/>
    <w:rsid w:val="001A3BD9"/>
    <w:rsid w:val="001B21F1"/>
    <w:rsid w:val="001B3204"/>
    <w:rsid w:val="001B3BFF"/>
    <w:rsid w:val="001B606E"/>
    <w:rsid w:val="001C088E"/>
    <w:rsid w:val="001C0FDC"/>
    <w:rsid w:val="001C4782"/>
    <w:rsid w:val="001C5887"/>
    <w:rsid w:val="001C5E62"/>
    <w:rsid w:val="001C69BC"/>
    <w:rsid w:val="001C717C"/>
    <w:rsid w:val="001C7DCA"/>
    <w:rsid w:val="001D1F39"/>
    <w:rsid w:val="001D4974"/>
    <w:rsid w:val="001D6BE7"/>
    <w:rsid w:val="001D75E8"/>
    <w:rsid w:val="001E031C"/>
    <w:rsid w:val="001E184F"/>
    <w:rsid w:val="001E257C"/>
    <w:rsid w:val="001E2BB1"/>
    <w:rsid w:val="001E2CEE"/>
    <w:rsid w:val="001E3510"/>
    <w:rsid w:val="001E3BEF"/>
    <w:rsid w:val="001E7717"/>
    <w:rsid w:val="001F1D4D"/>
    <w:rsid w:val="001F7492"/>
    <w:rsid w:val="001F79FE"/>
    <w:rsid w:val="001F7B35"/>
    <w:rsid w:val="001F7FCE"/>
    <w:rsid w:val="0020104E"/>
    <w:rsid w:val="0020451D"/>
    <w:rsid w:val="002063AC"/>
    <w:rsid w:val="00207838"/>
    <w:rsid w:val="00207A5F"/>
    <w:rsid w:val="00213711"/>
    <w:rsid w:val="002214C5"/>
    <w:rsid w:val="002243A8"/>
    <w:rsid w:val="00225A1E"/>
    <w:rsid w:val="002308E9"/>
    <w:rsid w:val="002332A7"/>
    <w:rsid w:val="0023535F"/>
    <w:rsid w:val="00235CB0"/>
    <w:rsid w:val="00244E34"/>
    <w:rsid w:val="00245F79"/>
    <w:rsid w:val="00247608"/>
    <w:rsid w:val="002479A8"/>
    <w:rsid w:val="00247BCE"/>
    <w:rsid w:val="002512BA"/>
    <w:rsid w:val="00252EE4"/>
    <w:rsid w:val="00254655"/>
    <w:rsid w:val="0025552B"/>
    <w:rsid w:val="00261186"/>
    <w:rsid w:val="00261B4D"/>
    <w:rsid w:val="0026302C"/>
    <w:rsid w:val="002648D3"/>
    <w:rsid w:val="002651F5"/>
    <w:rsid w:val="00265E6F"/>
    <w:rsid w:val="00270EAE"/>
    <w:rsid w:val="00271F79"/>
    <w:rsid w:val="00273C9D"/>
    <w:rsid w:val="00281C07"/>
    <w:rsid w:val="002836F7"/>
    <w:rsid w:val="00285997"/>
    <w:rsid w:val="0028615D"/>
    <w:rsid w:val="00286EF7"/>
    <w:rsid w:val="00290179"/>
    <w:rsid w:val="00291EE8"/>
    <w:rsid w:val="002961EF"/>
    <w:rsid w:val="00297A70"/>
    <w:rsid w:val="002A1167"/>
    <w:rsid w:val="002A39C2"/>
    <w:rsid w:val="002A5215"/>
    <w:rsid w:val="002A5381"/>
    <w:rsid w:val="002A56F5"/>
    <w:rsid w:val="002A658C"/>
    <w:rsid w:val="002A6EAC"/>
    <w:rsid w:val="002B0F9C"/>
    <w:rsid w:val="002B6C46"/>
    <w:rsid w:val="002B74A0"/>
    <w:rsid w:val="002C531B"/>
    <w:rsid w:val="002C5F2E"/>
    <w:rsid w:val="002C64F5"/>
    <w:rsid w:val="002C6937"/>
    <w:rsid w:val="002C7B7D"/>
    <w:rsid w:val="002D07BE"/>
    <w:rsid w:val="002D104F"/>
    <w:rsid w:val="002D256E"/>
    <w:rsid w:val="002D3304"/>
    <w:rsid w:val="002D4E19"/>
    <w:rsid w:val="002D54A5"/>
    <w:rsid w:val="002E3DCE"/>
    <w:rsid w:val="002E4669"/>
    <w:rsid w:val="002E4B34"/>
    <w:rsid w:val="002E70C9"/>
    <w:rsid w:val="002F0D1C"/>
    <w:rsid w:val="002F31FF"/>
    <w:rsid w:val="002F330F"/>
    <w:rsid w:val="002F6742"/>
    <w:rsid w:val="003003C2"/>
    <w:rsid w:val="00301429"/>
    <w:rsid w:val="00301B3B"/>
    <w:rsid w:val="00301B5D"/>
    <w:rsid w:val="00302027"/>
    <w:rsid w:val="00302A86"/>
    <w:rsid w:val="00304DDA"/>
    <w:rsid w:val="003057A6"/>
    <w:rsid w:val="0030779A"/>
    <w:rsid w:val="003128C3"/>
    <w:rsid w:val="003134E5"/>
    <w:rsid w:val="00315E0D"/>
    <w:rsid w:val="003161B7"/>
    <w:rsid w:val="00316EE4"/>
    <w:rsid w:val="00317BA0"/>
    <w:rsid w:val="00320CFE"/>
    <w:rsid w:val="003231D6"/>
    <w:rsid w:val="003237C5"/>
    <w:rsid w:val="00324E71"/>
    <w:rsid w:val="00332082"/>
    <w:rsid w:val="00332D3B"/>
    <w:rsid w:val="00335CD3"/>
    <w:rsid w:val="00337CB5"/>
    <w:rsid w:val="00351140"/>
    <w:rsid w:val="00354241"/>
    <w:rsid w:val="003560ED"/>
    <w:rsid w:val="003563AC"/>
    <w:rsid w:val="003574D5"/>
    <w:rsid w:val="00364225"/>
    <w:rsid w:val="00367F94"/>
    <w:rsid w:val="003724FA"/>
    <w:rsid w:val="00372E8A"/>
    <w:rsid w:val="003736D8"/>
    <w:rsid w:val="003754FE"/>
    <w:rsid w:val="003766BC"/>
    <w:rsid w:val="00380E3A"/>
    <w:rsid w:val="00381B9F"/>
    <w:rsid w:val="00381FB9"/>
    <w:rsid w:val="00387B40"/>
    <w:rsid w:val="00390196"/>
    <w:rsid w:val="00391E56"/>
    <w:rsid w:val="00393E8B"/>
    <w:rsid w:val="00396772"/>
    <w:rsid w:val="00396D24"/>
    <w:rsid w:val="00396D6A"/>
    <w:rsid w:val="003A2A47"/>
    <w:rsid w:val="003A3BC5"/>
    <w:rsid w:val="003A4015"/>
    <w:rsid w:val="003A5E1B"/>
    <w:rsid w:val="003A7BAE"/>
    <w:rsid w:val="003B22E2"/>
    <w:rsid w:val="003B2AB6"/>
    <w:rsid w:val="003B313D"/>
    <w:rsid w:val="003B5DFA"/>
    <w:rsid w:val="003B7AE2"/>
    <w:rsid w:val="003C26E9"/>
    <w:rsid w:val="003C314E"/>
    <w:rsid w:val="003D3BAD"/>
    <w:rsid w:val="003D4086"/>
    <w:rsid w:val="003D6054"/>
    <w:rsid w:val="003E00AD"/>
    <w:rsid w:val="003E29CB"/>
    <w:rsid w:val="003E399C"/>
    <w:rsid w:val="003E4375"/>
    <w:rsid w:val="003E59A6"/>
    <w:rsid w:val="003E63C1"/>
    <w:rsid w:val="003E71FE"/>
    <w:rsid w:val="003F1060"/>
    <w:rsid w:val="003F2B88"/>
    <w:rsid w:val="003F4215"/>
    <w:rsid w:val="003F4EEF"/>
    <w:rsid w:val="003F5A17"/>
    <w:rsid w:val="003F5F56"/>
    <w:rsid w:val="00400F32"/>
    <w:rsid w:val="004011CD"/>
    <w:rsid w:val="00402C37"/>
    <w:rsid w:val="0040423C"/>
    <w:rsid w:val="00405DE8"/>
    <w:rsid w:val="00407D7C"/>
    <w:rsid w:val="00411A11"/>
    <w:rsid w:val="004128F6"/>
    <w:rsid w:val="00412BD3"/>
    <w:rsid w:val="00413C1B"/>
    <w:rsid w:val="00414907"/>
    <w:rsid w:val="00414BB2"/>
    <w:rsid w:val="00417A6F"/>
    <w:rsid w:val="00427687"/>
    <w:rsid w:val="004304C3"/>
    <w:rsid w:val="00431B17"/>
    <w:rsid w:val="00440A4A"/>
    <w:rsid w:val="00442417"/>
    <w:rsid w:val="00450FA4"/>
    <w:rsid w:val="004514AE"/>
    <w:rsid w:val="0045344B"/>
    <w:rsid w:val="00453DFC"/>
    <w:rsid w:val="004548F1"/>
    <w:rsid w:val="00454A2F"/>
    <w:rsid w:val="004552FB"/>
    <w:rsid w:val="004566C3"/>
    <w:rsid w:val="004601AC"/>
    <w:rsid w:val="00460DF0"/>
    <w:rsid w:val="004625DF"/>
    <w:rsid w:val="00462B9F"/>
    <w:rsid w:val="00465A52"/>
    <w:rsid w:val="0047011B"/>
    <w:rsid w:val="00471F75"/>
    <w:rsid w:val="004763FC"/>
    <w:rsid w:val="00476981"/>
    <w:rsid w:val="0047705C"/>
    <w:rsid w:val="00477EEA"/>
    <w:rsid w:val="00483C10"/>
    <w:rsid w:val="004844F9"/>
    <w:rsid w:val="00487484"/>
    <w:rsid w:val="00487839"/>
    <w:rsid w:val="00490932"/>
    <w:rsid w:val="00491E07"/>
    <w:rsid w:val="00493E72"/>
    <w:rsid w:val="004940B1"/>
    <w:rsid w:val="00494E3B"/>
    <w:rsid w:val="004959CF"/>
    <w:rsid w:val="00496AE8"/>
    <w:rsid w:val="004A3E79"/>
    <w:rsid w:val="004B1CA1"/>
    <w:rsid w:val="004B6737"/>
    <w:rsid w:val="004C19DF"/>
    <w:rsid w:val="004C67E9"/>
    <w:rsid w:val="004C785B"/>
    <w:rsid w:val="004D0347"/>
    <w:rsid w:val="004D29A2"/>
    <w:rsid w:val="004D7266"/>
    <w:rsid w:val="004E0FD2"/>
    <w:rsid w:val="004E514C"/>
    <w:rsid w:val="004E5DEC"/>
    <w:rsid w:val="004E74CE"/>
    <w:rsid w:val="004E7EF4"/>
    <w:rsid w:val="004F22E6"/>
    <w:rsid w:val="004F3AEE"/>
    <w:rsid w:val="004F43DB"/>
    <w:rsid w:val="004F45C2"/>
    <w:rsid w:val="004F48D1"/>
    <w:rsid w:val="004F6662"/>
    <w:rsid w:val="00502CFE"/>
    <w:rsid w:val="00503C28"/>
    <w:rsid w:val="00504096"/>
    <w:rsid w:val="00507595"/>
    <w:rsid w:val="00517D95"/>
    <w:rsid w:val="00520120"/>
    <w:rsid w:val="00521185"/>
    <w:rsid w:val="00521202"/>
    <w:rsid w:val="0052191D"/>
    <w:rsid w:val="0052375D"/>
    <w:rsid w:val="00523835"/>
    <w:rsid w:val="00524B6E"/>
    <w:rsid w:val="00526DF3"/>
    <w:rsid w:val="005314C7"/>
    <w:rsid w:val="0053510A"/>
    <w:rsid w:val="00536354"/>
    <w:rsid w:val="00537C37"/>
    <w:rsid w:val="00541940"/>
    <w:rsid w:val="0054346E"/>
    <w:rsid w:val="00543817"/>
    <w:rsid w:val="00544816"/>
    <w:rsid w:val="00547ECE"/>
    <w:rsid w:val="005500EB"/>
    <w:rsid w:val="00551FD2"/>
    <w:rsid w:val="005521EE"/>
    <w:rsid w:val="00556781"/>
    <w:rsid w:val="0055683B"/>
    <w:rsid w:val="00560B1E"/>
    <w:rsid w:val="005634EC"/>
    <w:rsid w:val="00564C6E"/>
    <w:rsid w:val="005656E1"/>
    <w:rsid w:val="00567A95"/>
    <w:rsid w:val="005724AB"/>
    <w:rsid w:val="00576E55"/>
    <w:rsid w:val="005839A0"/>
    <w:rsid w:val="005855A6"/>
    <w:rsid w:val="00587F0A"/>
    <w:rsid w:val="00592E68"/>
    <w:rsid w:val="005930C8"/>
    <w:rsid w:val="00594AEC"/>
    <w:rsid w:val="00596905"/>
    <w:rsid w:val="005976A4"/>
    <w:rsid w:val="00597A09"/>
    <w:rsid w:val="005A07D3"/>
    <w:rsid w:val="005A0A2E"/>
    <w:rsid w:val="005A1E8F"/>
    <w:rsid w:val="005A4C18"/>
    <w:rsid w:val="005A5341"/>
    <w:rsid w:val="005A5962"/>
    <w:rsid w:val="005A7C0E"/>
    <w:rsid w:val="005B2629"/>
    <w:rsid w:val="005B37A5"/>
    <w:rsid w:val="005B55D0"/>
    <w:rsid w:val="005C0CE7"/>
    <w:rsid w:val="005C1DEF"/>
    <w:rsid w:val="005C366D"/>
    <w:rsid w:val="005C42E7"/>
    <w:rsid w:val="005C4AFD"/>
    <w:rsid w:val="005C4BA6"/>
    <w:rsid w:val="005C4F03"/>
    <w:rsid w:val="005C5A5C"/>
    <w:rsid w:val="005C773B"/>
    <w:rsid w:val="005D01AE"/>
    <w:rsid w:val="005D10F8"/>
    <w:rsid w:val="005D1117"/>
    <w:rsid w:val="005D20C0"/>
    <w:rsid w:val="005D2882"/>
    <w:rsid w:val="005D342C"/>
    <w:rsid w:val="005D5332"/>
    <w:rsid w:val="005D59F1"/>
    <w:rsid w:val="005E0CB2"/>
    <w:rsid w:val="005E1252"/>
    <w:rsid w:val="005E505D"/>
    <w:rsid w:val="005E511D"/>
    <w:rsid w:val="005E75D0"/>
    <w:rsid w:val="005F1DB5"/>
    <w:rsid w:val="005F2EFD"/>
    <w:rsid w:val="005F3A09"/>
    <w:rsid w:val="005F49B7"/>
    <w:rsid w:val="005F50D0"/>
    <w:rsid w:val="005F7BBF"/>
    <w:rsid w:val="00600457"/>
    <w:rsid w:val="00604BEB"/>
    <w:rsid w:val="00604D63"/>
    <w:rsid w:val="00610E8D"/>
    <w:rsid w:val="00612090"/>
    <w:rsid w:val="00612C0A"/>
    <w:rsid w:val="00612EE6"/>
    <w:rsid w:val="00615100"/>
    <w:rsid w:val="00617BBD"/>
    <w:rsid w:val="00621456"/>
    <w:rsid w:val="00621C8A"/>
    <w:rsid w:val="00621FB2"/>
    <w:rsid w:val="00631FC4"/>
    <w:rsid w:val="00633790"/>
    <w:rsid w:val="00640CF3"/>
    <w:rsid w:val="006413D9"/>
    <w:rsid w:val="0064418A"/>
    <w:rsid w:val="00644AAD"/>
    <w:rsid w:val="00645E09"/>
    <w:rsid w:val="00646050"/>
    <w:rsid w:val="00647E39"/>
    <w:rsid w:val="006515B4"/>
    <w:rsid w:val="006557D2"/>
    <w:rsid w:val="00656E9E"/>
    <w:rsid w:val="00661015"/>
    <w:rsid w:val="006622DB"/>
    <w:rsid w:val="006640C1"/>
    <w:rsid w:val="00673167"/>
    <w:rsid w:val="00675338"/>
    <w:rsid w:val="00680C83"/>
    <w:rsid w:val="00684A88"/>
    <w:rsid w:val="00687316"/>
    <w:rsid w:val="00687499"/>
    <w:rsid w:val="0069017E"/>
    <w:rsid w:val="006901CD"/>
    <w:rsid w:val="00692C42"/>
    <w:rsid w:val="00694304"/>
    <w:rsid w:val="00696118"/>
    <w:rsid w:val="00696859"/>
    <w:rsid w:val="00696D01"/>
    <w:rsid w:val="006976CE"/>
    <w:rsid w:val="006A1B80"/>
    <w:rsid w:val="006A3877"/>
    <w:rsid w:val="006A3CEC"/>
    <w:rsid w:val="006A5BC2"/>
    <w:rsid w:val="006A747A"/>
    <w:rsid w:val="006B46F2"/>
    <w:rsid w:val="006B495F"/>
    <w:rsid w:val="006B5660"/>
    <w:rsid w:val="006C3148"/>
    <w:rsid w:val="006C3DB4"/>
    <w:rsid w:val="006C3F88"/>
    <w:rsid w:val="006C4C50"/>
    <w:rsid w:val="006C5147"/>
    <w:rsid w:val="006D24B7"/>
    <w:rsid w:val="006D2615"/>
    <w:rsid w:val="006D377D"/>
    <w:rsid w:val="006D5214"/>
    <w:rsid w:val="006D6259"/>
    <w:rsid w:val="006D63B1"/>
    <w:rsid w:val="006D67F5"/>
    <w:rsid w:val="006D795C"/>
    <w:rsid w:val="006E122D"/>
    <w:rsid w:val="006E1339"/>
    <w:rsid w:val="006E1C25"/>
    <w:rsid w:val="006E2275"/>
    <w:rsid w:val="006E251F"/>
    <w:rsid w:val="006F04DE"/>
    <w:rsid w:val="006F1EB6"/>
    <w:rsid w:val="006F300F"/>
    <w:rsid w:val="006F4A14"/>
    <w:rsid w:val="006F5095"/>
    <w:rsid w:val="006F7F71"/>
    <w:rsid w:val="007003CE"/>
    <w:rsid w:val="00700BFF"/>
    <w:rsid w:val="00701349"/>
    <w:rsid w:val="00701B78"/>
    <w:rsid w:val="007036BA"/>
    <w:rsid w:val="00704BFA"/>
    <w:rsid w:val="007061F1"/>
    <w:rsid w:val="007106CF"/>
    <w:rsid w:val="00712166"/>
    <w:rsid w:val="00713E96"/>
    <w:rsid w:val="00720E56"/>
    <w:rsid w:val="007212C9"/>
    <w:rsid w:val="00721722"/>
    <w:rsid w:val="007228AA"/>
    <w:rsid w:val="00722ED3"/>
    <w:rsid w:val="00723B04"/>
    <w:rsid w:val="007259FE"/>
    <w:rsid w:val="00727747"/>
    <w:rsid w:val="007302BE"/>
    <w:rsid w:val="0073449C"/>
    <w:rsid w:val="00735D28"/>
    <w:rsid w:val="007428A9"/>
    <w:rsid w:val="007447BE"/>
    <w:rsid w:val="0074510C"/>
    <w:rsid w:val="007455E4"/>
    <w:rsid w:val="00747323"/>
    <w:rsid w:val="00747D57"/>
    <w:rsid w:val="00750283"/>
    <w:rsid w:val="00750A78"/>
    <w:rsid w:val="00754379"/>
    <w:rsid w:val="00754804"/>
    <w:rsid w:val="007562F7"/>
    <w:rsid w:val="007606FE"/>
    <w:rsid w:val="00766985"/>
    <w:rsid w:val="007670C4"/>
    <w:rsid w:val="00771927"/>
    <w:rsid w:val="00774D6C"/>
    <w:rsid w:val="00776D0C"/>
    <w:rsid w:val="007778AC"/>
    <w:rsid w:val="007879AF"/>
    <w:rsid w:val="00794B85"/>
    <w:rsid w:val="007955F0"/>
    <w:rsid w:val="0079688A"/>
    <w:rsid w:val="007A0A7E"/>
    <w:rsid w:val="007A1632"/>
    <w:rsid w:val="007A5E2C"/>
    <w:rsid w:val="007A6647"/>
    <w:rsid w:val="007A6CF9"/>
    <w:rsid w:val="007A7400"/>
    <w:rsid w:val="007B020C"/>
    <w:rsid w:val="007B0995"/>
    <w:rsid w:val="007B1DB3"/>
    <w:rsid w:val="007B1FE9"/>
    <w:rsid w:val="007B22C4"/>
    <w:rsid w:val="007B38CB"/>
    <w:rsid w:val="007B75B9"/>
    <w:rsid w:val="007B7FD1"/>
    <w:rsid w:val="007C0528"/>
    <w:rsid w:val="007C0761"/>
    <w:rsid w:val="007C1B70"/>
    <w:rsid w:val="007C3358"/>
    <w:rsid w:val="007C4EAB"/>
    <w:rsid w:val="007C5055"/>
    <w:rsid w:val="007C55E6"/>
    <w:rsid w:val="007C7762"/>
    <w:rsid w:val="007C7A59"/>
    <w:rsid w:val="007D1062"/>
    <w:rsid w:val="007D2B22"/>
    <w:rsid w:val="007D3C4B"/>
    <w:rsid w:val="007D5346"/>
    <w:rsid w:val="007D6809"/>
    <w:rsid w:val="007D6AFC"/>
    <w:rsid w:val="007E02A8"/>
    <w:rsid w:val="007E59DC"/>
    <w:rsid w:val="007E5DC9"/>
    <w:rsid w:val="007E6BDA"/>
    <w:rsid w:val="007F06B0"/>
    <w:rsid w:val="007F4310"/>
    <w:rsid w:val="007F5DEA"/>
    <w:rsid w:val="007F6BA6"/>
    <w:rsid w:val="00801CAE"/>
    <w:rsid w:val="0080333C"/>
    <w:rsid w:val="0081137F"/>
    <w:rsid w:val="00813142"/>
    <w:rsid w:val="008145F5"/>
    <w:rsid w:val="008146A2"/>
    <w:rsid w:val="008162C1"/>
    <w:rsid w:val="008212A6"/>
    <w:rsid w:val="008229F0"/>
    <w:rsid w:val="00822FCC"/>
    <w:rsid w:val="00823830"/>
    <w:rsid w:val="00824772"/>
    <w:rsid w:val="00825540"/>
    <w:rsid w:val="008324FC"/>
    <w:rsid w:val="00832BC2"/>
    <w:rsid w:val="0083309B"/>
    <w:rsid w:val="00833F8E"/>
    <w:rsid w:val="00837595"/>
    <w:rsid w:val="00841F4B"/>
    <w:rsid w:val="00842493"/>
    <w:rsid w:val="008435D1"/>
    <w:rsid w:val="008447C1"/>
    <w:rsid w:val="0085181B"/>
    <w:rsid w:val="00855E75"/>
    <w:rsid w:val="00856102"/>
    <w:rsid w:val="00861500"/>
    <w:rsid w:val="00861563"/>
    <w:rsid w:val="00863599"/>
    <w:rsid w:val="00864635"/>
    <w:rsid w:val="008667B4"/>
    <w:rsid w:val="00867F65"/>
    <w:rsid w:val="0087351E"/>
    <w:rsid w:val="008747DB"/>
    <w:rsid w:val="008760E2"/>
    <w:rsid w:val="008765AC"/>
    <w:rsid w:val="00877A4B"/>
    <w:rsid w:val="00881556"/>
    <w:rsid w:val="00881F75"/>
    <w:rsid w:val="00883FCD"/>
    <w:rsid w:val="00890ED7"/>
    <w:rsid w:val="008929B2"/>
    <w:rsid w:val="00893972"/>
    <w:rsid w:val="00895B2C"/>
    <w:rsid w:val="008960C1"/>
    <w:rsid w:val="00896512"/>
    <w:rsid w:val="00896CAA"/>
    <w:rsid w:val="008975BD"/>
    <w:rsid w:val="008A3107"/>
    <w:rsid w:val="008A3D54"/>
    <w:rsid w:val="008A4D9E"/>
    <w:rsid w:val="008A71C3"/>
    <w:rsid w:val="008A7BD8"/>
    <w:rsid w:val="008A7EB2"/>
    <w:rsid w:val="008B5E34"/>
    <w:rsid w:val="008B7257"/>
    <w:rsid w:val="008C0C50"/>
    <w:rsid w:val="008C4E1C"/>
    <w:rsid w:val="008D047E"/>
    <w:rsid w:val="008D17E8"/>
    <w:rsid w:val="008D52DD"/>
    <w:rsid w:val="008D5353"/>
    <w:rsid w:val="008D5EAC"/>
    <w:rsid w:val="008E033A"/>
    <w:rsid w:val="008E182F"/>
    <w:rsid w:val="008E2366"/>
    <w:rsid w:val="008E3402"/>
    <w:rsid w:val="008E4995"/>
    <w:rsid w:val="008E4C8A"/>
    <w:rsid w:val="008E7E58"/>
    <w:rsid w:val="008F32D6"/>
    <w:rsid w:val="008F4443"/>
    <w:rsid w:val="008F546E"/>
    <w:rsid w:val="009010AC"/>
    <w:rsid w:val="00901219"/>
    <w:rsid w:val="00902837"/>
    <w:rsid w:val="00903C2C"/>
    <w:rsid w:val="00903C52"/>
    <w:rsid w:val="009123C3"/>
    <w:rsid w:val="009134EE"/>
    <w:rsid w:val="00913A4A"/>
    <w:rsid w:val="00915F47"/>
    <w:rsid w:val="0091624C"/>
    <w:rsid w:val="00916FF5"/>
    <w:rsid w:val="0093166F"/>
    <w:rsid w:val="00932C23"/>
    <w:rsid w:val="00932F96"/>
    <w:rsid w:val="0094051C"/>
    <w:rsid w:val="0094229B"/>
    <w:rsid w:val="00942819"/>
    <w:rsid w:val="00942A15"/>
    <w:rsid w:val="00945A44"/>
    <w:rsid w:val="00945E12"/>
    <w:rsid w:val="0094637D"/>
    <w:rsid w:val="00950B32"/>
    <w:rsid w:val="009535F5"/>
    <w:rsid w:val="009557C1"/>
    <w:rsid w:val="00955C8D"/>
    <w:rsid w:val="009601D2"/>
    <w:rsid w:val="00960A82"/>
    <w:rsid w:val="00961618"/>
    <w:rsid w:val="0096188E"/>
    <w:rsid w:val="00964DA5"/>
    <w:rsid w:val="0096633A"/>
    <w:rsid w:val="009673F1"/>
    <w:rsid w:val="00967576"/>
    <w:rsid w:val="00967878"/>
    <w:rsid w:val="009679E7"/>
    <w:rsid w:val="009700B8"/>
    <w:rsid w:val="009712FA"/>
    <w:rsid w:val="00974F24"/>
    <w:rsid w:val="00975BCB"/>
    <w:rsid w:val="0097789A"/>
    <w:rsid w:val="00980A6F"/>
    <w:rsid w:val="00980C53"/>
    <w:rsid w:val="0098309D"/>
    <w:rsid w:val="00983CC6"/>
    <w:rsid w:val="00985707"/>
    <w:rsid w:val="00986B65"/>
    <w:rsid w:val="00987786"/>
    <w:rsid w:val="009877FC"/>
    <w:rsid w:val="00990AFD"/>
    <w:rsid w:val="00993947"/>
    <w:rsid w:val="009948BF"/>
    <w:rsid w:val="00995297"/>
    <w:rsid w:val="009971A5"/>
    <w:rsid w:val="00997DA9"/>
    <w:rsid w:val="009A2236"/>
    <w:rsid w:val="009A5832"/>
    <w:rsid w:val="009A6F91"/>
    <w:rsid w:val="009A777B"/>
    <w:rsid w:val="009B1A3E"/>
    <w:rsid w:val="009B2868"/>
    <w:rsid w:val="009C071F"/>
    <w:rsid w:val="009C29A7"/>
    <w:rsid w:val="009C30C6"/>
    <w:rsid w:val="009C379A"/>
    <w:rsid w:val="009C5B6A"/>
    <w:rsid w:val="009C75DC"/>
    <w:rsid w:val="009D216B"/>
    <w:rsid w:val="009D29AD"/>
    <w:rsid w:val="009D2B3C"/>
    <w:rsid w:val="009D3610"/>
    <w:rsid w:val="009D570B"/>
    <w:rsid w:val="009D7AEE"/>
    <w:rsid w:val="009E226F"/>
    <w:rsid w:val="009E2608"/>
    <w:rsid w:val="009E6BE2"/>
    <w:rsid w:val="009F379B"/>
    <w:rsid w:val="009F52EC"/>
    <w:rsid w:val="009F5937"/>
    <w:rsid w:val="00A00D26"/>
    <w:rsid w:val="00A04F5E"/>
    <w:rsid w:val="00A05800"/>
    <w:rsid w:val="00A0581C"/>
    <w:rsid w:val="00A0598B"/>
    <w:rsid w:val="00A10FF1"/>
    <w:rsid w:val="00A1236F"/>
    <w:rsid w:val="00A13532"/>
    <w:rsid w:val="00A13D85"/>
    <w:rsid w:val="00A13DA8"/>
    <w:rsid w:val="00A14159"/>
    <w:rsid w:val="00A14A71"/>
    <w:rsid w:val="00A14AE1"/>
    <w:rsid w:val="00A14E2C"/>
    <w:rsid w:val="00A15377"/>
    <w:rsid w:val="00A15885"/>
    <w:rsid w:val="00A17704"/>
    <w:rsid w:val="00A21B84"/>
    <w:rsid w:val="00A2278F"/>
    <w:rsid w:val="00A230B4"/>
    <w:rsid w:val="00A25201"/>
    <w:rsid w:val="00A27171"/>
    <w:rsid w:val="00A319E3"/>
    <w:rsid w:val="00A32BBA"/>
    <w:rsid w:val="00A37EF6"/>
    <w:rsid w:val="00A402AF"/>
    <w:rsid w:val="00A40A4C"/>
    <w:rsid w:val="00A40E95"/>
    <w:rsid w:val="00A53DE9"/>
    <w:rsid w:val="00A54D5C"/>
    <w:rsid w:val="00A56444"/>
    <w:rsid w:val="00A605EE"/>
    <w:rsid w:val="00A650C2"/>
    <w:rsid w:val="00A65CA7"/>
    <w:rsid w:val="00A662DE"/>
    <w:rsid w:val="00A663AA"/>
    <w:rsid w:val="00A74EFA"/>
    <w:rsid w:val="00A8330E"/>
    <w:rsid w:val="00A86DB1"/>
    <w:rsid w:val="00A90941"/>
    <w:rsid w:val="00A92454"/>
    <w:rsid w:val="00A92784"/>
    <w:rsid w:val="00A9634E"/>
    <w:rsid w:val="00A96531"/>
    <w:rsid w:val="00AA18EB"/>
    <w:rsid w:val="00AA2968"/>
    <w:rsid w:val="00AB3563"/>
    <w:rsid w:val="00AB3BF5"/>
    <w:rsid w:val="00AB47EB"/>
    <w:rsid w:val="00AC0008"/>
    <w:rsid w:val="00AC1677"/>
    <w:rsid w:val="00AD01BD"/>
    <w:rsid w:val="00AD19B8"/>
    <w:rsid w:val="00AD3E71"/>
    <w:rsid w:val="00AD456C"/>
    <w:rsid w:val="00AE12E6"/>
    <w:rsid w:val="00AE2012"/>
    <w:rsid w:val="00AE73E9"/>
    <w:rsid w:val="00AF6E2D"/>
    <w:rsid w:val="00AF6F24"/>
    <w:rsid w:val="00B00F4F"/>
    <w:rsid w:val="00B01FA9"/>
    <w:rsid w:val="00B05B72"/>
    <w:rsid w:val="00B0760B"/>
    <w:rsid w:val="00B12AED"/>
    <w:rsid w:val="00B138AF"/>
    <w:rsid w:val="00B14CED"/>
    <w:rsid w:val="00B156B3"/>
    <w:rsid w:val="00B169FF"/>
    <w:rsid w:val="00B17585"/>
    <w:rsid w:val="00B1771C"/>
    <w:rsid w:val="00B20F1E"/>
    <w:rsid w:val="00B22D1C"/>
    <w:rsid w:val="00B230A8"/>
    <w:rsid w:val="00B248C5"/>
    <w:rsid w:val="00B25932"/>
    <w:rsid w:val="00B30FB3"/>
    <w:rsid w:val="00B32CB9"/>
    <w:rsid w:val="00B33DE1"/>
    <w:rsid w:val="00B3423A"/>
    <w:rsid w:val="00B34720"/>
    <w:rsid w:val="00B36802"/>
    <w:rsid w:val="00B36BC1"/>
    <w:rsid w:val="00B377F3"/>
    <w:rsid w:val="00B37D35"/>
    <w:rsid w:val="00B403B5"/>
    <w:rsid w:val="00B40702"/>
    <w:rsid w:val="00B4184C"/>
    <w:rsid w:val="00B41E90"/>
    <w:rsid w:val="00B41EED"/>
    <w:rsid w:val="00B42AF9"/>
    <w:rsid w:val="00B42C61"/>
    <w:rsid w:val="00B447B6"/>
    <w:rsid w:val="00B46529"/>
    <w:rsid w:val="00B46B43"/>
    <w:rsid w:val="00B501D8"/>
    <w:rsid w:val="00B51048"/>
    <w:rsid w:val="00B529D6"/>
    <w:rsid w:val="00B52ABC"/>
    <w:rsid w:val="00B53DB4"/>
    <w:rsid w:val="00B55CA3"/>
    <w:rsid w:val="00B56F5B"/>
    <w:rsid w:val="00B63C14"/>
    <w:rsid w:val="00B6420A"/>
    <w:rsid w:val="00B649AB"/>
    <w:rsid w:val="00B6552F"/>
    <w:rsid w:val="00B6569F"/>
    <w:rsid w:val="00B707E9"/>
    <w:rsid w:val="00B71554"/>
    <w:rsid w:val="00B73F80"/>
    <w:rsid w:val="00B7664C"/>
    <w:rsid w:val="00B769AC"/>
    <w:rsid w:val="00B77784"/>
    <w:rsid w:val="00B8380F"/>
    <w:rsid w:val="00B85336"/>
    <w:rsid w:val="00B90879"/>
    <w:rsid w:val="00BA2048"/>
    <w:rsid w:val="00BA6876"/>
    <w:rsid w:val="00BB018F"/>
    <w:rsid w:val="00BB0666"/>
    <w:rsid w:val="00BB3C52"/>
    <w:rsid w:val="00BB3D1D"/>
    <w:rsid w:val="00BB422E"/>
    <w:rsid w:val="00BB621F"/>
    <w:rsid w:val="00BB6F9E"/>
    <w:rsid w:val="00BC48FD"/>
    <w:rsid w:val="00BC73C4"/>
    <w:rsid w:val="00BC7503"/>
    <w:rsid w:val="00BD3122"/>
    <w:rsid w:val="00BD4083"/>
    <w:rsid w:val="00BE4D0B"/>
    <w:rsid w:val="00BF1992"/>
    <w:rsid w:val="00BF1AA1"/>
    <w:rsid w:val="00BF4D08"/>
    <w:rsid w:val="00BF78AA"/>
    <w:rsid w:val="00C045B2"/>
    <w:rsid w:val="00C04855"/>
    <w:rsid w:val="00C04F0A"/>
    <w:rsid w:val="00C050E4"/>
    <w:rsid w:val="00C05EAD"/>
    <w:rsid w:val="00C11DA7"/>
    <w:rsid w:val="00C11EFA"/>
    <w:rsid w:val="00C12194"/>
    <w:rsid w:val="00C12A91"/>
    <w:rsid w:val="00C1652E"/>
    <w:rsid w:val="00C20CAE"/>
    <w:rsid w:val="00C222D6"/>
    <w:rsid w:val="00C24BB1"/>
    <w:rsid w:val="00C250E5"/>
    <w:rsid w:val="00C2651D"/>
    <w:rsid w:val="00C2767D"/>
    <w:rsid w:val="00C279DB"/>
    <w:rsid w:val="00C27BC1"/>
    <w:rsid w:val="00C3031D"/>
    <w:rsid w:val="00C3032B"/>
    <w:rsid w:val="00C34033"/>
    <w:rsid w:val="00C34C47"/>
    <w:rsid w:val="00C36FDA"/>
    <w:rsid w:val="00C429C3"/>
    <w:rsid w:val="00C43F3D"/>
    <w:rsid w:val="00C449CE"/>
    <w:rsid w:val="00C45CAF"/>
    <w:rsid w:val="00C45F4F"/>
    <w:rsid w:val="00C46CBD"/>
    <w:rsid w:val="00C52C34"/>
    <w:rsid w:val="00C560E5"/>
    <w:rsid w:val="00C56314"/>
    <w:rsid w:val="00C60D07"/>
    <w:rsid w:val="00C610BB"/>
    <w:rsid w:val="00C6695C"/>
    <w:rsid w:val="00C705B5"/>
    <w:rsid w:val="00C71039"/>
    <w:rsid w:val="00C71AA5"/>
    <w:rsid w:val="00C738C0"/>
    <w:rsid w:val="00C75210"/>
    <w:rsid w:val="00C77DEB"/>
    <w:rsid w:val="00C80742"/>
    <w:rsid w:val="00C829BA"/>
    <w:rsid w:val="00C83219"/>
    <w:rsid w:val="00C83280"/>
    <w:rsid w:val="00C83722"/>
    <w:rsid w:val="00C84FCB"/>
    <w:rsid w:val="00C86529"/>
    <w:rsid w:val="00C92625"/>
    <w:rsid w:val="00C94B28"/>
    <w:rsid w:val="00C95EF5"/>
    <w:rsid w:val="00C9733A"/>
    <w:rsid w:val="00C979C1"/>
    <w:rsid w:val="00CA0C0C"/>
    <w:rsid w:val="00CA1FCA"/>
    <w:rsid w:val="00CA28F7"/>
    <w:rsid w:val="00CA4D69"/>
    <w:rsid w:val="00CA534E"/>
    <w:rsid w:val="00CA5567"/>
    <w:rsid w:val="00CA57C0"/>
    <w:rsid w:val="00CA5BE2"/>
    <w:rsid w:val="00CA6038"/>
    <w:rsid w:val="00CA6F86"/>
    <w:rsid w:val="00CB7F86"/>
    <w:rsid w:val="00CC1CC6"/>
    <w:rsid w:val="00CC508A"/>
    <w:rsid w:val="00CC5D99"/>
    <w:rsid w:val="00CC6660"/>
    <w:rsid w:val="00CD0AF9"/>
    <w:rsid w:val="00CD28C9"/>
    <w:rsid w:val="00CD6CCD"/>
    <w:rsid w:val="00CE4FC0"/>
    <w:rsid w:val="00CE5661"/>
    <w:rsid w:val="00CE585B"/>
    <w:rsid w:val="00CE5A53"/>
    <w:rsid w:val="00CE75D6"/>
    <w:rsid w:val="00CE7D76"/>
    <w:rsid w:val="00CF0322"/>
    <w:rsid w:val="00CF4C1B"/>
    <w:rsid w:val="00CF56A2"/>
    <w:rsid w:val="00CF70B7"/>
    <w:rsid w:val="00CF7148"/>
    <w:rsid w:val="00CF7B41"/>
    <w:rsid w:val="00CF7D05"/>
    <w:rsid w:val="00D050AD"/>
    <w:rsid w:val="00D07B3E"/>
    <w:rsid w:val="00D1093B"/>
    <w:rsid w:val="00D109B4"/>
    <w:rsid w:val="00D1133F"/>
    <w:rsid w:val="00D12FE4"/>
    <w:rsid w:val="00D1426F"/>
    <w:rsid w:val="00D166FE"/>
    <w:rsid w:val="00D26641"/>
    <w:rsid w:val="00D272C3"/>
    <w:rsid w:val="00D3141E"/>
    <w:rsid w:val="00D3173A"/>
    <w:rsid w:val="00D32036"/>
    <w:rsid w:val="00D32494"/>
    <w:rsid w:val="00D34BCB"/>
    <w:rsid w:val="00D41EC1"/>
    <w:rsid w:val="00D475B0"/>
    <w:rsid w:val="00D50B14"/>
    <w:rsid w:val="00D51F64"/>
    <w:rsid w:val="00D60360"/>
    <w:rsid w:val="00D606D2"/>
    <w:rsid w:val="00D62975"/>
    <w:rsid w:val="00D7139F"/>
    <w:rsid w:val="00D727FF"/>
    <w:rsid w:val="00D72A27"/>
    <w:rsid w:val="00D7300C"/>
    <w:rsid w:val="00D74F56"/>
    <w:rsid w:val="00D75116"/>
    <w:rsid w:val="00D80EEA"/>
    <w:rsid w:val="00D81D88"/>
    <w:rsid w:val="00D832C7"/>
    <w:rsid w:val="00D83376"/>
    <w:rsid w:val="00D9036D"/>
    <w:rsid w:val="00D93365"/>
    <w:rsid w:val="00D942CC"/>
    <w:rsid w:val="00D96DDD"/>
    <w:rsid w:val="00DA07C8"/>
    <w:rsid w:val="00DA50D2"/>
    <w:rsid w:val="00DA579F"/>
    <w:rsid w:val="00DA6337"/>
    <w:rsid w:val="00DA7450"/>
    <w:rsid w:val="00DB10FC"/>
    <w:rsid w:val="00DB1213"/>
    <w:rsid w:val="00DB1D2D"/>
    <w:rsid w:val="00DB369B"/>
    <w:rsid w:val="00DC1AFE"/>
    <w:rsid w:val="00DC2D8E"/>
    <w:rsid w:val="00DC4E6F"/>
    <w:rsid w:val="00DC59A0"/>
    <w:rsid w:val="00DC7558"/>
    <w:rsid w:val="00DC7FE3"/>
    <w:rsid w:val="00DD0E97"/>
    <w:rsid w:val="00DD34A7"/>
    <w:rsid w:val="00DE2A26"/>
    <w:rsid w:val="00DE2EBA"/>
    <w:rsid w:val="00DE3BA5"/>
    <w:rsid w:val="00DE712B"/>
    <w:rsid w:val="00DF0433"/>
    <w:rsid w:val="00DF0CE3"/>
    <w:rsid w:val="00DF2306"/>
    <w:rsid w:val="00DF2310"/>
    <w:rsid w:val="00E002D9"/>
    <w:rsid w:val="00E0293A"/>
    <w:rsid w:val="00E03ED6"/>
    <w:rsid w:val="00E04587"/>
    <w:rsid w:val="00E04757"/>
    <w:rsid w:val="00E05601"/>
    <w:rsid w:val="00E056AD"/>
    <w:rsid w:val="00E06C54"/>
    <w:rsid w:val="00E109A2"/>
    <w:rsid w:val="00E146EE"/>
    <w:rsid w:val="00E14CA7"/>
    <w:rsid w:val="00E175FC"/>
    <w:rsid w:val="00E21F86"/>
    <w:rsid w:val="00E2391E"/>
    <w:rsid w:val="00E249A7"/>
    <w:rsid w:val="00E268A7"/>
    <w:rsid w:val="00E273E4"/>
    <w:rsid w:val="00E2763C"/>
    <w:rsid w:val="00E302A8"/>
    <w:rsid w:val="00E32750"/>
    <w:rsid w:val="00E329A2"/>
    <w:rsid w:val="00E33DDC"/>
    <w:rsid w:val="00E35B36"/>
    <w:rsid w:val="00E36EB4"/>
    <w:rsid w:val="00E376ED"/>
    <w:rsid w:val="00E37B70"/>
    <w:rsid w:val="00E408BE"/>
    <w:rsid w:val="00E41316"/>
    <w:rsid w:val="00E438C6"/>
    <w:rsid w:val="00E44206"/>
    <w:rsid w:val="00E44BD4"/>
    <w:rsid w:val="00E450F3"/>
    <w:rsid w:val="00E457DE"/>
    <w:rsid w:val="00E47F9A"/>
    <w:rsid w:val="00E50335"/>
    <w:rsid w:val="00E53B8F"/>
    <w:rsid w:val="00E60822"/>
    <w:rsid w:val="00E60CA3"/>
    <w:rsid w:val="00E6152D"/>
    <w:rsid w:val="00E616FC"/>
    <w:rsid w:val="00E63748"/>
    <w:rsid w:val="00E64AA1"/>
    <w:rsid w:val="00E64B83"/>
    <w:rsid w:val="00E65FFF"/>
    <w:rsid w:val="00E67307"/>
    <w:rsid w:val="00E71634"/>
    <w:rsid w:val="00E72D15"/>
    <w:rsid w:val="00E7364F"/>
    <w:rsid w:val="00E74050"/>
    <w:rsid w:val="00E75E1D"/>
    <w:rsid w:val="00E76108"/>
    <w:rsid w:val="00E801AE"/>
    <w:rsid w:val="00E81A04"/>
    <w:rsid w:val="00E81A5C"/>
    <w:rsid w:val="00E82B9D"/>
    <w:rsid w:val="00E8499A"/>
    <w:rsid w:val="00E84B1B"/>
    <w:rsid w:val="00E87DA5"/>
    <w:rsid w:val="00E93447"/>
    <w:rsid w:val="00E93ECC"/>
    <w:rsid w:val="00E93F5B"/>
    <w:rsid w:val="00E94C61"/>
    <w:rsid w:val="00E962A6"/>
    <w:rsid w:val="00E96850"/>
    <w:rsid w:val="00EA162E"/>
    <w:rsid w:val="00EA5A7D"/>
    <w:rsid w:val="00EA5E39"/>
    <w:rsid w:val="00EB3C76"/>
    <w:rsid w:val="00EB56EF"/>
    <w:rsid w:val="00EB594D"/>
    <w:rsid w:val="00EB5FA5"/>
    <w:rsid w:val="00EB67E7"/>
    <w:rsid w:val="00EC40B2"/>
    <w:rsid w:val="00EC6F91"/>
    <w:rsid w:val="00EC6FF3"/>
    <w:rsid w:val="00ED4110"/>
    <w:rsid w:val="00ED6286"/>
    <w:rsid w:val="00ED63F0"/>
    <w:rsid w:val="00EE0E25"/>
    <w:rsid w:val="00EE40D1"/>
    <w:rsid w:val="00EE4F04"/>
    <w:rsid w:val="00EE7B6A"/>
    <w:rsid w:val="00EF039E"/>
    <w:rsid w:val="00EF1125"/>
    <w:rsid w:val="00EF49C8"/>
    <w:rsid w:val="00EF4DE8"/>
    <w:rsid w:val="00EF4F57"/>
    <w:rsid w:val="00EF5AC3"/>
    <w:rsid w:val="00F001F2"/>
    <w:rsid w:val="00F01E3B"/>
    <w:rsid w:val="00F02187"/>
    <w:rsid w:val="00F052A8"/>
    <w:rsid w:val="00F054A5"/>
    <w:rsid w:val="00F07213"/>
    <w:rsid w:val="00F10C8E"/>
    <w:rsid w:val="00F12DCF"/>
    <w:rsid w:val="00F12FDB"/>
    <w:rsid w:val="00F15613"/>
    <w:rsid w:val="00F16657"/>
    <w:rsid w:val="00F2083D"/>
    <w:rsid w:val="00F20F98"/>
    <w:rsid w:val="00F211C5"/>
    <w:rsid w:val="00F220D1"/>
    <w:rsid w:val="00F2235A"/>
    <w:rsid w:val="00F24DFB"/>
    <w:rsid w:val="00F25647"/>
    <w:rsid w:val="00F25B6F"/>
    <w:rsid w:val="00F300B4"/>
    <w:rsid w:val="00F30416"/>
    <w:rsid w:val="00F3061A"/>
    <w:rsid w:val="00F3096A"/>
    <w:rsid w:val="00F32BEB"/>
    <w:rsid w:val="00F34EC5"/>
    <w:rsid w:val="00F37094"/>
    <w:rsid w:val="00F4005E"/>
    <w:rsid w:val="00F40625"/>
    <w:rsid w:val="00F41047"/>
    <w:rsid w:val="00F41300"/>
    <w:rsid w:val="00F44298"/>
    <w:rsid w:val="00F510EA"/>
    <w:rsid w:val="00F52ABB"/>
    <w:rsid w:val="00F55C96"/>
    <w:rsid w:val="00F60087"/>
    <w:rsid w:val="00F613AD"/>
    <w:rsid w:val="00F61F6C"/>
    <w:rsid w:val="00F67753"/>
    <w:rsid w:val="00F768CB"/>
    <w:rsid w:val="00F807F8"/>
    <w:rsid w:val="00F83ED7"/>
    <w:rsid w:val="00F87A5C"/>
    <w:rsid w:val="00F92339"/>
    <w:rsid w:val="00F9262B"/>
    <w:rsid w:val="00F94695"/>
    <w:rsid w:val="00F94D6A"/>
    <w:rsid w:val="00F95A93"/>
    <w:rsid w:val="00F9773B"/>
    <w:rsid w:val="00F979E8"/>
    <w:rsid w:val="00FA0C19"/>
    <w:rsid w:val="00FA2FA8"/>
    <w:rsid w:val="00FA5086"/>
    <w:rsid w:val="00FA5252"/>
    <w:rsid w:val="00FA7681"/>
    <w:rsid w:val="00FB1D78"/>
    <w:rsid w:val="00FB1F02"/>
    <w:rsid w:val="00FB2614"/>
    <w:rsid w:val="00FB3D59"/>
    <w:rsid w:val="00FC21A3"/>
    <w:rsid w:val="00FC45FF"/>
    <w:rsid w:val="00FD13AE"/>
    <w:rsid w:val="00FD23C2"/>
    <w:rsid w:val="00FD2B7A"/>
    <w:rsid w:val="00FE2501"/>
    <w:rsid w:val="00FE2987"/>
    <w:rsid w:val="00FE4C52"/>
    <w:rsid w:val="00FF11F9"/>
    <w:rsid w:val="00FF20FF"/>
    <w:rsid w:val="00FF2DB1"/>
    <w:rsid w:val="00FF33B7"/>
    <w:rsid w:val="00FF6E7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4C519F"/>
  <w15:docId w15:val="{965C72A3-E4BA-4CCC-962C-044AAD5FF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s-MX" w:eastAsia="es-MX" w:bidi="ar-SA"/>
      </w:rPr>
    </w:rPrDefault>
    <w:pPrDefault>
      <w:pPr>
        <w:spacing w:before="120" w:after="280" w:line="48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tyle>
  <w:style w:type="paragraph" w:styleId="Ttulo1">
    <w:name w:val="heading 1"/>
    <w:basedOn w:val="Normal"/>
    <w:next w:val="Normal"/>
    <w:pPr>
      <w:keepNext/>
      <w:keepLines/>
      <w:spacing w:before="480" w:after="120"/>
      <w:contextualSpacing/>
      <w:outlineLvl w:val="0"/>
    </w:pPr>
    <w:rPr>
      <w:b/>
      <w:sz w:val="48"/>
      <w:szCs w:val="48"/>
    </w:rPr>
  </w:style>
  <w:style w:type="paragraph" w:styleId="Ttulo2">
    <w:name w:val="heading 2"/>
    <w:basedOn w:val="Normal"/>
    <w:next w:val="Normal"/>
    <w:pPr>
      <w:keepNext/>
      <w:keepLines/>
      <w:spacing w:before="360" w:after="80"/>
      <w:contextualSpacing/>
      <w:outlineLvl w:val="1"/>
    </w:pPr>
    <w:rPr>
      <w:b/>
      <w:sz w:val="36"/>
      <w:szCs w:val="36"/>
    </w:rPr>
  </w:style>
  <w:style w:type="paragraph" w:styleId="Ttulo3">
    <w:name w:val="heading 3"/>
    <w:basedOn w:val="Normal"/>
    <w:next w:val="Normal"/>
    <w:pPr>
      <w:keepNext/>
      <w:keepLines/>
      <w:spacing w:before="280" w:after="80"/>
      <w:contextualSpacing/>
      <w:outlineLvl w:val="2"/>
    </w:pPr>
    <w:rPr>
      <w:b/>
      <w:sz w:val="28"/>
      <w:szCs w:val="28"/>
    </w:rPr>
  </w:style>
  <w:style w:type="paragraph" w:styleId="Ttulo4">
    <w:name w:val="heading 4"/>
    <w:basedOn w:val="Normal"/>
    <w:next w:val="Normal"/>
    <w:pPr>
      <w:keepNext/>
      <w:keepLines/>
      <w:spacing w:before="24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left w:w="115" w:type="dxa"/>
        <w:right w:w="115" w:type="dxa"/>
      </w:tblCellMar>
    </w:tblPr>
  </w:style>
  <w:style w:type="character" w:styleId="Hipervnculo">
    <w:name w:val="Hyperlink"/>
    <w:basedOn w:val="Fuentedeprrafopredeter"/>
    <w:uiPriority w:val="99"/>
    <w:unhideWhenUsed/>
    <w:rsid w:val="007212C9"/>
    <w:rPr>
      <w:color w:val="0000FF" w:themeColor="hyperlink"/>
      <w:u w:val="single"/>
    </w:rPr>
  </w:style>
  <w:style w:type="paragraph" w:customStyle="1" w:styleId="font8">
    <w:name w:val="font_8"/>
    <w:basedOn w:val="Normal"/>
    <w:rsid w:val="007B1DB3"/>
    <w:pPr>
      <w:spacing w:before="100" w:beforeAutospacing="1" w:after="100" w:afterAutospacing="1" w:line="240" w:lineRule="auto"/>
    </w:pPr>
    <w:rPr>
      <w:color w:val="auto"/>
    </w:rPr>
  </w:style>
  <w:style w:type="character" w:customStyle="1" w:styleId="unnamedstyle2000009char">
    <w:name w:val="unnamedstyle2000009__char"/>
    <w:basedOn w:val="Fuentedeprrafopredeter"/>
    <w:rsid w:val="007B1DB3"/>
  </w:style>
  <w:style w:type="character" w:customStyle="1" w:styleId="apple-converted-space">
    <w:name w:val="apple-converted-space"/>
    <w:basedOn w:val="Fuentedeprrafopredeter"/>
    <w:rsid w:val="00F41300"/>
  </w:style>
  <w:style w:type="paragraph" w:styleId="Textodeglobo">
    <w:name w:val="Balloon Text"/>
    <w:basedOn w:val="Normal"/>
    <w:link w:val="TextodegloboCar"/>
    <w:uiPriority w:val="99"/>
    <w:semiHidden/>
    <w:unhideWhenUsed/>
    <w:rsid w:val="00F41300"/>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41300"/>
    <w:rPr>
      <w:rFonts w:ascii="Tahoma" w:hAnsi="Tahoma" w:cs="Tahoma"/>
      <w:sz w:val="16"/>
      <w:szCs w:val="16"/>
    </w:rPr>
  </w:style>
  <w:style w:type="character" w:styleId="Textoennegrita">
    <w:name w:val="Strong"/>
    <w:basedOn w:val="Fuentedeprrafopredeter"/>
    <w:uiPriority w:val="22"/>
    <w:qFormat/>
    <w:rsid w:val="00F41300"/>
    <w:rPr>
      <w:b/>
      <w:bCs/>
    </w:rPr>
  </w:style>
  <w:style w:type="table" w:styleId="Tablaconcuadrcula">
    <w:name w:val="Table Grid"/>
    <w:basedOn w:val="Tablanormal"/>
    <w:uiPriority w:val="59"/>
    <w:rsid w:val="004E7EF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615100"/>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615100"/>
  </w:style>
  <w:style w:type="paragraph" w:styleId="Piedepgina">
    <w:name w:val="footer"/>
    <w:basedOn w:val="Normal"/>
    <w:link w:val="PiedepginaCar"/>
    <w:uiPriority w:val="99"/>
    <w:unhideWhenUsed/>
    <w:rsid w:val="00615100"/>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615100"/>
  </w:style>
  <w:style w:type="paragraph" w:styleId="Revisin">
    <w:name w:val="Revision"/>
    <w:hidden/>
    <w:uiPriority w:val="99"/>
    <w:semiHidden/>
    <w:rsid w:val="00615100"/>
    <w:pPr>
      <w:spacing w:before="0" w:after="0" w:line="240" w:lineRule="auto"/>
    </w:pPr>
  </w:style>
  <w:style w:type="character" w:styleId="Nmerodelnea">
    <w:name w:val="line number"/>
    <w:basedOn w:val="Fuentedeprrafopredeter"/>
    <w:uiPriority w:val="99"/>
    <w:semiHidden/>
    <w:unhideWhenUsed/>
    <w:rsid w:val="006151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786043">
      <w:bodyDiv w:val="1"/>
      <w:marLeft w:val="0"/>
      <w:marRight w:val="0"/>
      <w:marTop w:val="0"/>
      <w:marBottom w:val="0"/>
      <w:divBdr>
        <w:top w:val="none" w:sz="0" w:space="0" w:color="auto"/>
        <w:left w:val="none" w:sz="0" w:space="0" w:color="auto"/>
        <w:bottom w:val="none" w:sz="0" w:space="0" w:color="auto"/>
        <w:right w:val="none" w:sz="0" w:space="0" w:color="auto"/>
      </w:divBdr>
    </w:div>
    <w:div w:id="653530130">
      <w:bodyDiv w:val="1"/>
      <w:marLeft w:val="0"/>
      <w:marRight w:val="0"/>
      <w:marTop w:val="0"/>
      <w:marBottom w:val="0"/>
      <w:divBdr>
        <w:top w:val="none" w:sz="0" w:space="0" w:color="auto"/>
        <w:left w:val="none" w:sz="0" w:space="0" w:color="auto"/>
        <w:bottom w:val="none" w:sz="0" w:space="0" w:color="auto"/>
        <w:right w:val="none" w:sz="0" w:space="0" w:color="auto"/>
      </w:divBdr>
    </w:div>
    <w:div w:id="1167280399">
      <w:bodyDiv w:val="1"/>
      <w:marLeft w:val="0"/>
      <w:marRight w:val="0"/>
      <w:marTop w:val="0"/>
      <w:marBottom w:val="0"/>
      <w:divBdr>
        <w:top w:val="none" w:sz="0" w:space="0" w:color="auto"/>
        <w:left w:val="none" w:sz="0" w:space="0" w:color="auto"/>
        <w:bottom w:val="none" w:sz="0" w:space="0" w:color="auto"/>
        <w:right w:val="none" w:sz="0" w:space="0" w:color="auto"/>
      </w:divBdr>
    </w:div>
    <w:div w:id="17759789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3F2DB-910B-4299-B83D-A574DC63D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31886</Words>
  <Characters>175373</Characters>
  <Application>Microsoft Office Word</Application>
  <DocSecurity>0</DocSecurity>
  <Lines>1461</Lines>
  <Paragraphs>41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0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NRL</dc:creator>
  <cp:keywords/>
  <dc:description/>
  <cp:lastModifiedBy>Requena Lara Glenda Nelly</cp:lastModifiedBy>
  <cp:revision>3</cp:revision>
  <cp:lastPrinted>2019-03-30T01:05:00Z</cp:lastPrinted>
  <dcterms:created xsi:type="dcterms:W3CDTF">2019-10-10T19:49:00Z</dcterms:created>
  <dcterms:modified xsi:type="dcterms:W3CDTF">2019-10-10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bf7196-f6c8-3e36-8396-a523e07e5222</vt:lpwstr>
  </property>
  <property fmtid="{D5CDD505-2E9C-101B-9397-08002B2CF9AE}" pid="24" name="Mendeley Citation Style_1">
    <vt:lpwstr>http://www.zotero.org/styles/apa</vt:lpwstr>
  </property>
</Properties>
</file>